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9FB2C" w14:textId="22602003" w:rsidR="00AB0D92" w:rsidRDefault="00FD140A" w:rsidP="00824569">
      <w:pPr>
        <w:pStyle w:val="Heading2"/>
        <w:jc w:val="center"/>
      </w:pPr>
      <w:bookmarkStart w:id="0" w:name="_Hlk30967326"/>
      <w:bookmarkEnd w:id="0"/>
      <w:r>
        <w:t xml:space="preserve">OBJECT </w:t>
      </w:r>
      <w:r w:rsidR="00AB0D92">
        <w:t>SPEED PERCEPTION DURING</w:t>
      </w:r>
      <w:r w:rsidR="00B003C3">
        <w:t xml:space="preserve"> LATERAL</w:t>
      </w:r>
      <w:r w:rsidR="00AB0D92">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4700 Keel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7B8D7CFA" w:rsidR="00EE3598" w:rsidRPr="00F1177B" w:rsidRDefault="00EE3598" w:rsidP="000D394F">
      <w:pPr>
        <w:pStyle w:val="Heading3"/>
      </w:pPr>
      <w:r w:rsidRPr="00F1177B">
        <w:t>Abstract</w:t>
      </w:r>
    </w:p>
    <w:p w14:paraId="55E2CB20" w14:textId="28BFBF47" w:rsidR="00316CE5" w:rsidRDefault="007E785F" w:rsidP="007E785F">
      <w:pPr>
        <w:jc w:val="both"/>
      </w:pPr>
      <w:r>
        <w:t xml:space="preserve">Judging </w:t>
      </w:r>
      <w:del w:id="1" w:author="Björn Jörges" w:date="2021-06-17T02:12:00Z">
        <w:r w:rsidDel="009421B7">
          <w:delText>the velocit</w:delText>
        </w:r>
        <w:r w:rsidRPr="007E785F" w:rsidDel="009421B7">
          <w:delText xml:space="preserve">y of </w:delText>
        </w:r>
      </w:del>
      <w:r w:rsidRPr="007E785F">
        <w:t>o</w:t>
      </w:r>
      <w:r>
        <w:t>bject</w:t>
      </w:r>
      <w:ins w:id="2" w:author="Björn Jörges" w:date="2021-06-17T02:12:00Z">
        <w:r w:rsidR="009421B7">
          <w:t xml:space="preserve"> speed</w:t>
        </w:r>
      </w:ins>
      <w:del w:id="3" w:author="Björn Jörges" w:date="2021-06-17T02:12:00Z">
        <w:r w:rsidDel="009421B7">
          <w:delText>s</w:delText>
        </w:r>
      </w:del>
      <w:r>
        <w:t xml:space="preserve"> during observer self-motion requires disambiguating retinal stimulation </w:t>
      </w:r>
      <w:del w:id="4" w:author="Björn Jörges" w:date="2021-06-17T02:09:00Z">
        <w:r w:rsidDel="009421B7">
          <w:delText>caused by the observer’s own movement and retinal stimulation caused by object movement</w:delText>
        </w:r>
      </w:del>
      <w:ins w:id="5" w:author="Björn Jörges" w:date="2021-06-17T02:09:00Z">
        <w:r w:rsidR="009421B7">
          <w:t>from two sources: self-motion and object motion</w:t>
        </w:r>
      </w:ins>
      <w:r>
        <w:t xml:space="preserve">. According to the Flow Parsing hypothesis, observers </w:t>
      </w:r>
      <w:del w:id="6" w:author="Björn Jörges" w:date="2021-06-17T02:08:00Z">
        <w:r w:rsidDel="009421B7">
          <w:delText xml:space="preserve">first </w:delText>
        </w:r>
      </w:del>
      <w:r>
        <w:t>estimate their own motion</w:t>
      </w:r>
      <w:del w:id="7" w:author="Björn Jörges" w:date="2021-06-17T02:07:00Z">
        <w:r w:rsidDel="0050253B">
          <w:delText xml:space="preserve"> based on visual and other cues</w:delText>
        </w:r>
      </w:del>
      <w:ins w:id="8" w:author="Björn Jörges" w:date="2021-06-17T02:08:00Z">
        <w:r w:rsidR="009421B7">
          <w:t>,</w:t>
        </w:r>
      </w:ins>
      <w:del w:id="9" w:author="Björn Jörges" w:date="2021-06-17T02:08:00Z">
        <w:r w:rsidDel="009421B7">
          <w:delText>. They</w:delText>
        </w:r>
      </w:del>
      <w:r>
        <w:t xml:space="preserve"> then subtract the retinal </w:t>
      </w:r>
      <w:ins w:id="10" w:author="Björn Jörges" w:date="2021-06-23T20:49:00Z">
        <w:r w:rsidR="007C69FE">
          <w:t xml:space="preserve">corresponding </w:t>
        </w:r>
      </w:ins>
      <w:r>
        <w:t xml:space="preserve">motion </w:t>
      </w:r>
      <w:del w:id="11" w:author="Björn Jörges" w:date="2021-06-23T20:49:00Z">
        <w:r w:rsidDel="007C69FE">
          <w:delText xml:space="preserve">corresponding to their own movement </w:delText>
        </w:r>
      </w:del>
      <w:r>
        <w:t xml:space="preserve">from the total retinal stimulation and interpret the remaining stimulation as pertaining to object motion. </w:t>
      </w:r>
      <w:del w:id="12" w:author="Björn Jörges" w:date="2021-06-17T01:47:00Z">
        <w:r w:rsidDel="009D3BEF">
          <w:delText xml:space="preserve">While the phenomenon has been studied to some extent for motion-in-depth and rotational motion, lateral motion has been largely neglected. </w:delText>
        </w:r>
      </w:del>
      <w:del w:id="13" w:author="Björn Jörges" w:date="2021-06-17T01:57:00Z">
        <w:r w:rsidDel="009D3BEF">
          <w:delText>The Flow Parsing</w:delText>
        </w:r>
      </w:del>
      <w:ins w:id="14" w:author="Björn Jörges" w:date="2021-06-17T02:08:00Z">
        <w:r w:rsidR="009421B7">
          <w:t>S</w:t>
        </w:r>
      </w:ins>
      <w:del w:id="15" w:author="Björn Jörges" w:date="2021-06-17T02:08:00Z">
        <w:r w:rsidDel="009421B7">
          <w:delText xml:space="preserve"> hypothesis yields </w:delText>
        </w:r>
        <w:r w:rsidR="006351E0" w:rsidDel="009421B7">
          <w:delText>predictions</w:delText>
        </w:r>
        <w:r w:rsidDel="009421B7">
          <w:delText xml:space="preserve"> both for the precision and the accuracy of target speed estimation during self-motion: firstly, s</w:delText>
        </w:r>
      </w:del>
      <w:r>
        <w:t>ubtracting noisier self-motion information from retinal input should lead to a decrease in precision</w:t>
      </w:r>
      <w:del w:id="16" w:author="Björn Jörges" w:date="2021-06-17T01:57:00Z">
        <w:r w:rsidDel="0050253B">
          <w:delText xml:space="preserve"> when the observer is moving during motion observation</w:delText>
        </w:r>
      </w:del>
      <w:r>
        <w:t>. Furthermore, when self-motion is only simulated</w:t>
      </w:r>
      <w:r w:rsidR="006704B0">
        <w:t xml:space="preserve"> visually</w:t>
      </w:r>
      <w:r>
        <w:t xml:space="preserve">, </w:t>
      </w:r>
      <w:del w:id="17" w:author="Björn Jörges" w:date="2021-06-17T01:48:00Z">
        <w:r w:rsidDel="009D3BEF">
          <w:delText>while other cues</w:delText>
        </w:r>
        <w:r w:rsidR="006704B0" w:rsidDel="009D3BEF">
          <w:delText xml:space="preserve"> such as vestibular sensory information and data from efference copies are unavailable, </w:delText>
        </w:r>
      </w:del>
      <w:r w:rsidR="006704B0">
        <w:t xml:space="preserve">self-motion is likely to be underestimated, </w:t>
      </w:r>
      <w:del w:id="18" w:author="Björn Jörges" w:date="2021-06-23T20:49:00Z">
        <w:r w:rsidR="006704B0" w:rsidDel="007C69FE">
          <w:delText xml:space="preserve">which should </w:delText>
        </w:r>
      </w:del>
      <w:r w:rsidR="006704B0">
        <w:t>yield</w:t>
      </w:r>
      <w:ins w:id="19" w:author="Björn Jörges" w:date="2021-06-23T20:49:00Z">
        <w:r w:rsidR="007C69FE">
          <w:t>ing</w:t>
        </w:r>
      </w:ins>
      <w:r w:rsidR="006704B0">
        <w:t xml:space="preserve"> a</w:t>
      </w:r>
      <w:ins w:id="20" w:author="Björn Jörges" w:date="2021-06-02T00:51:00Z">
        <w:r w:rsidR="00FB0837">
          <w:t>n</w:t>
        </w:r>
      </w:ins>
      <w:r w:rsidR="006704B0">
        <w:t xml:space="preserve"> overestimation of target speed when target and observer move in opposite directions </w:t>
      </w:r>
      <w:del w:id="21" w:author="Björn Jörges" w:date="2021-06-17T01:58:00Z">
        <w:r w:rsidR="006704B0" w:rsidDel="0050253B">
          <w:delText>and an underestimation of target speed when target and observer move in the same direction</w:delText>
        </w:r>
      </w:del>
      <w:ins w:id="22" w:author="Björn Jörges" w:date="2021-06-17T01:58:00Z">
        <w:r w:rsidR="0050253B">
          <w:t xml:space="preserve">and </w:t>
        </w:r>
      </w:ins>
      <w:ins w:id="23" w:author="Björn Jörges" w:date="2021-06-23T20:49:00Z">
        <w:r w:rsidR="007C69FE">
          <w:t xml:space="preserve">an </w:t>
        </w:r>
      </w:ins>
      <w:ins w:id="24" w:author="Björn Jörges" w:date="2021-06-17T02:10:00Z">
        <w:r w:rsidR="009421B7">
          <w:t>underestimat</w:t>
        </w:r>
      </w:ins>
      <w:ins w:id="25" w:author="Björn Jörges" w:date="2021-06-23T20:49:00Z">
        <w:r w:rsidR="007C69FE">
          <w:t>ion</w:t>
        </w:r>
      </w:ins>
      <w:ins w:id="26" w:author="Björn Jörges" w:date="2021-06-17T02:10:00Z">
        <w:r w:rsidR="009421B7">
          <w:t xml:space="preserve"> when they move in the same direction</w:t>
        </w:r>
      </w:ins>
      <w:r w:rsidR="006704B0">
        <w:t>.</w:t>
      </w:r>
      <w:ins w:id="27" w:author="Björn Jörges" w:date="2021-06-04T04:46:00Z">
        <w:r w:rsidR="00D25B87">
          <w:t xml:space="preserve"> We tested </w:t>
        </w:r>
      </w:ins>
      <w:ins w:id="28" w:author="Björn Jörges" w:date="2021-06-17T01:58:00Z">
        <w:r w:rsidR="0050253B">
          <w:t>th</w:t>
        </w:r>
      </w:ins>
      <w:ins w:id="29" w:author="Björn Jörges" w:date="2021-06-17T02:11:00Z">
        <w:r w:rsidR="009421B7">
          <w:t>is</w:t>
        </w:r>
      </w:ins>
      <w:ins w:id="30" w:author="Björn Jörges" w:date="2021-06-04T04:46:00Z">
        <w:r w:rsidR="00D25B87">
          <w:t xml:space="preserve"> hypothesis with a two-alternative forced-choice task in which participants </w:t>
        </w:r>
      </w:ins>
      <w:ins w:id="31" w:author="Björn Jörges" w:date="2021-06-04T04:47:00Z">
        <w:r w:rsidR="00D25B87">
          <w:t>judge</w:t>
        </w:r>
      </w:ins>
      <w:ins w:id="32" w:author="Björn Jörges" w:date="2021-06-17T01:58:00Z">
        <w:r w:rsidR="0050253B">
          <w:t>d</w:t>
        </w:r>
      </w:ins>
      <w:ins w:id="33" w:author="Björn Jörges" w:date="2021-06-04T04:47:00Z">
        <w:r w:rsidR="00D25B87">
          <w:t xml:space="preserve"> which of two motion</w:t>
        </w:r>
      </w:ins>
      <w:ins w:id="34" w:author="Björn Jörges" w:date="2021-06-17T01:58:00Z">
        <w:r w:rsidR="0050253B">
          <w:t>s</w:t>
        </w:r>
      </w:ins>
      <w:ins w:id="35" w:author="Björn Jörges" w:date="2021-06-04T04:51:00Z">
        <w:r w:rsidR="00D25B87">
          <w:t xml:space="preserve">, presented </w:t>
        </w:r>
      </w:ins>
      <w:ins w:id="36" w:author="Björn Jörges" w:date="2021-06-04T04:52:00Z">
        <w:r w:rsidR="00D25B87">
          <w:t>in an immersive 3D environment,</w:t>
        </w:r>
      </w:ins>
      <w:ins w:id="37" w:author="Björn Jörges" w:date="2021-06-04T04:47:00Z">
        <w:r w:rsidR="00D25B87">
          <w:t xml:space="preserve"> was faster. One motion interval contained a ball cloud whose speed was </w:t>
        </w:r>
      </w:ins>
      <w:ins w:id="38" w:author="Björn Jörges" w:date="2021-06-17T01:58:00Z">
        <w:r w:rsidR="0050253B">
          <w:t>selected dynamically</w:t>
        </w:r>
      </w:ins>
      <w:ins w:id="39" w:author="Björn Jörges" w:date="2021-06-04T04:47:00Z">
        <w:r w:rsidR="00D25B87">
          <w:t xml:space="preserve"> according to a PEST staircase, while the other contained</w:t>
        </w:r>
      </w:ins>
      <w:ins w:id="40" w:author="Björn Jörges" w:date="2021-06-04T04:48:00Z">
        <w:r w:rsidR="00D25B87">
          <w:t xml:space="preserve"> one big </w:t>
        </w:r>
      </w:ins>
      <w:ins w:id="41" w:author="Björn Jörges" w:date="2021-06-05T03:32:00Z">
        <w:r w:rsidR="005A06BE">
          <w:t>target</w:t>
        </w:r>
      </w:ins>
      <w:ins w:id="42" w:author="Björn Jörges" w:date="2021-06-17T01:59:00Z">
        <w:r w:rsidR="0050253B">
          <w:t xml:space="preserve"> travelling </w:t>
        </w:r>
      </w:ins>
      <w:ins w:id="43" w:author="Björn Jörges" w:date="2021-06-23T20:50:00Z">
        <w:r w:rsidR="007C69FE">
          <w:t xml:space="preserve">laterally </w:t>
        </w:r>
      </w:ins>
      <w:ins w:id="44" w:author="Björn Jörges" w:date="2021-06-17T01:59:00Z">
        <w:r w:rsidR="0050253B">
          <w:t xml:space="preserve">at </w:t>
        </w:r>
      </w:ins>
      <w:ins w:id="45" w:author="Björn Jörges" w:date="2021-06-23T20:50:00Z">
        <w:r w:rsidR="007C69FE">
          <w:t xml:space="preserve">a </w:t>
        </w:r>
      </w:ins>
      <w:ins w:id="46" w:author="Björn Jörges" w:date="2021-06-17T01:59:00Z">
        <w:r w:rsidR="0050253B">
          <w:t>fix</w:t>
        </w:r>
      </w:ins>
      <w:ins w:id="47" w:author="Björn Jörges" w:date="2021-06-23T20:50:00Z">
        <w:r w:rsidR="007C69FE">
          <w:t>ed</w:t>
        </w:r>
      </w:ins>
      <w:ins w:id="48" w:author="Björn Jörges" w:date="2021-06-17T01:59:00Z">
        <w:r w:rsidR="0050253B">
          <w:t xml:space="preserve"> speed</w:t>
        </w:r>
      </w:ins>
      <w:ins w:id="49" w:author="Björn Jörges" w:date="2021-06-04T04:48:00Z">
        <w:r w:rsidR="00D25B87">
          <w:t xml:space="preserve">. While viewing the big </w:t>
        </w:r>
      </w:ins>
      <w:ins w:id="50" w:author="Björn Jörges" w:date="2021-06-05T03:32:00Z">
        <w:r w:rsidR="005A06BE">
          <w:t>target</w:t>
        </w:r>
      </w:ins>
      <w:ins w:id="51" w:author="Björn Jörges" w:date="2021-06-04T04:48:00Z">
        <w:r w:rsidR="00D25B87">
          <w:t xml:space="preserve">, participants were </w:t>
        </w:r>
      </w:ins>
      <w:ins w:id="52" w:author="Björn Jörges" w:date="2021-06-23T20:50:00Z">
        <w:r w:rsidR="007C69FE">
          <w:t xml:space="preserve">either </w:t>
        </w:r>
      </w:ins>
      <w:ins w:id="53" w:author="Björn Jörges" w:date="2021-06-04T04:48:00Z">
        <w:r w:rsidR="00D25B87">
          <w:t>static or experienced visual</w:t>
        </w:r>
      </w:ins>
      <w:ins w:id="54" w:author="Björn Jörges" w:date="2021-06-04T04:49:00Z">
        <w:r w:rsidR="00D25B87">
          <w:t xml:space="preserve">ly simulated </w:t>
        </w:r>
      </w:ins>
      <w:ins w:id="55" w:author="Björn Jörges" w:date="2021-06-04T04:52:00Z">
        <w:r w:rsidR="00D25B87">
          <w:t xml:space="preserve">lateral </w:t>
        </w:r>
      </w:ins>
      <w:ins w:id="56" w:author="Björn Jörges" w:date="2021-06-04T04:49:00Z">
        <w:r w:rsidR="00D25B87">
          <w:t>self-motion in the same or opposite direction of the target.</w:t>
        </w:r>
      </w:ins>
      <w:ins w:id="57" w:author="Björn Jörges" w:date="2021-06-04T04:52:00Z">
        <w:r w:rsidR="00D25B87">
          <w:t xml:space="preserve"> </w:t>
        </w:r>
      </w:ins>
      <w:ins w:id="58" w:author="Björn Jörges" w:date="2021-06-17T01:59:00Z">
        <w:r w:rsidR="0050253B">
          <w:t>P</w:t>
        </w:r>
      </w:ins>
      <w:ins w:id="59" w:author="Björn Jörges" w:date="2021-06-17T01:49:00Z">
        <w:r w:rsidR="009D3BEF">
          <w:t>articipants were not significantly biased in either motion profile,</w:t>
        </w:r>
      </w:ins>
      <w:ins w:id="60" w:author="Björn Jörges" w:date="2021-06-17T01:52:00Z">
        <w:r w:rsidR="009D3BEF">
          <w:t xml:space="preserve"> </w:t>
        </w:r>
      </w:ins>
      <w:ins w:id="61" w:author="Björn Jörges" w:date="2021-06-23T20:51:00Z">
        <w:r w:rsidR="007C69FE">
          <w:t xml:space="preserve">and </w:t>
        </w:r>
      </w:ins>
      <w:ins w:id="62" w:author="Björn Jörges" w:date="2021-06-17T01:52:00Z">
        <w:r w:rsidR="009D3BEF">
          <w:t xml:space="preserve">precision was only significantly lower when participants </w:t>
        </w:r>
      </w:ins>
      <w:ins w:id="63" w:author="Björn Jörges" w:date="2021-06-17T01:53:00Z">
        <w:r w:rsidR="009D3BEF">
          <w:t xml:space="preserve">moved </w:t>
        </w:r>
      </w:ins>
      <w:ins w:id="64" w:author="Björn Jörges" w:date="2021-06-24T01:58:00Z">
        <w:r w:rsidR="00155F07">
          <w:t xml:space="preserve">visually </w:t>
        </w:r>
      </w:ins>
      <w:ins w:id="65" w:author="Björn Jörges" w:date="2021-06-17T01:53:00Z">
        <w:r w:rsidR="009D3BEF">
          <w:t xml:space="preserve">in the direction </w:t>
        </w:r>
      </w:ins>
      <w:ins w:id="66" w:author="Björn Jörges" w:date="2021-06-23T20:51:00Z">
        <w:r w:rsidR="007C69FE">
          <w:t>opposite to</w:t>
        </w:r>
      </w:ins>
      <w:ins w:id="67" w:author="Björn Jörges" w:date="2021-06-17T01:53:00Z">
        <w:r w:rsidR="009D3BEF">
          <w:t xml:space="preserve"> the target.</w:t>
        </w:r>
      </w:ins>
      <w:ins w:id="68" w:author="Björn Jörges" w:date="2021-06-17T01:52:00Z">
        <w:r w:rsidR="009D3BEF">
          <w:t xml:space="preserve"> </w:t>
        </w:r>
      </w:ins>
      <w:ins w:id="69" w:author="Björn Jörges" w:date="2021-06-17T02:12:00Z">
        <w:r w:rsidR="009421B7">
          <w:t>W</w:t>
        </w:r>
      </w:ins>
      <w:ins w:id="70" w:author="Björn Jörges" w:date="2021-06-04T05:15:00Z">
        <w:r w:rsidR="004C7B29">
          <w:t>e conclude that</w:t>
        </w:r>
      </w:ins>
      <w:ins w:id="71" w:author="Björn Jörges" w:date="2021-06-05T00:43:00Z">
        <w:r w:rsidR="00302673">
          <w:t>,</w:t>
        </w:r>
      </w:ins>
      <w:ins w:id="72" w:author="Björn Jörges" w:date="2021-06-04T05:15:00Z">
        <w:r w:rsidR="004C7B29">
          <w:t xml:space="preserve"> </w:t>
        </w:r>
      </w:ins>
      <w:ins w:id="73" w:author="Björn Jörges" w:date="2021-06-04T05:16:00Z">
        <w:r w:rsidR="004C7B29">
          <w:t>when immersed in a</w:t>
        </w:r>
      </w:ins>
      <w:ins w:id="74" w:author="Björn Jörges" w:date="2021-06-23T20:51:00Z">
        <w:r w:rsidR="007C69FE">
          <w:t>n ecologically valid</w:t>
        </w:r>
      </w:ins>
      <w:ins w:id="75" w:author="Björn Jörges" w:date="2021-06-04T05:16:00Z">
        <w:r w:rsidR="004C7B29">
          <w:t xml:space="preserve"> </w:t>
        </w:r>
      </w:ins>
      <w:ins w:id="76" w:author="Björn Jörges" w:date="2021-06-04T05:15:00Z">
        <w:r w:rsidR="004C7B29">
          <w:t xml:space="preserve">3D </w:t>
        </w:r>
      </w:ins>
      <w:ins w:id="77" w:author="Björn Jörges" w:date="2021-06-04T05:16:00Z">
        <w:r w:rsidR="004C7B29">
          <w:t>environment with r</w:t>
        </w:r>
      </w:ins>
      <w:ins w:id="78" w:author="Björn Jörges" w:date="2021-06-04T05:17:00Z">
        <w:r w:rsidR="004C7B29">
          <w:t>ich self-motion cues</w:t>
        </w:r>
      </w:ins>
      <w:ins w:id="79" w:author="Björn Jörges" w:date="2021-06-04T05:16:00Z">
        <w:r w:rsidR="004C7B29">
          <w:t xml:space="preserve">, participants </w:t>
        </w:r>
      </w:ins>
      <w:ins w:id="80" w:author="Björn Jörges" w:date="2021-06-23T20:51:00Z">
        <w:r w:rsidR="007C69FE">
          <w:t>perceive an object’s speed</w:t>
        </w:r>
      </w:ins>
      <w:ins w:id="81" w:author="Björn Jörges" w:date="2021-06-04T05:16:00Z">
        <w:r w:rsidR="004C7B29">
          <w:t xml:space="preserve"> </w:t>
        </w:r>
      </w:ins>
      <w:ins w:id="82" w:author="Björn Jörges" w:date="2021-06-23T20:51:00Z">
        <w:r w:rsidR="007C69FE">
          <w:t>accurately</w:t>
        </w:r>
      </w:ins>
      <w:ins w:id="83" w:author="Björn Jörges" w:date="2021-06-04T05:16:00Z">
        <w:r w:rsidR="004C7B29">
          <w:t xml:space="preserve"> at a small precision cost</w:t>
        </w:r>
      </w:ins>
      <w:ins w:id="84" w:author="Björn Jörges" w:date="2021-06-23T20:51:00Z">
        <w:r w:rsidR="007C69FE">
          <w:t>,</w:t>
        </w:r>
      </w:ins>
      <w:ins w:id="85" w:author="Björn Jörges" w:date="2021-06-04T05:17:00Z">
        <w:r w:rsidR="004C7B29">
          <w:t xml:space="preserve"> even when self-motion is simulated only visually.</w:t>
        </w:r>
      </w:ins>
    </w:p>
    <w:p w14:paraId="266D7279" w14:textId="58B755C7" w:rsidR="00136208" w:rsidRDefault="00136208" w:rsidP="007E785F">
      <w:pPr>
        <w:jc w:val="both"/>
      </w:pPr>
    </w:p>
    <w:p w14:paraId="12127F76" w14:textId="03B617E1" w:rsidR="00136208" w:rsidRPr="00F1177B" w:rsidRDefault="00136208" w:rsidP="000D394F">
      <w:pPr>
        <w:pStyle w:val="Heading3"/>
      </w:pPr>
      <w:r w:rsidRPr="00F1177B">
        <w:t>Significance</w:t>
      </w:r>
    </w:p>
    <w:p w14:paraId="34347F7C" w14:textId="2447ECA1" w:rsidR="00136208" w:rsidRDefault="001F4B5E" w:rsidP="007E785F">
      <w:pPr>
        <w:jc w:val="both"/>
      </w:pPr>
      <w:r>
        <w:t xml:space="preserve">We rarely stand still while </w:t>
      </w:r>
      <w:r w:rsidR="00136208">
        <w:t xml:space="preserve">interacting with </w:t>
      </w:r>
      <w:r w:rsidR="00223D5B">
        <w:t>our inherently dynamic</w:t>
      </w:r>
      <w:r w:rsidR="00136208">
        <w:t xml:space="preserve"> environment</w:t>
      </w:r>
      <w:r w:rsidR="00223D5B">
        <w:t xml:space="preserve">. It is crucial for us to obtain accurate and precise estimates of </w:t>
      </w:r>
      <w:r>
        <w:t>the movement of</w:t>
      </w:r>
      <w:r w:rsidR="00223D5B">
        <w:t xml:space="preserve"> objects </w:t>
      </w:r>
      <w:r>
        <w:t xml:space="preserve">relative to ourselves and relative to the environment </w:t>
      </w:r>
      <w:r w:rsidR="00223D5B">
        <w:t xml:space="preserve">even while we are moving. </w:t>
      </w:r>
      <w:r w:rsidR="001C1DC2">
        <w:t>Here</w:t>
      </w:r>
      <w:r w:rsidR="00223D5B">
        <w:t xml:space="preserve">, we investigate how </w:t>
      </w:r>
      <w:ins w:id="86" w:author="Björn Jörges" w:date="2021-06-23T20:52:00Z">
        <w:r w:rsidR="00166294">
          <w:t xml:space="preserve">accurately and precisely </w:t>
        </w:r>
      </w:ins>
      <w:r w:rsidR="001C1DC2">
        <w:t xml:space="preserve">we </w:t>
      </w:r>
      <w:proofErr w:type="gramStart"/>
      <w:ins w:id="87" w:author="Björn Jörges" w:date="2021-06-23T20:52:00Z">
        <w:r w:rsidR="00166294">
          <w:t>are able to</w:t>
        </w:r>
        <w:proofErr w:type="gramEnd"/>
        <w:r w:rsidR="00166294">
          <w:t xml:space="preserve"> </w:t>
        </w:r>
      </w:ins>
      <w:r w:rsidR="00223D5B">
        <w:t xml:space="preserve">judge the speed of </w:t>
      </w:r>
      <w:ins w:id="88" w:author="Björn Jörges" w:date="2021-06-23T20:52:00Z">
        <w:r w:rsidR="00166294">
          <w:t xml:space="preserve">a </w:t>
        </w:r>
      </w:ins>
      <w:r>
        <w:t xml:space="preserve">moving </w:t>
      </w:r>
      <w:r w:rsidR="00223D5B">
        <w:t>object</w:t>
      </w:r>
      <w:del w:id="89" w:author="Björn Jörges" w:date="2021-06-23T20:52:00Z">
        <w:r w:rsidR="00223D5B" w:rsidDel="00166294">
          <w:delText>s</w:delText>
        </w:r>
      </w:del>
      <w:r>
        <w:t xml:space="preserve"> </w:t>
      </w:r>
      <w:r w:rsidR="00AD3F26">
        <w:t>during visual</w:t>
      </w:r>
      <w:r>
        <w:t>ly evoked</w:t>
      </w:r>
      <w:r w:rsidR="00AD3F26">
        <w:t xml:space="preserve"> </w:t>
      </w:r>
      <w:r w:rsidR="006C7735">
        <w:t xml:space="preserve">lateral </w:t>
      </w:r>
      <w:r w:rsidR="00AD3F26">
        <w:t>self</w:t>
      </w:r>
      <w:r>
        <w:t>-</w:t>
      </w:r>
      <w:r w:rsidR="006C7735">
        <w:t>translation</w:t>
      </w:r>
      <w:r>
        <w:t xml:space="preserve">. </w:t>
      </w:r>
      <w:r w:rsidR="006C7735">
        <w:t>Surprisingly</w:t>
      </w:r>
      <w:r w:rsidR="003C3F55">
        <w:t>,</w:t>
      </w:r>
      <w:r w:rsidR="006C7735">
        <w:t xml:space="preserve"> this measurement has never been attempted before.</w:t>
      </w:r>
      <w:r w:rsidR="007A2614">
        <w:t xml:space="preserve"> Estimating the physical speed of objects </w:t>
      </w:r>
      <w:r w:rsidR="003F29C3">
        <w:t xml:space="preserve">accurately and precisely </w:t>
      </w:r>
      <w:r w:rsidR="007A2614">
        <w:t>is important for a variety of tasks that require an allocentric reference frame.</w:t>
      </w:r>
    </w:p>
    <w:p w14:paraId="74D5AAEF" w14:textId="77777777" w:rsidR="00EE3598" w:rsidRPr="00915B4B" w:rsidRDefault="00EE3598" w:rsidP="00EE3598"/>
    <w:p w14:paraId="73CEE8BB" w14:textId="0445CCDE" w:rsidR="00FD11B7" w:rsidRPr="00F1177B" w:rsidRDefault="00280F38" w:rsidP="00BB0647">
      <w:pPr>
        <w:pStyle w:val="Heading1"/>
      </w:pPr>
      <w:r w:rsidRPr="00F1177B">
        <w:t>Introduction</w:t>
      </w:r>
    </w:p>
    <w:p w14:paraId="3D5B4D07" w14:textId="77E59086" w:rsidR="0061078B" w:rsidRDefault="003040A3" w:rsidP="00635780">
      <w:pPr>
        <w:jc w:val="both"/>
      </w:pPr>
      <w:r>
        <w:t xml:space="preserve">When observing a moving target while </w:t>
      </w:r>
      <w:del w:id="90" w:author="Björn Jörges" w:date="2021-06-23T20:52:00Z">
        <w:r w:rsidDel="00166294">
          <w:delText xml:space="preserve">an observer is </w:delText>
        </w:r>
      </w:del>
      <w:r>
        <w:t>moving, the same retinal speeds can correspond to vastly different physical velocities. When an observer moves in the same direction</w:t>
      </w:r>
      <w:r w:rsidR="001C1DC2">
        <w:t>, parallel to a moving object</w:t>
      </w:r>
      <w:r>
        <w:t>, the retinal speed of the object is partially cancelled out</w:t>
      </w:r>
      <w:r w:rsidR="00165DC4">
        <w:t xml:space="preserve">, and when they move in the direction </w:t>
      </w:r>
      <w:r w:rsidR="001C1DC2">
        <w:t>opposite to</w:t>
      </w:r>
      <w:r w:rsidR="00165DC4">
        <w:t xml:space="preserve"> the </w:t>
      </w:r>
      <w:r w:rsidR="001C1DC2">
        <w:t>object</w:t>
      </w:r>
      <w:r w:rsidR="00165DC4">
        <w:t>, the retinal stimulation due to self</w:t>
      </w:r>
      <w:r w:rsidR="001C1DC2">
        <w:t>-</w:t>
      </w:r>
      <w:r w:rsidR="00165DC4">
        <w:t>motion may be added to the retinal speed of the object</w:t>
      </w:r>
      <w:r>
        <w:t xml:space="preserve">. </w:t>
      </w:r>
      <w:r w:rsidR="001C1DC2">
        <w:t>To obtain an accurate estimate of the object’s velocity</w:t>
      </w:r>
      <w:r w:rsidR="002100A0">
        <w:t>,</w:t>
      </w:r>
      <w:r w:rsidR="001C1DC2">
        <w:t xml:space="preserve"> o</w:t>
      </w:r>
      <w:r>
        <w:t xml:space="preserve">bservers must </w:t>
      </w:r>
      <w:r w:rsidR="001C1DC2">
        <w:t xml:space="preserve">therefore </w:t>
      </w:r>
      <w:r>
        <w:t xml:space="preserve">obtain an accurate estimate of their own </w:t>
      </w:r>
      <w:r w:rsidR="001C1DC2">
        <w:t>velocity and</w:t>
      </w:r>
      <w:r>
        <w:t xml:space="preserve"> subtract or add </w:t>
      </w:r>
      <w:r w:rsidR="00D124B7">
        <w:t>the consequences of this movement</w:t>
      </w:r>
      <w:r>
        <w:t xml:space="preserve"> to the retinal </w:t>
      </w:r>
      <w:r w:rsidR="00D124B7">
        <w:lastRenderedPageBreak/>
        <w:t>motion of</w:t>
      </w:r>
      <w:r>
        <w:t xml:space="preserve"> the target.</w:t>
      </w:r>
      <w:r w:rsidR="00C1489C">
        <w:t xml:space="preserve"> More specifically, the </w:t>
      </w:r>
      <w:r w:rsidR="00250579">
        <w:t>Flow Parsing Hypothesis</w:t>
      </w:r>
      <w:r w:rsidR="00C1489C">
        <w:t xml:space="preserve"> </w:t>
      </w:r>
      <w:r w:rsidR="00C1489C">
        <w:fldChar w:fldCharType="begin" w:fldLock="1"/>
      </w:r>
      <w:r w:rsidR="0060244C">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PMID":"16051158","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Dupin &amp; Wexler, 2013; Rushton &amp; Warren, 2005; Warren &amp; Rushton, 2008, 2009)</w:t>
      </w:r>
      <w:r w:rsidR="00C1489C">
        <w:fldChar w:fldCharType="end"/>
      </w:r>
      <w:r w:rsidR="00250579">
        <w:t xml:space="preserve"> posits that, to estimate object motion from ambiguous retinal </w:t>
      </w:r>
      <w:r w:rsidR="00F15EC4">
        <w:t>input</w:t>
      </w:r>
      <w:r w:rsidR="005A1659">
        <w:t xml:space="preserve"> representing the sum of object and self</w:t>
      </w:r>
      <w:r w:rsidR="001C1DC2">
        <w:t>-</w:t>
      </w:r>
      <w:r w:rsidR="005A1659">
        <w:t>motion</w:t>
      </w:r>
      <w:r w:rsidR="00250579">
        <w:t xml:space="preserve">, observers </w:t>
      </w:r>
      <w:r w:rsidR="00C1489C">
        <w:t xml:space="preserve">first </w:t>
      </w:r>
      <w:r w:rsidR="00250579">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4725D9">
        <w:t xml:space="preserve">the visual motion creates </w:t>
      </w:r>
      <w:r w:rsidR="000B17CA">
        <w:t>a conflict between visual and vestibular input</w:t>
      </w:r>
      <w:r w:rsidR="004725D9">
        <w:t xml:space="preserve">s </w:t>
      </w:r>
      <w:proofErr w:type="gramStart"/>
      <w:r w:rsidR="004725D9">
        <w:t>as a result of</w:t>
      </w:r>
      <w:proofErr w:type="gramEnd"/>
      <w:r w:rsidR="004725D9">
        <w:t xml:space="preserve"> which</w:t>
      </w:r>
      <w:r>
        <w:t xml:space="preserve"> </w:t>
      </w:r>
      <w:r w:rsidR="00F15EC4">
        <w:t xml:space="preserve">self-motion is likely </w:t>
      </w:r>
      <w:r w:rsidR="004725D9">
        <w:t xml:space="preserve">to be </w:t>
      </w:r>
      <w:r w:rsidR="00F15EC4">
        <w:t>underestimated</w:t>
      </w:r>
      <w:r>
        <w:t xml:space="preserve">, leading to biases in judgments of object </w:t>
      </w:r>
      <w:r w:rsidR="000A7FCE">
        <w:t xml:space="preserve">velocities </w:t>
      </w:r>
      <w:r w:rsidR="004725D9">
        <w:t>although oddly this has never been quantified for horizontal translation</w:t>
      </w:r>
      <w:r w:rsidR="00F15EC4">
        <w:t>.</w:t>
      </w:r>
      <w:r w:rsidR="00741F9E">
        <w:t xml:space="preserve"> </w:t>
      </w:r>
      <w:r w:rsidR="00F15EC4">
        <w:t>Th</w:t>
      </w:r>
      <w:r w:rsidR="004725D9">
        <w:t>e effect</w:t>
      </w:r>
      <w:r w:rsidR="00F15EC4">
        <w:t xml:space="preserve"> </w:t>
      </w:r>
      <w:r w:rsidR="00741F9E">
        <w:t xml:space="preserve">has been shown to some extent for vertical observer and </w:t>
      </w:r>
      <w:r w:rsidR="00F15EC4">
        <w:t xml:space="preserve">object </w:t>
      </w:r>
      <w:r w:rsidR="004725D9">
        <w:t xml:space="preserve">translation </w:t>
      </w:r>
      <w:r w:rsidR="00741F9E">
        <w:fldChar w:fldCharType="begin" w:fldLock="1"/>
      </w:r>
      <w:ins w:id="91" w:author="Björn Jörges" w:date="2021-06-24T03:55:00Z">
        <w:r w:rsidR="00BE4088">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a)","manualFormatting":"(Dyde &amp; Harris, 2008)","plainTextFormattedCitation":"(Dyde &amp; Harris, 2008a)","previouslyFormattedCitation":"(Dyde &amp; Harris, 2008a)"},"properties":{"noteIndex":0},"schema":"https://github.com/citation-style-language/schema/raw/master/csl-citation.json"}</w:instrText>
        </w:r>
      </w:ins>
      <w:del w:id="92" w:author="Björn Jörges" w:date="2021-06-24T03:55:00Z">
        <w:r w:rsidR="00AD2EE4" w:rsidDel="00BE4088">
          <w:del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a)","plainTextFormattedCitation":"(Dyde &amp; Harris, 2008a)","previouslyFormattedCitation":"(Dyde &amp; Harris, 2008a)"},"properties":{"noteIndex":0},"schema":"https://github.com/citation-style-language/schema/raw/master/csl-citation.json"}</w:delInstrText>
        </w:r>
      </w:del>
      <w:r w:rsidR="00741F9E">
        <w:fldChar w:fldCharType="separate"/>
      </w:r>
      <w:r w:rsidR="00AD2EE4" w:rsidRPr="00AD2EE4">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166897">
        <w:instrText>ADDIN CSL_CITATION {"citationItems":[{"id":"ITEM-1","itemData":{"DOI":"10.1016/0166-4328(95)80003-4","ISSN":"01664328","PMID":"8561904","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id":"ITEM-2","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2","issue":"13","issued":{"date-parts":[["2018"]]},"page":"1-9","title":"Insufficient compensation for self-motion during perception of object speed: The vestibular Aubert-Fleischl phenomenon","type":"article-journal","volume":"18"},"uris":["http://www.mendeley.com/documents/?uuid=b4ae205d-a232-46e2-8f58-a1d37d8ca654"]},{"id":"ITEM-3","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w:instrText>
      </w:r>
      <w:r w:rsidR="00166897" w:rsidRPr="00BB0647">
        <w:rPr>
          <w:lang w:val="de-DE"/>
        </w:rPr>
        <w:instrText>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3","issued":{"date-parts":[["2017"]]},"page":"12-17","title":"Velocity perception in a moving observer","type":"article-journal","volume":"138"},"uris":["http://www.mendeley.com/documents/?uuid=05caccfa-22f1-4148-8183-9fdb03fad8c0"]}],"mendeley":{"formattedCitation":"(Garzorz, Freeman, Ernst, &amp; MacNeilage, 2018; Hogendoorn, Alais, MacDougall, &amp; Verstraten, 2017; Probst, Loose, Niedeggen, &amp; Wist, 1995)","plainTextFormattedCitation":"(Garzorz, Freeman, Ernst, &amp; MacNeilage, 2018; Hogendoorn, Alais, MacDougall, &amp; Verstraten, 2017; Probst, Loose, Niedeggen, &amp; Wist, 1995)","previouslyFormattedCitation":"(Garzorz, Freeman, Ernst, &amp; MacNeilage, 2018; Hogendoorn, Alais, MacDougall, &amp; Verstraten, 2017; Probst, Loose, Niedeggen, &amp; Wist, 1995)"},"properties":{"noteIndex":0},"schema":"https://github.com/citation-style-language/schema/raw/master/csl-citation.json"}</w:instrText>
      </w:r>
      <w:r w:rsidR="00D91C69">
        <w:fldChar w:fldCharType="separate"/>
      </w:r>
      <w:r w:rsidR="00C03D4B" w:rsidRPr="003A255B">
        <w:rPr>
          <w:noProof/>
          <w:lang w:val="de-DE"/>
        </w:rPr>
        <w:t>(Garzorz, Freeman, Ernst, &amp; MacNeilage, 2018; Hogendoorn, Alais, MacDougall, &amp; Verstraten, 2017; Probst, Loose, Niedeggen, &amp; Wist, 1995)</w:t>
      </w:r>
      <w:r w:rsidR="00D91C69">
        <w:fldChar w:fldCharType="end"/>
      </w:r>
      <w:r w:rsidR="00F15EC4" w:rsidRPr="003A255B">
        <w:rPr>
          <w:lang w:val="de-DE"/>
        </w:rPr>
        <w:t xml:space="preserve"> and motion</w:t>
      </w:r>
      <w:r w:rsidR="004725D9" w:rsidRPr="003A255B">
        <w:rPr>
          <w:lang w:val="de-DE"/>
        </w:rPr>
        <w:t>-</w:t>
      </w:r>
      <w:r w:rsidR="00F15EC4" w:rsidRPr="003A255B">
        <w:rPr>
          <w:lang w:val="de-DE"/>
        </w:rPr>
        <w:t>in</w:t>
      </w:r>
      <w:r w:rsidR="004725D9" w:rsidRPr="003A255B">
        <w:rPr>
          <w:lang w:val="de-DE"/>
        </w:rPr>
        <w:t>-</w:t>
      </w:r>
      <w:r w:rsidR="00F15EC4" w:rsidRPr="003A255B">
        <w:rPr>
          <w:lang w:val="de-DE"/>
        </w:rPr>
        <w:t>dept</w:t>
      </w:r>
      <w:r w:rsidR="002B28A0" w:rsidRPr="003A255B">
        <w:rPr>
          <w:lang w:val="de-DE"/>
        </w:rPr>
        <w:t>h</w:t>
      </w:r>
      <w:r w:rsidR="003A255B" w:rsidRPr="003A255B">
        <w:rPr>
          <w:lang w:val="de-DE"/>
        </w:rPr>
        <w:t xml:space="preserve"> </w:t>
      </w:r>
      <w:r w:rsidR="003A255B">
        <w:fldChar w:fldCharType="begin" w:fldLock="1"/>
      </w:r>
      <w:r w:rsidR="00A118DC">
        <w:rPr>
          <w:lang w:val="de-DE"/>
        </w:rPr>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w:instrText>
      </w:r>
      <w:r w:rsidR="00A118DC" w:rsidRPr="00BB0647">
        <w:rPr>
          <w:lang w:val="de-DE"/>
        </w:rPr>
        <w:instrText xml:space="preserve">ion of the flow pattern. In Experiments 3 and 4 we found that the erroneous biases in perceived speed and direction produced by simulated self-motion were significantly reduced when binocular information about MID was added. These findings suggest that the large </w:instrText>
      </w:r>
      <w:r w:rsidR="00A118DC" w:rsidRPr="00BB0647">
        <w:instrText>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3A255B">
        <w:fldChar w:fldCharType="separate"/>
      </w:r>
      <w:r w:rsidR="003A255B" w:rsidRPr="003A255B">
        <w:rPr>
          <w:noProof/>
        </w:rPr>
        <w:t>(Gray, MacUga, &amp; Regan, 2004)</w:t>
      </w:r>
      <w:r w:rsidR="003A255B">
        <w:fldChar w:fldCharType="end"/>
      </w:r>
      <w:r w:rsidR="003A255B">
        <w:t>.</w:t>
      </w:r>
      <w:r w:rsidR="002B28A0" w:rsidRPr="003A255B">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4725D9">
        <w:t xml:space="preserve">Such a subtraction </w:t>
      </w:r>
      <w:r w:rsidR="000A61BD">
        <w:t>process is relatively straightforward for the consequences of angular self-motion, but for</w:t>
      </w:r>
      <w:r w:rsidR="00FD6F03">
        <w:t xml:space="preserve"> lateral</w:t>
      </w:r>
      <w:r w:rsidR="000A61BD">
        <w:t xml:space="preserve"> motion</w:t>
      </w:r>
      <w:r w:rsidR="009E4715">
        <w:t>,</w:t>
      </w:r>
      <w:r w:rsidR="000A61BD">
        <w:t xml:space="preserve"> the geometry requires </w:t>
      </w:r>
      <w:r w:rsidR="00FD6F03">
        <w:t>additional computations involving</w:t>
      </w:r>
      <w:r w:rsidR="004725D9">
        <w:t xml:space="preserve"> </w:t>
      </w:r>
      <w:r w:rsidR="00FD6F03">
        <w:t>estimate</w:t>
      </w:r>
      <w:r w:rsidR="004725D9">
        <w:t>s</w:t>
      </w:r>
      <w:r w:rsidR="00FD6F03">
        <w:t xml:space="preserve"> of the distance of the object to the observer</w:t>
      </w:r>
      <w:r w:rsidR="004725D9">
        <w:t xml:space="preserve"> and the direction of object motion relative to the observer’s motion</w:t>
      </w:r>
      <w:r w:rsidR="000A61BD">
        <w:t>.</w:t>
      </w:r>
      <w:r w:rsidR="0061078B">
        <w:t xml:space="preserve"> </w:t>
      </w:r>
      <w:r w:rsidR="0061078B" w:rsidRPr="00136208">
        <w:t xml:space="preserve">More specifically, observers need to first estimate their own motion in an allocentric world frame by using retinal stimulation attributable to </w:t>
      </w:r>
      <w:r w:rsidR="004725D9">
        <w:t xml:space="preserve">the induced motion of </w:t>
      </w:r>
      <w:r w:rsidR="0061078B" w:rsidRPr="00136208">
        <w:t>static objec</w:t>
      </w:r>
      <w:r w:rsidR="004E6C2E" w:rsidRPr="00136208">
        <w:t>t</w:t>
      </w:r>
      <w:r w:rsidR="004725D9">
        <w:t>s</w:t>
      </w:r>
      <w:r w:rsidR="004E6C2E" w:rsidRPr="00136208">
        <w:t xml:space="preserve"> </w:t>
      </w:r>
      <w:r w:rsidR="0061078B" w:rsidRPr="00136208">
        <w:t>in the environment</w:t>
      </w:r>
      <w:r w:rsidR="004E6C2E" w:rsidRPr="00136208">
        <w:t xml:space="preserve"> and other sensory and efferent information</w:t>
      </w:r>
      <w:r w:rsidR="004725D9">
        <w:t xml:space="preserve"> such as vestibular activity</w:t>
      </w:r>
      <w:r w:rsidR="0061078B" w:rsidRPr="00136208">
        <w:t>. Then</w:t>
      </w:r>
      <w:del w:id="93" w:author="Björn Jörges" w:date="2021-06-23T20:52:00Z">
        <w:r w:rsidR="0061078B" w:rsidRPr="00136208" w:rsidDel="00166294">
          <w:delText>,</w:delText>
        </w:r>
      </w:del>
      <w:r w:rsidR="0061078B" w:rsidRPr="00136208">
        <w:t xml:space="preserve"> this estimate needs to be used to generate an estimate of the retinal stimulation </w:t>
      </w:r>
      <w:r w:rsidR="00864D36">
        <w:t xml:space="preserve">expected to be </w:t>
      </w:r>
      <w:r w:rsidR="0061078B" w:rsidRPr="00136208">
        <w:t>caused by the observer’s motion. Th</w:t>
      </w:r>
      <w:r w:rsidR="00864D36">
        <w:t>is</w:t>
      </w:r>
      <w:r w:rsidR="0061078B" w:rsidRPr="00136208">
        <w:t xml:space="preserve"> estimated retinal stimulation due to self-motion </w:t>
      </w:r>
      <w:r w:rsidR="00930D3B">
        <w:t xml:space="preserve">is </w:t>
      </w:r>
      <w:r w:rsidR="00864D36">
        <w:t xml:space="preserve">then </w:t>
      </w:r>
      <w:r w:rsidR="0061078B" w:rsidRPr="00136208">
        <w:t>subtracted from the total retinal stimulation</w:t>
      </w:r>
      <w:r w:rsidR="00930D3B">
        <w:t xml:space="preserve">, which allows the remaining retinal stimulation </w:t>
      </w:r>
      <w:r w:rsidR="00864D36">
        <w:t xml:space="preserve">to be interpreted </w:t>
      </w:r>
      <w:r w:rsidR="00930D3B">
        <w:t xml:space="preserve">as </w:t>
      </w:r>
      <w:r w:rsidR="00864D36">
        <w:t xml:space="preserve">external </w:t>
      </w:r>
      <w:r w:rsidR="00930D3B">
        <w:t>object motion</w:t>
      </w:r>
      <w:r w:rsidR="0061078B" w:rsidRPr="00136208">
        <w:t>.</w:t>
      </w:r>
      <w:r w:rsidR="00864D36">
        <w:t xml:space="preserve"> The process is known as “flow parsing” in which the different aspects of the total optic flow are attributed to these different causes.</w:t>
      </w:r>
    </w:p>
    <w:p w14:paraId="1D319664" w14:textId="3A51D44C" w:rsidR="008E2FD6" w:rsidRDefault="00615CEF" w:rsidP="00635780">
      <w:pPr>
        <w:jc w:val="both"/>
      </w:pPr>
      <w:r>
        <w:t xml:space="preserve">It is important to note that flow parsing is only </w:t>
      </w:r>
      <w:r w:rsidR="00CE6EF7">
        <w:t xml:space="preserve">necessary </w:t>
      </w:r>
      <w:r>
        <w:t xml:space="preserve">when humans need to represent the kinetic properties of their environment in an allocentric frame. For computations performed in an egocentric frame, it is generally sufficient to time interceptive actions and avoid collisions according to the velocity of the target relative to the observer. </w:t>
      </w:r>
      <w:r w:rsidR="008E2FD6">
        <w:t>I</w:t>
      </w:r>
      <w:r w:rsidR="00CA010F">
        <w:t>t is true that ecological</w:t>
      </w:r>
      <w:r w:rsidR="00BF3774">
        <w:t>,</w:t>
      </w:r>
      <w:r w:rsidR="00CA010F">
        <w:t xml:space="preserve"> optic</w:t>
      </w:r>
      <w:r w:rsidR="00864D36">
        <w:t>-</w:t>
      </w:r>
      <w:r w:rsidR="00CA010F">
        <w:t>flow</w:t>
      </w:r>
      <w:r w:rsidR="008E2FD6">
        <w:t>-based</w:t>
      </w:r>
      <w:r w:rsidR="00CA010F">
        <w:t xml:space="preserve"> heuristics </w:t>
      </w:r>
      <w:r w:rsidR="00CE6EF7">
        <w:t xml:space="preserve">have </w:t>
      </w:r>
      <w:r w:rsidR="008E2FD6">
        <w:t xml:space="preserve">successfully explained humans performance in paradigmatic cases such as the outfielder problem </w:t>
      </w:r>
      <w:r w:rsidR="008E2FD6">
        <w:fldChar w:fldCharType="begin" w:fldLock="1"/>
      </w:r>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r w:rsidR="008E2FD6">
        <w:fldChar w:fldCharType="end"/>
      </w:r>
      <w:r w:rsidR="00BF3774">
        <w:t>. However,</w:t>
      </w:r>
      <w:r w:rsidR="008E2FD6">
        <w:t xml:space="preserve"> humans </w:t>
      </w:r>
      <w:r w:rsidR="00864D36">
        <w:t>are able to</w:t>
      </w:r>
      <w:r w:rsidR="008E2FD6">
        <w:t xml:space="preserve"> recover, represent and use</w:t>
      </w:r>
      <w:r w:rsidR="00864D36">
        <w:t xml:space="preserve"> the</w:t>
      </w:r>
      <w:r w:rsidR="008E2FD6">
        <w:t xml:space="preserve"> physical parameters of their environment in a variety of tasks</w:t>
      </w:r>
      <w:r w:rsidR="00BF3774">
        <w:t xml:space="preserve"> </w:t>
      </w:r>
      <w:r w:rsidR="008E2FD6">
        <w:fldChar w:fldCharType="begin" w:fldLock="1"/>
      </w:r>
      <w:r w:rsidR="00C03D4B">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 Wexler, 2003)"},"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r w:rsidR="008E2FD6">
        <w:fldChar w:fldCharType="end"/>
      </w:r>
      <w:r w:rsidR="00864D36">
        <w:t>.</w:t>
      </w:r>
    </w:p>
    <w:p w14:paraId="704A42F2" w14:textId="1D039177" w:rsidR="001E7658" w:rsidRPr="00F1177B" w:rsidRDefault="001E7658" w:rsidP="00635780">
      <w:pPr>
        <w:jc w:val="both"/>
        <w:rPr>
          <w:lang w:val="de-DE"/>
        </w:rPr>
      </w:pPr>
      <w:r>
        <w:t>There are two major sources of information about passive self-motion: visual and vestibular cues</w:t>
      </w:r>
      <w:r w:rsidR="003A4EE8">
        <w:t xml:space="preserve"> </w:t>
      </w:r>
      <w:r w:rsidR="003A4EE8">
        <w:fldChar w:fldCharType="begin" w:fldLock="1"/>
      </w:r>
      <w:r w:rsidR="003A4EE8">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id":"ITEM-2","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2","issue":"10","issued":{"date-parts":[["2010"]]},"page":"1721-1729","title":"Visual-vestibular cue integration for heading perception: Applications of optimal cue integration theory","type":"article-journal","volume":"31"},"uris":["http://www.mendeley.com/documents/?uuid=1304a498-df84-4b97-9ca4-a62a6163045f"]}],"mendeley":{"formattedCitation":"(Fetsch et al., 2010; Harris, Jenkin, &amp; Zikovitz, 2000)","manualFormatting":"(Fetsch et al., 2010)","plainTextFormattedCitation":"(Fetsch et al., 2010; Harris, Jenkin, &amp; Zikovitz, 2000)","previouslyFormattedCitation":"(Fetsch et al., 2010; Harris, Jenkin, &amp; Zikovitz, 2000)"},"properties":{"noteIndex":0},"schema":"https://github.com/citation-style-language/schema/raw/master/csl-citation.json"}</w:instrText>
      </w:r>
      <w:r w:rsidR="003A4EE8">
        <w:fldChar w:fldCharType="separate"/>
      </w:r>
      <w:r w:rsidR="003A4EE8" w:rsidRPr="003A4EE8">
        <w:rPr>
          <w:noProof/>
        </w:rPr>
        <w:t>(Fetsch et al., 2010)</w:t>
      </w:r>
      <w:r w:rsidR="003A4EE8">
        <w:fldChar w:fldCharType="end"/>
      </w:r>
      <w:r w:rsidR="003A4EE8">
        <w:t xml:space="preserve">, which are integrated according to their relative reliability </w:t>
      </w:r>
      <w:r w:rsidR="003A4EE8">
        <w:fldChar w:fldCharType="begin" w:fldLock="1"/>
      </w:r>
      <w:r w:rsidR="003A4EE8">
        <w:instrText>ADDIN CSL_CITATION {"citationItems":[{"id":"ITEM-1","itemData":{"DOI":"10.1523/JNEUROSCI.2574-09.2009","ISSN":"02706474","PMID":"20007484","abstract":"The perception of self-motion direction, or heading, relies on integration of multiple sensory cues, especially from the visual and vestibular systems. However, the reliability of sensory information can vary rapidly and unpredictably, and it remains unclear how the brain integrates multiple sensory signals given this dynamic uncertainty. Human psychophysical studies have shown that observers combine cues by weighting them in proportion to their reliability, consistent with statistically optimal integration schemes derived from Bayesian probability theory. Remarkably, because cue reliability is varied randomly across trials, the perceptual weight assigned to each cue must change from trial to trial. Dynamic cue reweighting has not been examined for combinations of visual and vestibular cues, nor has the Bayesian cue integration approach been applied to laboratory animals, an important step toward understanding the neural basis of cue integration. To address these issues, we tested human and monkey subjects in a heading discrimination task involving visual (optic flow) and vestibular (translational motion) cues. The cues were placed in conflict on a subset of trials, and their relative reliability was varied to assess the weights that subjects gave to each cue in their heading judgments.Wefound that monkeys can rapidly reweight visual and vestibular cues according to their reliability, the first such demonstration in a nonhuman species. However, some monkeys and humans tended to over-weight vestibular cues, inconsistent with simple predictions of a Bayesian model. Nonetheless, our findings establish a robust model system for studying the neural mechanisms of dynamic cue reweighting in multisensory perception. Copyright © 2009 Society for Neuroscience.","author":[{"dropping-particle":"","family":"Fetsch","given":"Christopher R.","non-dropping-particle":"","parse-names":false,"suffix":""},{"dropping-particle":"","family":"Turner","given":"Amanda H.","non-dropping-particle":"","parse-names":false,"suffix":""},{"dropping-particle":"","family":"DeAngelis","given":"Gregory C.","non-dropping-particle":"","parse-names":false,"suffix":""},{"dropping-particle":"","family":"Angelaki","given":"Dora E.","non-dropping-particle":"","parse-names":false,"suffix":""}],"container-title":"Journal of Neuroscience","id":"ITEM-1","issue":"49","issued":{"date-parts":[["2009"]]},"page":"15601-15612","title":"Dynamic reweighting of visual and vestibular cues during self-motion perception","type":"article-journal","volume":"29"},"uris":["http://www.mendeley.com/documents/?uuid=858acc5d-06bc-48e6-abb5-aef511192e4e"]}],"mendeley":{"formattedCitation":"(Fetsch, Turner, DeAngelis, &amp; Angelaki, 2009)","plainTextFormattedCitation":"(Fetsch, Turner, DeAngelis, &amp; Angelaki, 2009)","previouslyFormattedCitation":"(Fetsch, Turner, DeAngelis, &amp; Angelaki, 2009)"},"properties":{"noteIndex":0},"schema":"https://github.com/citation-style-language/schema/raw/master/csl-citation.json"}</w:instrText>
      </w:r>
      <w:r w:rsidR="003A4EE8">
        <w:fldChar w:fldCharType="separate"/>
      </w:r>
      <w:r w:rsidR="003A4EE8" w:rsidRPr="003A4EE8">
        <w:rPr>
          <w:noProof/>
        </w:rPr>
        <w:t>(Fetsch, Turner, DeAngelis, &amp; Angelaki, 2009)</w:t>
      </w:r>
      <w:r w:rsidR="003A4EE8">
        <w:fldChar w:fldCharType="end"/>
      </w:r>
      <w:r w:rsidR="003A4EE8">
        <w:t xml:space="preserve">. </w:t>
      </w:r>
      <w:r w:rsidR="00073189">
        <w:t xml:space="preserve">How much </w:t>
      </w:r>
      <w:r w:rsidR="00B93257">
        <w:t xml:space="preserve">each sense contributes to the </w:t>
      </w:r>
      <w:r w:rsidR="00073189">
        <w:t xml:space="preserve">global </w:t>
      </w:r>
      <w:r w:rsidR="00B93257">
        <w:t xml:space="preserve">percept of </w:t>
      </w:r>
      <w:r w:rsidR="00073189">
        <w:t xml:space="preserve">self-motion seems to depend on different parameters, such as the task and the self-motion profile. Dokka et al. </w:t>
      </w:r>
      <w:r w:rsidR="00073189">
        <w:fldChar w:fldCharType="begin" w:fldLock="1"/>
      </w:r>
      <w:r w:rsidR="00073189">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73189">
        <w:fldChar w:fldCharType="separate"/>
      </w:r>
      <w:r w:rsidR="00073189" w:rsidRPr="00073189">
        <w:rPr>
          <w:noProof/>
        </w:rPr>
        <w:t>(Dokka et al., 2015)</w:t>
      </w:r>
      <w:r w:rsidR="00073189">
        <w:fldChar w:fldCharType="end"/>
      </w:r>
      <w:r w:rsidR="00073189">
        <w:t xml:space="preserve">, for example, found for direction judgments of a probe presented in the fronto-parallel plane during lateral observer motion that </w:t>
      </w:r>
      <w:r w:rsidR="003A4EE8">
        <w:t xml:space="preserve">vestibular information in the absence of visual information </w:t>
      </w:r>
      <w:r w:rsidR="00073189">
        <w:t xml:space="preserve">led </w:t>
      </w:r>
      <w:r w:rsidR="003A4EE8">
        <w:t>to a vast underestimation of self-motion</w:t>
      </w:r>
      <w:r w:rsidR="00073189">
        <w:t>.</w:t>
      </w:r>
      <w:r w:rsidR="003A4EE8">
        <w:t xml:space="preserve"> </w:t>
      </w:r>
      <w:r w:rsidR="00073189">
        <w:t>V</w:t>
      </w:r>
      <w:r w:rsidR="003A4EE8">
        <w:t>isual information</w:t>
      </w:r>
      <w:r w:rsidR="00B93257">
        <w:t xml:space="preserve"> only </w:t>
      </w:r>
      <w:r w:rsidR="00073189">
        <w:t xml:space="preserve">elicited </w:t>
      </w:r>
      <w:r w:rsidR="00B93257">
        <w:t>a higher accuracy</w:t>
      </w:r>
      <w:r w:rsidR="00073189">
        <w:t xml:space="preserve"> and having both visual and vestibular cues available increased accuracy only marginally beyond accuracy for visual </w:t>
      </w:r>
      <w:r w:rsidR="00073189">
        <w:lastRenderedPageBreak/>
        <w:t>information only</w:t>
      </w:r>
      <w:r w:rsidR="003A4EE8">
        <w:t>.</w:t>
      </w:r>
      <w:r w:rsidR="00073189">
        <w:t xml:space="preserve"> In a more direct test of perceived self-motion, Harris et al. </w:t>
      </w:r>
      <w:r w:rsidR="00073189">
        <w:fldChar w:fldCharType="begin" w:fldLock="1"/>
      </w:r>
      <w:r w:rsidR="005F01E6">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mendeley":{"formattedCitation":"(Harris et al., 2000)","plainTextFormattedCitation":"(Harris et al., 2000)","previouslyFormattedCitation":"(Harris et al., 2000)"},"properties":{"noteIndex":0},"schema":"https://github.com/citation-style-language/schema/raw/master/csl-citation.json"}</w:instrText>
      </w:r>
      <w:r w:rsidR="00073189">
        <w:fldChar w:fldCharType="separate"/>
      </w:r>
      <w:r w:rsidR="00073189" w:rsidRPr="00073189">
        <w:rPr>
          <w:noProof/>
        </w:rPr>
        <w:t>(Harris et al., 2000)</w:t>
      </w:r>
      <w:r w:rsidR="00073189">
        <w:fldChar w:fldCharType="end"/>
      </w:r>
      <w:r w:rsidR="00073189">
        <w:t xml:space="preserve"> found that vestibular stimulation evoked by moving the observer through the environment was an extremely potent cue to self-motion which induced a vast overestimation of the distance moved. Visual cues to self-motion were efficient, too, but less so than vestibular cues.</w:t>
      </w:r>
      <w:r w:rsidR="00B802B8">
        <w:t xml:space="preserve"> However, depending on stimulus parameters such as simulated acceleration, visual cues alone can also lead participants to overestimate their movement </w:t>
      </w:r>
      <w:r w:rsidR="00B802B8">
        <w:fldChar w:fldCharType="begin" w:fldLock="1"/>
      </w:r>
      <w:r w:rsidR="005E6F40">
        <w:instrText>ADDIN CSL_CITATION {"citationItems":[{"id":"ITEM-1","itemData":{"DOI":"10.1016/S0042-6989(00)00243-1","ISBN":"1416736581","ISSN":"00426989","PMID":"11163855","abstract":"We demonstrate that humans can use optic flow to estimate distance travelled when appropriate scaling information is provided. Eleven subjects were presented with visual targets in a virtual corridor. They were then provided with optic flow compatible with movement along the corridor and asked to indicate when they had reached the previously presented target position. Performance depended on the movement profile: for accelerations above 0.1 m/s2 performance was accurate. Slower optic-flow acceleration resulted in an overestimation of motion which was most pronounced for constant velocity motion when the overestimation reached 170%. The results are discussed in terms of the usual synergy between multiple sensory cues to motion and the factors that might contribute to such a pronounced miscalibration between optic flow and the resulting perception of motion. © 2001 Elsevier Science Ltd.","author":[{"dropping-particle":"","family":"Redlick","given":"Fara P.","non-dropping-particle":"","parse-names":false,"suffix":""},{"dropping-particle":"","family":"Jenkin","given":"Michael","non-dropping-particle":"","parse-names":false,"suffix":""},{"dropping-particle":"","family":"Harris","given":"Laurence R.","non-dropping-particle":"","parse-names":false,"suffix":""}],"container-title":"Vision Research","id":"ITEM-1","issue":"2","issued":{"date-parts":[["2001"]]},"page":"213-219","title":"Humans can use optic flow to estimate distance of travel","type":"article-journal","volume":"41"},"uris":["http://www.mendeley.com/documents/?uuid=d5291ab8-c0f9-4649-8713-54a637042fca"]}],"mendeley":{"formattedCitation":"(Redlick, Jenkin, &amp; Harris, 2001)","plainTextFormattedCitation":"(Redlick, Jenkin, &amp; Harris, 2001)","previouslyFormattedCitation":"(Redlick, Jenkin, &amp; Harris, 2001)"},"properties":{"noteIndex":0},"schema":"https://github.com/citation-style-language/schema/raw/master/csl-citation.json"}</w:instrText>
      </w:r>
      <w:r w:rsidR="00B802B8">
        <w:fldChar w:fldCharType="separate"/>
      </w:r>
      <w:r w:rsidR="00B802B8" w:rsidRPr="00B802B8">
        <w:rPr>
          <w:noProof/>
        </w:rPr>
        <w:t>(Redlick, Jenkin, &amp; Harris, 2001)</w:t>
      </w:r>
      <w:r w:rsidR="00B802B8">
        <w:fldChar w:fldCharType="end"/>
      </w:r>
      <w:r w:rsidR="00B802B8">
        <w:t>.</w:t>
      </w:r>
      <w:r w:rsidR="00073189">
        <w:t xml:space="preserve"> </w:t>
      </w:r>
      <w:r>
        <w:t>For active self-motion (i.e., movements initiated by the observer such as walking through the environment), efference copies</w:t>
      </w:r>
      <w:r w:rsidR="002E02CF">
        <w:t xml:space="preserve"> and proprioceptive information</w:t>
      </w:r>
      <w:r>
        <w:t xml:space="preserve"> can serve as further cue</w:t>
      </w:r>
      <w:r w:rsidR="002E02CF">
        <w:t>s</w:t>
      </w:r>
      <w:r>
        <w:t>.</w:t>
      </w:r>
      <w:r w:rsidR="005F01E6">
        <w:t xml:space="preserve"> For example, judgments about the distance travelled seem to be more reliable if motion was self-generated as opposed to experienced passively </w:t>
      </w:r>
      <w:r w:rsidR="005F01E6">
        <w:fldChar w:fldCharType="begin" w:fldLock="1"/>
      </w:r>
      <w:r w:rsidR="00802B51">
        <w:instrText>ADDIN CSL_CITATION {"citationItems":[{"id":"ITEM-1","itemData":{"DOI":"10.1007/s00221-011-2717-9","ISSN":"00144819","PMID":"21590262","abstract":"Spatial updating during self-motion typically involves the appropriate integration of both visual and non-visual cues, including vestibular and proprioceptive information. Here, we investigated how human observers combine these two non-visual cues during full-stride curvilinear walking. To obtain a continuous, real-time estimate of perceived position, observers were asked to continuously point toward a previously viewed target in the absence of vision. They did so while moving on a large circular treadmill under various movement conditions. Two conditions were designed to evaluate spatial updating when information was largely limited to either proprioceptive information (walking in place) or vestibular information (passive movement). A third condition evaluated updating when both sources of information were available (walking through space) and were either congruent or in conflict. During both the passive movement condition and while walking through space, the pattern of pointing behavior demonstrated evidence of accurate egocentric updating. In contrast, when walking in place, perceived self-motion was underestimated and participants always adjusted the pointer at a constant rate, irrespective of changes in the rate at which the participant moved relative to the target. The results are discussed in relation to the maximum likelihood estimation model of sensory integration. They show that when the two cues were congruent, estimates were combined, such that the variance of the adjustments was generally reduced. Results also suggest that when conflicts were introduced between the vestibular and proprioceptive cues, spatial updating was based on a weighted average of the two inputs. © 2011 Springer-Verlag.","author":[{"dropping-particle":"","family":"Frissen","given":"Ilja","non-dropping-particle":"","parse-names":false,"suffix":""},{"dropping-particle":"","family":"Campos","given":"Jennifer L.","non-dropping-particle":"","parse-names":false,"suffix":""},{"dropping-particle":"","family":"Souman","given":"Jan L.","non-dropping-particle":"","parse-names":false,"suffix":""},{"dropping-particle":"","family":"Ernst","given":"Marc O.","non-dropping-particle":"","parse-names":false,"suffix":""}],"container-title":"Experimental Brain Research","id":"ITEM-1","issue":"2","issued":{"date-parts":[["2011"]]},"page":"163-176","title":"Integration of vestibular and proprioceptive signals for spatial updating","type":"article-journal","volume":"212"},"uris":["http://www.mendeley.com/documents/?uuid=aa28fa91-1ac4-4c7e-a136-dd881cc3c6d2"]},{"id":"ITEM-2","itemData":{"DOI":"10.1007/s00221-006-0486-7","ISSN":"00144819","abstract":"The perception of angular displacement during self turning is generally based on a combination of redundant signals from different sources. For example, during active turning in a visually structured environment devoid of landmarks, podokinesthetic, vestibular, and optokinetic velocity signals are fused and integrated over time to yield a unitary percept of the ongoing change in angular position ('podokinesthetic' refers to proprioceptive and corollary signals related to leg and foot movement). Previously we have shown that the fusion of two of these afferents improves perceptual accuracy and reliability in comparison to when only one is available. For example, with only a single modality available, slow rotations are perceived to be significantly larger than fast ones, whereas the combination of two modalities greatly reduces this difference. These observations spurred the hypothesis that displacement perception results from a weighted average of bottom-up (sensory) signals and top-down signals (a priori knowledge or expectation), with the weight of the latter decreasing the more sensory information is available. We now ask (1) whether the accuracy of angular displacement estimation can be further improved if it can draw on all three sensory modalities instead of only two, and (2) whether bottom-up sensory and top-down a priori information is combined for displacement estimation in a statistically optimal way. To this end 12 healthy subjects (Ss) standing on a turning platform surrounded by a rotatable optokinetic pattern were exposed to 6 different sensory conditions: pure podokinesthetic (P), vestibular (V), or optokinetic (O) stimulation, and combined podokinesthetic-vestibular (PV), vestibular-optokinetic (VO), or podokinesthetic-vestibular-optokinetic (PVO) stimulation. Stimuli had constant angular velocities of either 15, 30, or 60°/s. Subjects were to press a signal button when they felt that angular displacement had reached a previously instructed magnitude (150-900°). In agreement with earlier observations, the combination of two sensory signals improved the accuracy of displacement perception by reducing both the variance of subjects' displacement estimates and their dependence on turning velocity. Adding a third sensory signal (condition PVO) led to a further reduction of variance and almost eliminated the effect of velocity. We show that these experimental results are compatible with a probabilistic fusion mechanism based on Bayes' law. Thi…","author":[{"dropping-particle":"","family":"Jürgens","given":"Reinhart","non-dropping-particle":"","parse-names":false,"suffix":""},{"dropping-particle":"","family":"Becker","given":"Wolfgang","non-dropping-particle":"","parse-names":false,"suffix":""}],"container-title":"Experimental Brain Research","id":"ITEM-2","issue":"3","issued":{"date-parts":[["2006"]]},"page":"528-543","title":"Perception of angular displacement without landmarks: Evidence for Bayesian fusion of vestibular, optokinetic, podokinesthetic, and cognitive information","type":"article-journal","volume":"174"},"uris":["http://www.mendeley.com/documents/?uuid=b8caac44-2be1-433d-ae75-f56605d75b33"]},{"id":"ITEM-3","itemData":{"DOI":"10.1007/s00221-002-1053-5","ISBN":"0022100210","ISSN":"00144819","abstract":"When observers step about their vertical axis (\"active turning\") without vision they dispose of essentially two sources of information that can tell them by how much they have turned: the vestibular cue which reflects head rotation in space and the \"podokinesthetic\" cue, a compound of leg proprioceptive afferents and efference copy signals which reflects the observer's motion relative to his support. We ask how these two cues are fused in the process leading to the perception of self-displacement during active turning. To this end we compared the performance of observers in three angular navigation tasks which differed with regard to the number and type of available motion cues: (1) Passive rotation, vestibular cue (ves) only; observers are standing on a platform which is being rotated. (2) Treadmill stepping, podokinesthetic cue (pod) only; observers step counter to the rotating platform so as to remain stable in space. (3) Active turning, ves and pod available; observers step around on the stationary platform. In all three tasks, angular velocity varied from trial to trial (15, 30, 60°/s) but was constant during trials. Perception was probed by having the observers signal when they thought to have reached a previously instructed angular displacement, either in space or relative to the platform (\"target\"; range 60-1080°). Performance was quantified in terms of the targeting gain (displacement reached by the observer divided by target angle) and of the random error (Er), which records an observer's deviation during single trials from his average performance. Confirming previous observations, Er was found to be significantly smaller during active turning than during passive turning, and we now complement these observations by showing that it is also significantly smaller than during treadmill stepping. This behaviour of Er is compatible with the idea that ves and pod be averaged during active turning. On the other hand, the observed characteristics of the targeting gain (GT) support this idea only for the case of fast rotations (60°/s); at lower velocities, the gain found during active turning was clearly not the average of the GT values recorded in the passive and the treadmill modes. We therefore also discuss alternative scenarios as to how ves and pod could interact, among these one based on the concept of a vestibular eigenmodel. A common denomi</w:instrText>
      </w:r>
      <w:r w:rsidR="00802B51" w:rsidRPr="00F1177B">
        <w:rPr>
          <w:lang w:val="de-DE"/>
        </w:rPr>
        <w:instrText>nator of these scenarios is that ves assumes the role of a prerequisite for an optimal use of pod during tu…","author":[{"dropping-particle":"","family":"Becker","given":"Wolfgang","non-dropping-particle":"","parse-names":false,"suffix":""},{"dropping-particle":"","family":"Nasios","given":"Gregorios","non-dropping-particle":"","parse-names":false,"suffix":""},{"dropping-particle":"","family":"Raab","given":"Sabine","non-dropping-particle":"","parse-names":false,"suffix":""},{"dropping-particle":"","family":"Jürgens","given":"Reinhart","non-dropping-particle":"","parse-names":false,"suffix":""}],"container-title":"Experimental Brain Research","id":"ITEM-3","issue":"4","issued":{"date-parts":[["2002"]]},"page":"458-474","title":"Fusion of vestibular and podokinesthetic information during self-turning towards instructed targets","type":"article-journal","volume":"144"},"uris":["http://www.mendeley.com/documents/?uuid=715f959d-f9cd-49da-a341-77d82e24210a"]}],"mendeley":{"formattedCitation":"(Becker, Nasios, Raab, &amp; Jürgens, 2002; Frissen, Campos, Souman, &amp; Ernst, 2011; Jürgens &amp; Becker, 2006)","plainTextFormattedCitation":"(Becker, Nasios, Raab, &amp; Jürgens, 2002; Frissen, Campos, Souman, &amp; Ernst, 2011; Jürgens &amp; Becker, 2006)","previouslyFormattedCitation":"(Becker, Nasios, Raab, &amp; Jürgens, 2002; Frissen, Campos, Souman, &amp; Ernst, 2011; Jürgens &amp; Becker, 2006)"},"properties":{"noteIndex":0},"schema":"https://github.com/citation-style-language/schema/raw/master/csl-citation.json"}</w:instrText>
      </w:r>
      <w:r w:rsidR="005F01E6">
        <w:fldChar w:fldCharType="separate"/>
      </w:r>
      <w:r w:rsidR="005F01E6" w:rsidRPr="00F1177B">
        <w:rPr>
          <w:noProof/>
          <w:lang w:val="de-DE"/>
        </w:rPr>
        <w:t>(Becker, Nasios, Raab, &amp; Jürgens, 2002; Frissen, Campos, Souman, &amp; Ernst, 2011; Jürgens &amp; Becker, 2006)</w:t>
      </w:r>
      <w:r w:rsidR="005F01E6">
        <w:fldChar w:fldCharType="end"/>
      </w:r>
      <w:r w:rsidR="005F01E6" w:rsidRPr="00F1177B">
        <w:rPr>
          <w:lang w:val="de-DE"/>
        </w:rPr>
        <w:t>.</w:t>
      </w:r>
    </w:p>
    <w:p w14:paraId="1E1AC384" w14:textId="3E686280" w:rsidR="00741F9E" w:rsidRDefault="00B65EEC" w:rsidP="00635780">
      <w:pPr>
        <w:jc w:val="both"/>
      </w:pPr>
      <w:r w:rsidRPr="00C30D29">
        <w:t xml:space="preserve">Remarkably, </w:t>
      </w:r>
      <w:r w:rsidR="000B17CA" w:rsidRPr="00C30D29">
        <w:t xml:space="preserve">the literature </w:t>
      </w:r>
      <w:r w:rsidR="00051CDB" w:rsidRPr="00C30D29">
        <w:t xml:space="preserve">is quite sparse </w:t>
      </w:r>
      <w:r w:rsidR="000B17CA" w:rsidRPr="00C30D29">
        <w:t>with regards to</w:t>
      </w:r>
      <w:r w:rsidR="00864D36" w:rsidRPr="00C30D29">
        <w:t xml:space="preserve"> assessing object motion during </w:t>
      </w:r>
      <w:r w:rsidR="000B17CA" w:rsidRPr="00C30D29">
        <w:t>lateral</w:t>
      </w:r>
      <w:r w:rsidR="001E7658" w:rsidRPr="00C30D29">
        <w:t>,</w:t>
      </w:r>
      <w:r w:rsidR="001E7658" w:rsidRPr="00A351D4">
        <w:t xml:space="preserve"> visually </w:t>
      </w:r>
      <w:r w:rsidR="00A351D4">
        <w:t>simulated</w:t>
      </w:r>
      <w:r w:rsidR="000B17CA" w:rsidRPr="00A351D4">
        <w:t xml:space="preserve"> </w:t>
      </w:r>
      <w:r w:rsidR="001E7658" w:rsidRPr="00A351D4">
        <w:t xml:space="preserve">observer </w:t>
      </w:r>
      <w:r w:rsidR="000B17CA" w:rsidRPr="00A351D4">
        <w:t>motion</w:t>
      </w:r>
      <w:r w:rsidR="00051CDB" w:rsidRPr="00A351D4">
        <w:t>:</w:t>
      </w:r>
      <w:r w:rsidR="00F60D3C" w:rsidRPr="00A351D4">
        <w:t xml:space="preserve"> </w:t>
      </w:r>
      <w:r w:rsidR="00864D36" w:rsidRPr="00A351D4">
        <w:t xml:space="preserve">Warren and Rushton </w:t>
      </w:r>
      <w:r w:rsidR="00F60D3C">
        <w:fldChar w:fldCharType="begin" w:fldLock="1"/>
      </w:r>
      <w:r w:rsidR="00C03D4B" w:rsidRPr="005F01E6">
        <w:instrText>ADDIN CSL_CITATION {"citationItems":[{"id":"ITEM-1","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w:instrText>
      </w:r>
      <w:r w:rsidR="00C03D4B">
        <w:instrText>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1","issue":"11","issued":{"date-parts":[["2007"]]},"page":"1-11","title":"Perception of object trajectory: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r w:rsidR="00F60D3C">
        <w:fldChar w:fldCharType="separate"/>
      </w:r>
      <w:r w:rsidR="00F60D3C" w:rsidRPr="005F5F77">
        <w:rPr>
          <w:noProof/>
        </w:rPr>
        <w:t>(Warren &amp; Rushton, 2007)</w:t>
      </w:r>
      <w:r w:rsidR="00F60D3C">
        <w:fldChar w:fldCharType="end"/>
      </w:r>
      <w:r w:rsidR="00F60D3C">
        <w:t xml:space="preserve"> found that translational visual</w:t>
      </w:r>
      <w:r w:rsidR="00911D65">
        <w:t>ly evoked</w:t>
      </w:r>
      <w:r w:rsidR="00F60D3C">
        <w:t xml:space="preserve"> self</w:t>
      </w:r>
      <w:r w:rsidR="00864D36">
        <w:t>-</w:t>
      </w:r>
      <w:r w:rsidR="00F60D3C">
        <w:t>motion lead observers to perceive the trajectory of a linearly moving probe as tilted towards the direction of the simulated translation.</w:t>
      </w:r>
      <w:r w:rsidR="00206EB2">
        <w:t xml:space="preserve"> </w:t>
      </w:r>
      <w:r w:rsidR="00864D36">
        <w:t xml:space="preserve">MacNeilage et al. </w:t>
      </w:r>
      <w:r w:rsidR="00206EB2">
        <w:fldChar w:fldCharType="begin" w:fldLock="1"/>
      </w:r>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r w:rsidR="00206EB2">
        <w:fldChar w:fldCharType="end"/>
      </w:r>
      <w:r w:rsidR="00206EB2">
        <w:t xml:space="preserve"> showed that vestibular cues could help distinguish self</w:t>
      </w:r>
      <w:r w:rsidR="00864D36">
        <w:t>-</w:t>
      </w:r>
      <w:r w:rsidR="00206EB2">
        <w:t>motion from object motion, especially for lateral observer motion.</w:t>
      </w:r>
      <w:r w:rsidR="00F60D3C">
        <w:t xml:space="preserve"> Similarly,</w:t>
      </w:r>
      <w:r w:rsidR="00051CDB">
        <w:t xml:space="preserve"> </w:t>
      </w:r>
      <w:r w:rsidR="00864D36">
        <w:t xml:space="preserve">Dokka et al.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w:t>
      </w:r>
      <w:r w:rsidR="00864D36">
        <w:t>the</w:t>
      </w:r>
      <w:r w:rsidR="00051CDB">
        <w:t xml:space="preserve"> extent </w:t>
      </w:r>
      <w:r w:rsidR="00864D36">
        <w:t xml:space="preserve">to which </w:t>
      </w:r>
      <w:r w:rsidR="006C7735">
        <w:t>observer motion</w:t>
      </w:r>
      <w:r w:rsidR="00051CDB">
        <w:t xml:space="preserve"> (visual cues only, vestibular cues only</w:t>
      </w:r>
      <w:r w:rsidR="006C7735">
        <w:t>,</w:t>
      </w:r>
      <w:r w:rsidR="00051CDB">
        <w:t xml:space="preserve"> and both visual and vestibular cues) influenced the judged direction of vertical downwards motion with </w:t>
      </w:r>
      <w:r w:rsidR="006C7735">
        <w:t xml:space="preserve">a </w:t>
      </w:r>
      <w:r w:rsidR="00051CDB">
        <w:t xml:space="preserve">small lateral component. They found biases in line with insufficient </w:t>
      </w:r>
      <w:r w:rsidR="00302BAF">
        <w:t>compensation</w:t>
      </w:r>
      <w:r w:rsidR="006C7735">
        <w:t xml:space="preserve"> for self-motion</w:t>
      </w:r>
      <w:r w:rsidR="00302BAF">
        <w:t xml:space="preserve"> </w:t>
      </w:r>
      <w:r w:rsidR="00051CDB">
        <w:t>in all observer</w:t>
      </w:r>
      <w:r w:rsidR="006C7735">
        <w:t>-</w:t>
      </w:r>
      <w:r w:rsidR="00051CDB">
        <w:t xml:space="preserve">motion conditions, as well as </w:t>
      </w:r>
      <w:r w:rsidR="005F5F77">
        <w:t>de</w:t>
      </w:r>
      <w:r w:rsidR="00051CDB">
        <w:t>creases in sensitivity.</w:t>
      </w:r>
      <w:r w:rsidR="006C7735">
        <w:t xml:space="preserve"> Niehorster and Li</w:t>
      </w:r>
      <w:r w:rsidR="006B79FA">
        <w:t xml:space="preserve"> </w:t>
      </w:r>
      <w:r w:rsidR="006B79FA">
        <w:fldChar w:fldCharType="begin" w:fldLock="1"/>
      </w:r>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r w:rsidR="006B79FA">
        <w:fldChar w:fldCharType="end"/>
      </w:r>
      <w:r w:rsidR="006B79FA">
        <w:t xml:space="preserve"> quantified</w:t>
      </w:r>
      <w:r w:rsidR="00055E4D">
        <w:t xml:space="preserve"> </w:t>
      </w:r>
      <w:r w:rsidR="00354305">
        <w:t xml:space="preserve">the </w:t>
      </w:r>
      <w:r w:rsidR="00055E4D">
        <w:t xml:space="preserve">extent </w:t>
      </w:r>
      <w:r w:rsidR="006C7735">
        <w:t xml:space="preserve">to which </w:t>
      </w:r>
      <w:r w:rsidR="00055E4D">
        <w:t>flow parsing was complete for straight-ahead self</w:t>
      </w:r>
      <w:r w:rsidR="006C7735">
        <w:t>-</w:t>
      </w:r>
      <w:r w:rsidR="00055E4D">
        <w:t xml:space="preserve">motion by having participants judge the direction of a probe that moved vertically upwards. </w:t>
      </w:r>
      <w:r w:rsidR="00A22101">
        <w:t>Importantly, all the</w:t>
      </w:r>
      <w:r w:rsidR="006C7735">
        <w:t>se</w:t>
      </w:r>
      <w:r w:rsidR="00A22101">
        <w:t xml:space="preserve"> studies used direction judgments as proxies to probe the completeness of flow parsing, while a direct psychophysical investigation of perceived </w:t>
      </w:r>
      <w:r w:rsidR="00A22101">
        <w:rPr>
          <w:i/>
          <w:iCs/>
        </w:rPr>
        <w:t xml:space="preserve">velocities </w:t>
      </w:r>
      <w:r w:rsidR="00A22101">
        <w:t>is notably missing from the literature. Furthermore, while some of these studies presented their stimuli in compelling stereo 3D, none immersed the observer in a virtual environment</w:t>
      </w:r>
      <w:r w:rsidR="006C7735">
        <w:t>. I</w:t>
      </w:r>
      <w:r w:rsidR="00A22101">
        <w:t xml:space="preserve">t is not unlikely that flow parsing is facilitated by a more realistic environment. </w:t>
      </w:r>
      <w:r w:rsidR="006C7735">
        <w:t xml:space="preserve">This study </w:t>
      </w:r>
      <w:r w:rsidR="00A22101">
        <w:t>aim</w:t>
      </w:r>
      <w:r w:rsidR="006C7735">
        <w:t>s</w:t>
      </w:r>
      <w:r w:rsidR="00A22101">
        <w:t xml:space="preserve"> to shed light on </w:t>
      </w:r>
      <w:r w:rsidR="006C7735">
        <w:t xml:space="preserve">the </w:t>
      </w:r>
      <w:r w:rsidR="00A22101">
        <w:t xml:space="preserve">extent </w:t>
      </w:r>
      <w:r w:rsidR="006C7735">
        <w:t xml:space="preserve">to which </w:t>
      </w:r>
      <w:r w:rsidR="00A22101">
        <w:t>visual</w:t>
      </w:r>
      <w:r w:rsidR="00911D65">
        <w:t>ly evoked</w:t>
      </w:r>
      <w:r w:rsidR="00A22101">
        <w:t xml:space="preserve"> self</w:t>
      </w:r>
      <w:r w:rsidR="006C7735">
        <w:t>-</w:t>
      </w:r>
      <w:r w:rsidR="00A22101">
        <w:t xml:space="preserve">motion influences perceived lateral object </w:t>
      </w:r>
      <w:r w:rsidR="00A22101">
        <w:rPr>
          <w:i/>
          <w:iCs/>
        </w:rPr>
        <w:t xml:space="preserve">speed </w:t>
      </w:r>
      <w:r w:rsidR="00A22101">
        <w:t xml:space="preserve">in a naturalistic setting. </w:t>
      </w:r>
      <w:r w:rsidR="00051CDB">
        <w:t xml:space="preserve">This is particularly relevant as the visual system has been shown to use velocity information to extrapolate object trajectories to compensate for noisy online information and neural delays </w:t>
      </w:r>
      <w:r w:rsidR="00051CDB">
        <w:fldChar w:fldCharType="begin" w:fldLock="1"/>
      </w:r>
      <w:r w:rsidR="0060244C">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PMID":"30910542","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w:t>
      </w:r>
      <w:r w:rsidR="0060586A">
        <w:t xml:space="preserve">visually simulated </w:t>
      </w:r>
      <w:r w:rsidR="00260FC9">
        <w:t xml:space="preserve">observer </w:t>
      </w:r>
      <w:r w:rsidR="008366DA">
        <w:t xml:space="preserve">motion </w:t>
      </w:r>
      <w:r w:rsidR="00E42200">
        <w:t xml:space="preserve">on accuracy and precision for object </w:t>
      </w:r>
      <w:r w:rsidR="002100A0">
        <w:t>speed</w:t>
      </w:r>
      <w:r w:rsidR="00E42200">
        <w:t xml:space="preserve"> judgments</w:t>
      </w:r>
      <w:r w:rsidR="00550794">
        <w:t xml:space="preserve"> </w:t>
      </w:r>
      <w:r w:rsidR="00BE3FF0">
        <w:t>during</w:t>
      </w:r>
      <w:r w:rsidR="00550794">
        <w:t xml:space="preserve"> lateral </w:t>
      </w:r>
      <w:r w:rsidR="00BE3FF0">
        <w:t>translation</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0BAF3474" w:rsidR="00856A69" w:rsidRDefault="00FD11B7" w:rsidP="00856A69">
      <w:pPr>
        <w:pStyle w:val="ListParagraph"/>
        <w:numPr>
          <w:ilvl w:val="0"/>
          <w:numId w:val="5"/>
        </w:numPr>
        <w:jc w:val="both"/>
      </w:pPr>
      <w:r>
        <w:t xml:space="preserve">When the observer </w:t>
      </w:r>
      <w:r w:rsidR="00D920D5">
        <w:t xml:space="preserve">experiences </w:t>
      </w:r>
      <w:r w:rsidR="00D920D5" w:rsidRPr="00F1177B">
        <w:rPr>
          <w:b/>
          <w:bCs/>
        </w:rPr>
        <w:t>no visual self-motion</w:t>
      </w:r>
      <w:r w:rsidRPr="0016481F">
        <w:rPr>
          <w:b/>
          <w:bCs/>
        </w:rPr>
        <w:t xml:space="preserve"> </w:t>
      </w:r>
      <w:r w:rsidRPr="000566B5">
        <w:rPr>
          <w:bCs/>
        </w:rPr>
        <w:t>during object motion observation</w:t>
      </w:r>
      <w:r w:rsidRPr="009028AC">
        <w:t>,</w:t>
      </w:r>
      <w:r>
        <w:t xml:space="preserve"> we expect the </w:t>
      </w:r>
      <w:r w:rsidRPr="0016481F">
        <w:rPr>
          <w:b/>
          <w:bCs/>
        </w:rPr>
        <w:t>highest accuracy</w:t>
      </w:r>
      <w:r>
        <w:t xml:space="preserve"> of </w:t>
      </w:r>
      <w:r w:rsidR="002100A0">
        <w:t>speed</w:t>
      </w:r>
      <w:r w:rsidR="00D60DA2">
        <w:t xml:space="preserve"> estimation.</w:t>
      </w:r>
    </w:p>
    <w:p w14:paraId="2037EDEA" w14:textId="764C44D6" w:rsidR="00856A69" w:rsidRDefault="00FD11B7" w:rsidP="00856A69">
      <w:pPr>
        <w:pStyle w:val="ListParagraph"/>
        <w:numPr>
          <w:ilvl w:val="0"/>
          <w:numId w:val="5"/>
        </w:numPr>
        <w:jc w:val="both"/>
      </w:pPr>
      <w:r>
        <w:t xml:space="preserve">When </w:t>
      </w:r>
      <w:r w:rsidR="009E7A6F">
        <w:t xml:space="preserve">visual </w:t>
      </w:r>
      <w:r>
        <w:t>observer</w:t>
      </w:r>
      <w:r w:rsidR="00D920D5">
        <w:t xml:space="preserve"> motion</w:t>
      </w:r>
      <w:r>
        <w:t xml:space="preserve"> is </w:t>
      </w:r>
      <w:r w:rsidR="00D920D5">
        <w:t xml:space="preserve">simulated </w:t>
      </w:r>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 xml:space="preserve">estimate the observed </w:t>
      </w:r>
      <w:r w:rsidR="002100A0">
        <w:rPr>
          <w:b/>
          <w:bCs/>
        </w:rPr>
        <w:t>speed</w:t>
      </w:r>
      <w:r w:rsidR="00856A69">
        <w:t xml:space="preserve">. </w:t>
      </w:r>
    </w:p>
    <w:p w14:paraId="298C5673" w14:textId="68FBE51B" w:rsidR="00856A69" w:rsidRDefault="00856A69" w:rsidP="00856A69">
      <w:pPr>
        <w:pStyle w:val="ListParagraph"/>
        <w:numPr>
          <w:ilvl w:val="0"/>
          <w:numId w:val="5"/>
        </w:numPr>
        <w:jc w:val="both"/>
      </w:pPr>
      <w:r>
        <w:t xml:space="preserve">When </w:t>
      </w:r>
      <w:r w:rsidR="009E7A6F">
        <w:t xml:space="preserve">visual </w:t>
      </w:r>
      <w:r>
        <w:t>observer</w:t>
      </w:r>
      <w:r w:rsidR="009E7A6F">
        <w:t xml:space="preserve"> motion</w:t>
      </w:r>
      <w:r>
        <w:t xml:space="preserve"> is </w:t>
      </w:r>
      <w:r w:rsidR="009E7A6F">
        <w:rPr>
          <w:b/>
          <w:bCs/>
        </w:rPr>
        <w:t xml:space="preserve">simulated </w:t>
      </w:r>
      <w:r w:rsidRPr="0016481F">
        <w:rPr>
          <w:b/>
          <w:bCs/>
        </w:rPr>
        <w:t>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 xml:space="preserve">estimate the observed </w:t>
      </w:r>
      <w:r w:rsidR="002100A0">
        <w:rPr>
          <w:b/>
          <w:bCs/>
        </w:rPr>
        <w:t>speed</w:t>
      </w:r>
      <w:r w:rsidR="00D60DA2">
        <w:t>.</w:t>
      </w:r>
    </w:p>
    <w:p w14:paraId="46267119" w14:textId="372F4129" w:rsidR="00FD11B7" w:rsidRDefault="00992C42" w:rsidP="00856A69">
      <w:pPr>
        <w:pStyle w:val="ListParagraph"/>
        <w:numPr>
          <w:ilvl w:val="0"/>
          <w:numId w:val="5"/>
        </w:numPr>
        <w:jc w:val="both"/>
      </w:pPr>
      <w:r>
        <w:lastRenderedPageBreak/>
        <w:t>W</w:t>
      </w:r>
      <w:r w:rsidR="00856A69">
        <w:t xml:space="preserve">e expect the </w:t>
      </w:r>
      <w:r w:rsidR="00856A69" w:rsidRPr="0016481F">
        <w:rPr>
          <w:b/>
          <w:bCs/>
        </w:rPr>
        <w:t>precision to be lower</w:t>
      </w:r>
      <w:r w:rsidR="00856A69">
        <w:t xml:space="preserve"> when the subject </w:t>
      </w:r>
      <w:r w:rsidR="00856A69" w:rsidRPr="009028AC">
        <w:t>experiences</w:t>
      </w:r>
      <w:r w:rsidR="0060586A">
        <w:t xml:space="preserve"> visually simulated</w:t>
      </w:r>
      <w:r w:rsidR="00856A69" w:rsidRPr="009028AC">
        <w:t xml:space="preserve"> </w:t>
      </w:r>
      <w:r w:rsidR="00260FC9">
        <w:t xml:space="preserve">observer </w:t>
      </w:r>
      <w:r w:rsidR="00856A69" w:rsidRPr="00C352B6">
        <w:rPr>
          <w:b/>
        </w:rPr>
        <w:t>motion</w:t>
      </w:r>
      <w:r w:rsidR="00856A69" w:rsidRPr="000566B5">
        <w:rPr>
          <w:b/>
        </w:rPr>
        <w:t xml:space="preserve"> during object motion observation</w:t>
      </w:r>
      <w:r w:rsidR="009028AC" w:rsidRPr="009028AC">
        <w:t xml:space="preserve"> </w:t>
      </w:r>
      <w:r w:rsidR="009028AC" w:rsidRPr="000566B5">
        <w:rPr>
          <w:bCs/>
        </w:rPr>
        <w:t xml:space="preserve">relative to </w:t>
      </w:r>
      <w:r w:rsidR="00856A69" w:rsidRPr="000566B5">
        <w:rPr>
          <w:bCs/>
        </w:rPr>
        <w:t>when they are static</w:t>
      </w:r>
      <w:r w:rsidR="00856A69" w:rsidRPr="009028AC">
        <w:t>.</w:t>
      </w:r>
    </w:p>
    <w:p w14:paraId="4B43E2A4" w14:textId="20BD6F8E" w:rsidR="007B14FB" w:rsidRDefault="00F82A4C" w:rsidP="00BB0647">
      <w:pPr>
        <w:pStyle w:val="Heading1"/>
      </w:pPr>
      <w:ins w:id="94" w:author="Björn Jörges" w:date="2021-04-20T21:39:00Z">
        <w:r>
          <w:t>Methods</w:t>
        </w:r>
      </w:ins>
    </w:p>
    <w:p w14:paraId="559AD8EF" w14:textId="59166595" w:rsidR="00FD11B7" w:rsidRPr="00F1177B" w:rsidRDefault="007B14FB" w:rsidP="00BB0647">
      <w:pPr>
        <w:pStyle w:val="Heading2"/>
      </w:pPr>
      <w:r w:rsidRPr="00F1177B">
        <w:t>Participants</w:t>
      </w:r>
    </w:p>
    <w:p w14:paraId="460CBFC1" w14:textId="3F35D0B2" w:rsidR="001C5557" w:rsidRDefault="007B14FB" w:rsidP="0081339A">
      <w:pPr>
        <w:jc w:val="both"/>
      </w:pPr>
      <w:r>
        <w:t xml:space="preserve">We </w:t>
      </w:r>
      <w:del w:id="95" w:author="Björn Jörges" w:date="2021-06-03T22:15:00Z">
        <w:r w:rsidDel="00A73C62">
          <w:delText>test</w:delText>
        </w:r>
        <w:r w:rsidR="009B140C" w:rsidDel="00A73C62">
          <w:delText>ed</w:delText>
        </w:r>
        <w:r w:rsidDel="00A73C62">
          <w:delText xml:space="preserve"> </w:delText>
        </w:r>
      </w:del>
      <w:ins w:id="96" w:author="Björn Jörges" w:date="2021-06-03T22:15:00Z">
        <w:r w:rsidR="00A73C62">
          <w:t xml:space="preserve">recruited </w:t>
        </w:r>
      </w:ins>
      <w:r w:rsidR="00CA2749">
        <w:t>30</w:t>
      </w:r>
      <w:r w:rsidR="005600F5">
        <w:t xml:space="preserve"> </w:t>
      </w:r>
      <w:r>
        <w:t>participants</w:t>
      </w:r>
      <w:r w:rsidR="004B278F">
        <w:t xml:space="preserve"> </w:t>
      </w:r>
      <w:r w:rsidR="00165DC4">
        <w:t xml:space="preserve">(see power analysis) </w:t>
      </w:r>
      <w:del w:id="97" w:author="Björn Jörges" w:date="2021-06-03T22:16:00Z">
        <w:r w:rsidR="004B278F" w:rsidDel="00A73C62">
          <w:delText xml:space="preserve">from </w:delText>
        </w:r>
        <w:r w:rsidR="009028AC" w:rsidDel="00A73C62">
          <w:delText>the population</w:delText>
        </w:r>
        <w:r w:rsidR="004B278F" w:rsidDel="00A73C62">
          <w:delText xml:space="preserve"> of PhD and undergrad students </w:delText>
        </w:r>
        <w:r w:rsidR="009028AC" w:rsidDel="00A73C62">
          <w:delText xml:space="preserve">at </w:delText>
        </w:r>
        <w:r w:rsidR="004B278F" w:rsidDel="00A73C62">
          <w:delText>York University</w:delText>
        </w:r>
        <w:r w:rsidR="005600F5" w:rsidDel="00A73C62">
          <w:delText xml:space="preserve"> with equal numbers of </w:delText>
        </w:r>
        <w:r w:rsidR="00802B51" w:rsidDel="00A73C62">
          <w:delText>men and women</w:delText>
        </w:r>
      </w:del>
      <w:ins w:id="98" w:author="Björn Jörges" w:date="2021-06-03T22:16:00Z">
        <w:r w:rsidR="00A73C62">
          <w:t xml:space="preserve">through word-of-mouth, posts in online VR communities and the company </w:t>
        </w:r>
      </w:ins>
      <w:ins w:id="99" w:author="Björn Jörges" w:date="2021-06-03T22:17:00Z">
        <w:r w:rsidR="009053CD">
          <w:t>XpertVR</w:t>
        </w:r>
      </w:ins>
      <w:ins w:id="100" w:author="Björn Jörges" w:date="2021-06-03T22:16:00Z">
        <w:r w:rsidR="00A73C62">
          <w:t>. Participants</w:t>
        </w:r>
      </w:ins>
      <w:ins w:id="101" w:author="Björn Jörges" w:date="2021-06-03T22:17:00Z">
        <w:r w:rsidR="0062217A">
          <w:t xml:space="preserve"> we recruited directly</w:t>
        </w:r>
      </w:ins>
      <w:ins w:id="102" w:author="Björn Jörges" w:date="2021-06-03T22:18:00Z">
        <w:r w:rsidR="0062217A">
          <w:t xml:space="preserve"> (n = 17)</w:t>
        </w:r>
      </w:ins>
      <w:ins w:id="103" w:author="Björn Jörges" w:date="2021-06-03T22:17:00Z">
        <w:r w:rsidR="0062217A">
          <w:t xml:space="preserve"> </w:t>
        </w:r>
      </w:ins>
      <w:ins w:id="104" w:author="Björn Jörges" w:date="2021-06-03T22:16:00Z">
        <w:r w:rsidR="00A73C62">
          <w:t>received a compensation of 30 CAD</w:t>
        </w:r>
      </w:ins>
      <w:ins w:id="105" w:author="Björn Jörges" w:date="2021-06-03T22:17:00Z">
        <w:r w:rsidR="00A73C62">
          <w:t xml:space="preserve"> (or equivalent in the local currency at the time of payment) as an amazon.com gift card</w:t>
        </w:r>
      </w:ins>
      <w:r w:rsidR="004B278F">
        <w:t>.</w:t>
      </w:r>
      <w:ins w:id="106" w:author="Björn Jörges" w:date="2021-06-03T22:17:00Z">
        <w:r w:rsidR="0062217A">
          <w:t xml:space="preserve"> Participants</w:t>
        </w:r>
      </w:ins>
      <w:ins w:id="107" w:author="Björn Jörges" w:date="2021-06-03T22:18:00Z">
        <w:r w:rsidR="0062217A">
          <w:t xml:space="preserve"> (n = 13)</w:t>
        </w:r>
      </w:ins>
      <w:ins w:id="108" w:author="Björn Jörges" w:date="2021-06-03T22:17:00Z">
        <w:r w:rsidR="0062217A">
          <w:t xml:space="preserve"> recruited through XpertVR received a compensation of 50 </w:t>
        </w:r>
      </w:ins>
      <w:ins w:id="109" w:author="Björn Jörges" w:date="2021-06-05T03:55:00Z">
        <w:r w:rsidR="00EF37C7">
          <w:t>USD</w:t>
        </w:r>
      </w:ins>
      <w:ins w:id="110" w:author="Björn Jörges" w:date="2021-06-03T22:17:00Z">
        <w:r w:rsidR="0062217A">
          <w:t>.</w:t>
        </w:r>
      </w:ins>
      <w:r w:rsidR="004B278F">
        <w:t xml:space="preserve"> Due to the </w:t>
      </w:r>
      <w:r w:rsidR="00A42196">
        <w:t>culturally independent</w:t>
      </w:r>
      <w:r w:rsidR="004B278F">
        <w:t xml:space="preserve"> nature of the phenomenon under study, we </w:t>
      </w:r>
      <w:r w:rsidR="003704BA">
        <w:t>do</w:t>
      </w:r>
      <w:r w:rsidR="004B278F">
        <w:t xml:space="preserve"> </w:t>
      </w:r>
      <w:r w:rsidR="00165DC4">
        <w:t xml:space="preserve">not </w:t>
      </w:r>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w:t>
      </w:r>
      <w:del w:id="111" w:author="Björn Jörges" w:date="2021-06-03T22:26:00Z">
        <w:r w:rsidR="00373890" w:rsidDel="00ED7A34">
          <w:delText xml:space="preserve">Participants </w:delText>
        </w:r>
        <w:r w:rsidR="00802B51" w:rsidDel="00ED7A34">
          <w:delText>had</w:delText>
        </w:r>
        <w:r w:rsidR="00373890" w:rsidDel="00ED7A34">
          <w:delText xml:space="preserve"> normal or corrected-to-normal vision </w:delText>
        </w:r>
        <w:r w:rsidR="00133FDB" w:rsidDel="00ED7A34">
          <w:delText xml:space="preserve">and </w:delText>
        </w:r>
        <w:r w:rsidR="00802B51" w:rsidDel="00ED7A34">
          <w:delText xml:space="preserve">had </w:delText>
        </w:r>
        <w:r w:rsidR="00133FDB" w:rsidDel="00ED7A34">
          <w:delText xml:space="preserve">to achieve a stereoacuity of </w:delText>
        </w:r>
        <w:r w:rsidR="00B42BB4" w:rsidDel="00ED7A34">
          <w:delText>63</w:delText>
        </w:r>
        <w:r w:rsidR="00133FDB" w:rsidDel="00ED7A34">
          <w:delText xml:space="preserve"> arc </w:delText>
        </w:r>
        <w:r w:rsidR="00F93987" w:rsidDel="00ED7A34">
          <w:delText xml:space="preserve">seconds </w:delText>
        </w:r>
        <w:r w:rsidR="00133FDB" w:rsidDel="00ED7A34">
          <w:delText xml:space="preserve">or below on the Fly </w:delText>
        </w:r>
        <w:r w:rsidR="00B1131C" w:rsidDel="00ED7A34">
          <w:delText>Stereo A</w:delText>
        </w:r>
        <w:r w:rsidR="00133FDB" w:rsidDel="00ED7A34">
          <w:delText xml:space="preserve">cuity </w:delText>
        </w:r>
        <w:r w:rsidR="00B1131C" w:rsidDel="00ED7A34">
          <w:delText>T</w:delText>
        </w:r>
        <w:r w:rsidR="00133FDB" w:rsidDel="00ED7A34">
          <w:delText>est.</w:delText>
        </w:r>
        <w:r w:rsidR="00D8489E" w:rsidDel="00ED7A34">
          <w:delText xml:space="preserve"> </w:delText>
        </w:r>
      </w:del>
      <w:ins w:id="112" w:author="Björn Jörges" w:date="2021-06-03T22:27:00Z">
        <w:r w:rsidR="00ED7A34">
          <w:t xml:space="preserve">To test for stereo-blindness, participants performed a short custom </w:t>
        </w:r>
      </w:ins>
      <w:ins w:id="113" w:author="Björn Jörges" w:date="2021-06-03T22:35:00Z">
        <w:r w:rsidR="00ED7A34">
          <w:t xml:space="preserve">experiment in VR in which they had to tell which of two rectangles ahead of them appeared closer. The </w:t>
        </w:r>
      </w:ins>
      <w:ins w:id="114" w:author="Björn Jörges" w:date="2021-06-03T22:36:00Z">
        <w:r w:rsidR="00ED7A34">
          <w:t>rectangles were matched in optical size such that only stereo</w:t>
        </w:r>
      </w:ins>
      <w:ins w:id="115" w:author="Björn Jörges" w:date="2021-06-03T22:40:00Z">
        <w:r w:rsidR="00B10529">
          <w:t xml:space="preserve"> </w:t>
        </w:r>
      </w:ins>
      <w:ins w:id="116" w:author="Björn Jörges" w:date="2021-06-03T22:36:00Z">
        <w:r w:rsidR="00ED7A34">
          <w:t>cues could provide information about their relative distances. The difference between the two rectangles was simulated to be 200 arc sec</w:t>
        </w:r>
      </w:ins>
      <w:ins w:id="117" w:author="Björn Jörges" w:date="2021-06-03T22:37:00Z">
        <w:r w:rsidR="00D97D46">
          <w:t xml:space="preserve"> and participants had to guess 16 out of 20 trials correctly.</w:t>
        </w:r>
      </w:ins>
      <w:ins w:id="118" w:author="Björn Jörges" w:date="2021-06-03T22:36:00Z">
        <w:r w:rsidR="00ED7A34">
          <w:t xml:space="preserve"> </w:t>
        </w:r>
      </w:ins>
      <w:ins w:id="119" w:author="Björn Jörges" w:date="2021-06-16T04:12:00Z">
        <w:r w:rsidR="006004E2">
          <w:t>This</w:t>
        </w:r>
      </w:ins>
      <w:ins w:id="120" w:author="Björn Jörges" w:date="2021-06-03T22:37:00Z">
        <w:r w:rsidR="00ED7A34">
          <w:t xml:space="preserve"> experiment</w:t>
        </w:r>
      </w:ins>
      <w:ins w:id="121" w:author="Björn Jörges" w:date="2021-06-16T04:12:00Z">
        <w:r w:rsidR="006004E2">
          <w:t xml:space="preserve">, </w:t>
        </w:r>
      </w:ins>
      <w:ins w:id="122" w:author="Björn Jörges" w:date="2021-06-03T22:37:00Z">
        <w:r w:rsidR="00D97D46">
          <w:t>along with some additional explanations about the geometry of the scene</w:t>
        </w:r>
      </w:ins>
      <w:ins w:id="123" w:author="Björn Jörges" w:date="2021-06-16T04:12:00Z">
        <w:r w:rsidR="006004E2">
          <w:t>, is available for download</w:t>
        </w:r>
      </w:ins>
      <w:ins w:id="124" w:author="Björn Jörges" w:date="2021-06-03T22:37:00Z">
        <w:r w:rsidR="00D97D46">
          <w:t xml:space="preserve"> </w:t>
        </w:r>
      </w:ins>
      <w:ins w:id="125" w:author="Björn Jörges" w:date="2021-06-18T20:45:00Z">
        <w:r w:rsidR="00413928" w:rsidRPr="00BB0647">
          <w:t>here (on GitHub: https://github.com/b-jorges/Stereotest)</w:t>
        </w:r>
      </w:ins>
      <w:ins w:id="126" w:author="Björn Jörges" w:date="2021-06-03T22:37:00Z">
        <w:r w:rsidR="00D97D46">
          <w:t>.</w:t>
        </w:r>
      </w:ins>
      <w:ins w:id="127" w:author="Björn Jörges" w:date="2021-06-03T22:27:00Z">
        <w:r w:rsidR="00ED7A34">
          <w:t xml:space="preserve"> </w:t>
        </w:r>
      </w:ins>
      <w:r w:rsidR="00D8489E">
        <w:t xml:space="preserve">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w:t>
      </w:r>
      <w:del w:id="128" w:author="Björn Jörges" w:date="2021-06-03T22:15:00Z">
        <w:r w:rsidR="00EF507A" w:rsidDel="00A73C62">
          <w:delText xml:space="preserve">We </w:delText>
        </w:r>
      </w:del>
      <w:del w:id="129" w:author="Björn Jörges" w:date="2021-06-03T22:14:00Z">
        <w:r w:rsidR="00EF507A" w:rsidDel="00F46B4D">
          <w:delText xml:space="preserve">continued data collection until we </w:delText>
        </w:r>
      </w:del>
      <w:del w:id="130" w:author="Björn Jörges" w:date="2021-06-03T22:15:00Z">
        <w:r w:rsidR="00EF507A" w:rsidDel="00A73C62">
          <w:delText xml:space="preserve">tested </w:delText>
        </w:r>
        <w:r w:rsidR="00CA2749" w:rsidDel="00A73C62">
          <w:delText>30</w:delText>
        </w:r>
        <w:r w:rsidR="00EF507A" w:rsidDel="00A73C62">
          <w:delText xml:space="preserve"> </w:delText>
        </w:r>
      </w:del>
      <w:del w:id="131" w:author="Björn Jörges" w:date="2021-06-03T22:14:00Z">
        <w:r w:rsidR="00EF507A" w:rsidDel="00F46B4D">
          <w:delText xml:space="preserve">subjects </w:delText>
        </w:r>
      </w:del>
      <w:ins w:id="132" w:author="Björn Jörges" w:date="2021-06-03T22:14:00Z">
        <w:r w:rsidR="00F46B4D">
          <w:t xml:space="preserve"> </w:t>
        </w:r>
      </w:ins>
      <w:del w:id="133" w:author="Björn Jörges" w:date="2021-06-03T22:15:00Z">
        <w:r w:rsidR="00EF507A" w:rsidDel="00F46B4D">
          <w:delText>who satisfied the criteria laid out below under</w:delText>
        </w:r>
        <w:r w:rsidR="00012A7C" w:rsidDel="00F46B4D">
          <w:delText xml:space="preserve"> “</w:delText>
        </w:r>
        <w:r w:rsidR="00012A7C" w:rsidDel="00F46B4D">
          <w:fldChar w:fldCharType="begin"/>
        </w:r>
        <w:r w:rsidR="00012A7C" w:rsidDel="00F46B4D">
          <w:delInstrText xml:space="preserve"> REF _Ref40922222 \h </w:delInstrText>
        </w:r>
        <w:r w:rsidR="00012A7C" w:rsidDel="00F46B4D">
          <w:fldChar w:fldCharType="separate"/>
        </w:r>
        <w:r w:rsidR="00241206" w:rsidRPr="00FA3139" w:rsidDel="00F46B4D">
          <w:delText>In</w:delText>
        </w:r>
        <w:r w:rsidR="00241206" w:rsidRPr="00F1177B" w:rsidDel="00F46B4D">
          <w:delText>tended interpretation of v</w:delText>
        </w:r>
        <w:r w:rsidR="00241206" w:rsidRPr="000D394F" w:rsidDel="00F46B4D">
          <w:delText>isual</w:delText>
        </w:r>
        <w:r w:rsidR="00241206" w:rsidRPr="000B3764" w:rsidDel="00F46B4D">
          <w:delText>ly simulated</w:delText>
        </w:r>
        <w:r w:rsidR="00241206" w:rsidRPr="00FE037F" w:rsidDel="00F46B4D">
          <w:delText xml:space="preserve"> </w:delText>
        </w:r>
        <w:r w:rsidR="00241206" w:rsidDel="00F46B4D">
          <w:delText xml:space="preserve">observer </w:delText>
        </w:r>
        <w:r w:rsidR="00241206" w:rsidRPr="00FE037F" w:rsidDel="00F46B4D">
          <w:delText>motion and task</w:delText>
        </w:r>
        <w:r w:rsidR="00012A7C" w:rsidDel="00F46B4D">
          <w:fldChar w:fldCharType="end"/>
        </w:r>
        <w:r w:rsidR="00012A7C" w:rsidDel="00F46B4D">
          <w:delText>”.</w:delText>
        </w:r>
      </w:del>
    </w:p>
    <w:p w14:paraId="5A771924" w14:textId="6B66BC50" w:rsidR="0058158D" w:rsidDel="00AF53A2" w:rsidRDefault="0058158D" w:rsidP="0081339A">
      <w:pPr>
        <w:jc w:val="both"/>
        <w:rPr>
          <w:del w:id="134" w:author="Björn Jörges" w:date="2021-06-05T03:47:00Z"/>
        </w:rPr>
      </w:pPr>
    </w:p>
    <w:p w14:paraId="46AEDAF3" w14:textId="77777777" w:rsidR="00C033C4" w:rsidRPr="00F1177B" w:rsidRDefault="00C033C4" w:rsidP="00BB0647">
      <w:pPr>
        <w:pStyle w:val="Heading2"/>
      </w:pPr>
      <w:r w:rsidRPr="00F1177B">
        <w:t>Apparatus</w:t>
      </w:r>
    </w:p>
    <w:p w14:paraId="246F440D" w14:textId="03DDB7E8"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w:t>
      </w:r>
      <w:r w:rsidR="0060586A">
        <w:t xml:space="preserve"> visually simulated</w:t>
      </w:r>
      <w:r>
        <w:t xml:space="preserve"> </w:t>
      </w:r>
      <w:r w:rsidR="00260FC9">
        <w:t xml:space="preserve">observer </w:t>
      </w:r>
      <w:r>
        <w:t xml:space="preserve">motion and the psychophysical staircases </w:t>
      </w:r>
      <w:r w:rsidR="009B140C">
        <w:t xml:space="preserve">were </w:t>
      </w:r>
      <w:r>
        <w:t xml:space="preserve">controlled in C# via its integration with Unity. The Unity project is available on </w:t>
      </w:r>
      <w:r w:rsidRPr="00C90E0E">
        <w:t>Open Science Foundation (</w:t>
      </w:r>
      <w:r w:rsidR="00E448DE" w:rsidRPr="00C90E0E">
        <w:t>https://osf.io/m6ukw/</w:t>
      </w:r>
      <w:r w:rsidRPr="00C90E0E">
        <w:t xml:space="preserve">). Stimuli </w:t>
      </w:r>
      <w:r w:rsidR="009B140C" w:rsidRPr="00C90E0E">
        <w:t xml:space="preserve">were </w:t>
      </w:r>
      <w:r w:rsidRPr="00C90E0E">
        <w:t>presented in</w:t>
      </w:r>
      <w:del w:id="135" w:author="Björn Jörges" w:date="2021-06-03T22:03:00Z">
        <w:r w:rsidRPr="00C90E0E" w:rsidDel="00B647C2">
          <w:delText xml:space="preserve"> </w:delText>
        </w:r>
      </w:del>
      <w:ins w:id="136" w:author="Björn Jörges" w:date="2021-06-03T22:03:00Z">
        <w:r w:rsidR="00B647C2">
          <w:t xml:space="preserve"> a VR headset. Participants used the equipment available to them at home</w:t>
        </w:r>
      </w:ins>
      <w:ins w:id="137" w:author="Björn Jörges" w:date="2021-06-03T22:11:00Z">
        <w:r w:rsidR="00B647C2">
          <w:t xml:space="preserve">, among which Oculus Rift CV1, Oculus Rift S, Valve Index, Oculus Quest, Oculus Quest </w:t>
        </w:r>
        <w:proofErr w:type="gramStart"/>
        <w:r w:rsidR="00B647C2">
          <w:t>2</w:t>
        </w:r>
      </w:ins>
      <w:proofErr w:type="gramEnd"/>
      <w:ins w:id="138" w:author="Björn Jörges" w:date="2021-06-03T22:13:00Z">
        <w:r w:rsidR="00B647C2">
          <w:t xml:space="preserve"> and HTC Vive</w:t>
        </w:r>
      </w:ins>
      <w:del w:id="139" w:author="Björn Jörges" w:date="2021-06-03T22:03:00Z">
        <w:r w:rsidRPr="00C90E0E" w:rsidDel="00B647C2">
          <w:delText>an Oculus Rift</w:delText>
        </w:r>
        <w:r w:rsidR="00C90E0E" w:rsidRPr="00C90E0E" w:rsidDel="00B647C2">
          <w:delText xml:space="preserve"> (</w:delText>
        </w:r>
        <w:r w:rsidR="0020008E" w:rsidDel="00B647C2">
          <w:delText xml:space="preserve">CV1, </w:delText>
        </w:r>
        <w:r w:rsidR="00C90E0E" w:rsidRPr="00C90E0E" w:rsidDel="00B647C2">
          <w:delText>firmware version 709/b1ae4f61ae)</w:delText>
        </w:r>
      </w:del>
      <w:r w:rsidRPr="00C90E0E">
        <w:t xml:space="preserve">. Participants </w:t>
      </w:r>
      <w:r>
        <w:t>respond</w:t>
      </w:r>
      <w:r w:rsidR="009B140C">
        <w:t>ed</w:t>
      </w:r>
      <w:r>
        <w:t xml:space="preserve"> </w:t>
      </w:r>
      <w:del w:id="140" w:author="Björn Jörges" w:date="2021-06-03T22:02:00Z">
        <w:r w:rsidDel="00B647C2">
          <w:delText>by means of</w:delText>
        </w:r>
        <w:r w:rsidR="0023733E" w:rsidDel="00B647C2">
          <w:delText xml:space="preserve"> a</w:delText>
        </w:r>
        <w:r w:rsidDel="00B647C2">
          <w:delText xml:space="preserve"> </w:delText>
        </w:r>
        <w:r w:rsidR="006A2426" w:rsidDel="00B647C2">
          <w:delText>finger mouse</w:delText>
        </w:r>
      </w:del>
      <w:ins w:id="141" w:author="Björn Jörges" w:date="2021-06-03T22:02:00Z">
        <w:r w:rsidR="00B647C2">
          <w:t>with the keyboard on their computers</w:t>
        </w:r>
      </w:ins>
      <w:r w:rsidR="006A2426">
        <w:t>.</w:t>
      </w:r>
    </w:p>
    <w:p w14:paraId="54CCB43F" w14:textId="77777777" w:rsidR="00AF53A2" w:rsidRDefault="00AF53A2" w:rsidP="00AF53A2">
      <w:pPr>
        <w:jc w:val="both"/>
        <w:rPr>
          <w:ins w:id="142" w:author="Björn Jörges" w:date="2021-06-05T03:47:00Z"/>
        </w:rPr>
      </w:pPr>
    </w:p>
    <w:p w14:paraId="34DF7CCD" w14:textId="4B034405" w:rsidR="00AF53A2" w:rsidRPr="00AF53A2" w:rsidRDefault="00AF53A2" w:rsidP="00BB0647">
      <w:pPr>
        <w:pStyle w:val="Heading2"/>
        <w:rPr>
          <w:ins w:id="143" w:author="Björn Jörges" w:date="2021-06-05T03:47:00Z"/>
        </w:rPr>
      </w:pPr>
      <w:ins w:id="144" w:author="Björn Jörges" w:date="2021-06-05T03:47:00Z">
        <w:r w:rsidRPr="00AF53A2">
          <w:t>Administration</w:t>
        </w:r>
      </w:ins>
      <w:ins w:id="145" w:author="Björn Jörges" w:date="2021-06-05T03:55:00Z">
        <w:r w:rsidR="00864AC9">
          <w:t xml:space="preserve"> of the Experiment</w:t>
        </w:r>
      </w:ins>
    </w:p>
    <w:p w14:paraId="7CC3A2F4" w14:textId="3B664EFF" w:rsidR="00AF53A2" w:rsidRPr="00AF53A2" w:rsidRDefault="00AF53A2" w:rsidP="00AF53A2">
      <w:pPr>
        <w:jc w:val="both"/>
        <w:rPr>
          <w:ins w:id="146" w:author="Björn Jörges" w:date="2021-06-05T03:47:00Z"/>
        </w:rPr>
      </w:pPr>
      <w:ins w:id="147" w:author="Björn Jörges" w:date="2021-06-05T03:47:00Z">
        <w:r w:rsidRPr="00AF53A2">
          <w:t>Due to the global COVID-19 pandemic of 2020-2021, data collect</w:t>
        </w:r>
      </w:ins>
      <w:ins w:id="148" w:author="Björn Jörges" w:date="2021-06-23T20:53:00Z">
        <w:r w:rsidR="00166294">
          <w:t>ion</w:t>
        </w:r>
      </w:ins>
      <w:ins w:id="149" w:author="Björn Jörges" w:date="2021-06-05T03:47:00Z">
        <w:r w:rsidRPr="00AF53A2">
          <w:t xml:space="preserve"> could not occur in a lab setting as planned.</w:t>
        </w:r>
        <w:r>
          <w:t xml:space="preserve"> Rather, we opted for an online approach: we recruited participants who had suitable VR equipment at homes and were willing to complete our </w:t>
        </w:r>
      </w:ins>
      <w:ins w:id="150" w:author="Björn Jörges" w:date="2021-06-05T03:48:00Z">
        <w:r>
          <w:t>experiment. We recruited participants through word-of-mouth, posts on social media such as Twitter and Reddit, and the company XpertVR. To guide our online participants throu</w:t>
        </w:r>
      </w:ins>
      <w:ins w:id="151" w:author="Björn Jörges" w:date="2021-06-05T03:49:00Z">
        <w:r>
          <w:t xml:space="preserve">gh the experiment, we provided instructions </w:t>
        </w:r>
      </w:ins>
      <w:ins w:id="152" w:author="Björn Jörges" w:date="2021-06-18T20:45:00Z">
        <w:r w:rsidR="00413928" w:rsidRPr="00BB0647">
          <w:t>both as a PDF document (see here, on GitHub: https://github.com/b-jorges/Motion-Perception-during-Self-Motion/blob/master/Instructions/Instructions%20Seeing%20while%20moving.pdf)</w:t>
        </w:r>
      </w:ins>
      <w:ins w:id="153" w:author="Björn Jörges" w:date="2021-06-05T03:49:00Z">
        <w:r>
          <w:t xml:space="preserve"> and </w:t>
        </w:r>
      </w:ins>
      <w:ins w:id="154" w:author="Björn Jörges" w:date="2021-06-18T20:45:00Z">
        <w:r w:rsidR="00413928" w:rsidRPr="00BB0647">
          <w:t>as video (uploaded on YouTube: https://youtu.be/jN141KbNOWA)</w:t>
        </w:r>
      </w:ins>
      <w:ins w:id="155" w:author="Björn Jörges" w:date="2021-06-05T03:49:00Z">
        <w:r>
          <w:t>.</w:t>
        </w:r>
      </w:ins>
      <w:ins w:id="156" w:author="Björn Jörges" w:date="2021-06-05T03:51:00Z">
        <w:r>
          <w:t xml:space="preserve"> After they email</w:t>
        </w:r>
      </w:ins>
      <w:ins w:id="157" w:author="Björn Jörges" w:date="2021-06-05T05:03:00Z">
        <w:r w:rsidR="00D26146">
          <w:t>ed</w:t>
        </w:r>
      </w:ins>
      <w:ins w:id="158" w:author="Björn Jörges" w:date="2021-06-05T03:51:00Z">
        <w:r>
          <w:t xml:space="preserve"> back their signed informed consent forms,</w:t>
        </w:r>
      </w:ins>
      <w:ins w:id="159" w:author="Björn Jörges" w:date="2021-06-05T03:49:00Z">
        <w:r>
          <w:t xml:space="preserve"> </w:t>
        </w:r>
      </w:ins>
      <w:ins w:id="160" w:author="Björn Jörges" w:date="2021-06-05T05:03:00Z">
        <w:r w:rsidR="0099051D">
          <w:t>they were sent a link to</w:t>
        </w:r>
      </w:ins>
      <w:ins w:id="161" w:author="Björn Jörges" w:date="2021-06-05T03:49:00Z">
        <w:r>
          <w:t xml:space="preserve"> download a zip</w:t>
        </w:r>
      </w:ins>
      <w:ins w:id="162" w:author="Björn Jörges" w:date="2021-06-05T03:50:00Z">
        <w:r>
          <w:t xml:space="preserve"> package with the four parts of this experiment (a stereo</w:t>
        </w:r>
      </w:ins>
      <w:ins w:id="163" w:author="Björn Jörges" w:date="2021-07-04T02:11:00Z">
        <w:r w:rsidR="00DE4098">
          <w:t>-</w:t>
        </w:r>
      </w:ins>
      <w:ins w:id="164" w:author="Björn Jörges" w:date="2021-06-05T03:50:00Z">
        <w:r>
          <w:t>blindness test, a training for the main experiment, the main experiment, and an assessment of how they perceived visually simulated self-motion in our stimulus)</w:t>
        </w:r>
      </w:ins>
      <w:ins w:id="165" w:author="Björn Jörges" w:date="2021-06-05T03:51:00Z">
        <w:r>
          <w:t xml:space="preserve">, which they were asked to run on their own hardware. Participants first had to complete the </w:t>
        </w:r>
      </w:ins>
      <w:ins w:id="166" w:author="Björn Jörges" w:date="2021-06-05T03:52:00Z">
        <w:r>
          <w:t>stereo</w:t>
        </w:r>
      </w:ins>
      <w:ins w:id="167" w:author="Björn Jörges" w:date="2021-07-04T02:11:00Z">
        <w:r w:rsidR="00DE4098">
          <w:t>-</w:t>
        </w:r>
      </w:ins>
      <w:ins w:id="168" w:author="Björn Jörges" w:date="2021-06-05T03:52:00Z">
        <w:r>
          <w:t xml:space="preserve">blindness test and the </w:t>
        </w:r>
        <w:r>
          <w:lastRenderedPageBreak/>
          <w:t>training for the main experiment</w:t>
        </w:r>
      </w:ins>
      <w:ins w:id="169" w:author="Björn Jörges" w:date="2021-06-05T03:53:00Z">
        <w:r>
          <w:t>, which also served as a screener to verify whether they were performing the task correctly</w:t>
        </w:r>
      </w:ins>
      <w:ins w:id="170" w:author="Björn Jörges" w:date="2021-06-05T03:51:00Z">
        <w:r>
          <w:t>.</w:t>
        </w:r>
      </w:ins>
      <w:ins w:id="171" w:author="Björn Jörges" w:date="2021-06-05T03:52:00Z">
        <w:r>
          <w:t xml:space="preserve"> All participants who sent back their data and who </w:t>
        </w:r>
      </w:ins>
      <w:ins w:id="172" w:author="Björn Jörges" w:date="2021-06-23T20:53:00Z">
        <w:r w:rsidR="00166294">
          <w:t>we</w:t>
        </w:r>
      </w:ins>
      <w:ins w:id="173" w:author="Björn Jörges" w:date="2021-06-05T03:52:00Z">
        <w:r>
          <w:t>re thus included in our analyses, complet</w:t>
        </w:r>
      </w:ins>
      <w:ins w:id="174" w:author="Björn Jörges" w:date="2021-06-05T03:53:00Z">
        <w:r>
          <w:t>ed both checks</w:t>
        </w:r>
        <w:r w:rsidR="003C7753">
          <w:t xml:space="preserve"> successfully</w:t>
        </w:r>
        <w:r>
          <w:t xml:space="preserve">. </w:t>
        </w:r>
        <w:r w:rsidR="003C7753">
          <w:t xml:space="preserve">After these two pretests, they </w:t>
        </w:r>
      </w:ins>
      <w:ins w:id="175" w:author="Björn Jörges" w:date="2021-06-05T03:54:00Z">
        <w:r w:rsidR="003C7753">
          <w:t>performed the main experiment followed by an assessment of their perception of self-motion.</w:t>
        </w:r>
        <w:r w:rsidR="003C2DB3">
          <w:t xml:space="preserve"> They then sent the data back to us and were paid for their time with a 30 CAD (or the local equivalent) amazon gift card</w:t>
        </w:r>
      </w:ins>
      <w:ins w:id="176" w:author="Björn Jörges" w:date="2021-06-05T03:55:00Z">
        <w:r w:rsidR="003C2DB3">
          <w:t>. Participants recruited through XpertVR received 50 USD (or the local equivalent).</w:t>
        </w:r>
      </w:ins>
    </w:p>
    <w:p w14:paraId="7A756DD4" w14:textId="77777777" w:rsidR="00661830" w:rsidRDefault="00661830" w:rsidP="0081339A">
      <w:pPr>
        <w:jc w:val="both"/>
      </w:pPr>
    </w:p>
    <w:p w14:paraId="6CD653F2" w14:textId="5E836A31" w:rsidR="00FD11B7" w:rsidRPr="00F1177B" w:rsidRDefault="00FD11B7" w:rsidP="00BB0647">
      <w:pPr>
        <w:pStyle w:val="Heading2"/>
      </w:pPr>
      <w:r w:rsidRPr="00F1177B">
        <w:t>Setup</w:t>
      </w:r>
    </w:p>
    <w:p w14:paraId="205FC38D" w14:textId="5E79AD64" w:rsidR="00AA7B31" w:rsidRDefault="00AA7B31" w:rsidP="0081339A">
      <w:pPr>
        <w:jc w:val="both"/>
      </w:pPr>
      <w:r>
        <w:t>Our experiment consisted of a Two Interval Forced-Choice Task where participants were asked to indicate which of two intervals contained objects moving at the higher speed.</w:t>
      </w:r>
    </w:p>
    <w:p w14:paraId="728DD0DD" w14:textId="4E4DF93F" w:rsidR="00FE037F" w:rsidRPr="00F1177B" w:rsidRDefault="00FE037F" w:rsidP="00BB0647">
      <w:pPr>
        <w:pStyle w:val="Heading3"/>
      </w:pPr>
      <w:r w:rsidRPr="00F1177B">
        <w:t>Environment and general layout</w:t>
      </w:r>
    </w:p>
    <w:p w14:paraId="0E378D76" w14:textId="16D91461" w:rsidR="00DE13D2" w:rsidRDefault="00DE13D2" w:rsidP="00A22101">
      <w:pPr>
        <w:jc w:val="both"/>
      </w:pPr>
      <w:r>
        <w:t>Participants were immersed in a virtual 3D environment that included depth cues from lighting, shadows</w:t>
      </w:r>
      <w:ins w:id="177" w:author="Björn Jörges" w:date="2021-06-03T22:18:00Z">
        <w:r w:rsidR="00F85F69">
          <w:t>,</w:t>
        </w:r>
      </w:ins>
      <w:r>
        <w:t xml:space="preserve"> and </w:t>
      </w:r>
      <w:r w:rsidR="00BE3FF0">
        <w:t xml:space="preserve">the </w:t>
      </w:r>
      <w:r>
        <w:t>scale of the textures of the floor</w:t>
      </w:r>
      <w:r w:rsidR="0096798F">
        <w:t xml:space="preserve"> and the wall backdrop</w:t>
      </w:r>
      <w:r w:rsidR="00913B18">
        <w:t>.</w:t>
      </w:r>
      <w:r w:rsidR="005E132C">
        <w:t xml:space="preserve"> </w:t>
      </w:r>
      <w:r>
        <w:t>The ball appeared to the left of the observer if it moved to the right, and to the right of the observer when it moved to the left. The exact position was determined by target speed and visual observer motion</w:t>
      </w:r>
      <w:r w:rsidR="00FB777C">
        <w:t xml:space="preserve"> (see </w:t>
      </w:r>
      <w:r w:rsidR="00494EA6">
        <w:t>E</w:t>
      </w:r>
      <w:r w:rsidR="00FB777C">
        <w:t>quation 1</w:t>
      </w:r>
      <w:del w:id="178" w:author="Björn Jörges" w:date="2021-06-24T03:57:00Z">
        <w:r w:rsidR="00FB777C" w:rsidDel="00470EEE">
          <w:delText xml:space="preserve"> below</w:delText>
        </w:r>
      </w:del>
      <w:r w:rsidR="00FB777C">
        <w:t>)</w:t>
      </w:r>
      <w:r>
        <w:t xml:space="preserve">. See </w:t>
      </w:r>
      <w:r w:rsidR="002B4A8F">
        <w:fldChar w:fldCharType="begin"/>
      </w:r>
      <w:r w:rsidR="002B4A8F">
        <w:instrText xml:space="preserve"> REF _Ref36902096 \h </w:instrText>
      </w:r>
      <w:r w:rsidR="002B4A8F">
        <w:fldChar w:fldCharType="separate"/>
      </w:r>
      <w:r w:rsidR="004F4DAA">
        <w:t xml:space="preserve">Figure </w:t>
      </w:r>
      <w:r w:rsidR="004F4DAA">
        <w:rPr>
          <w:noProof/>
        </w:rPr>
        <w:t>1</w:t>
      </w:r>
      <w:r w:rsidR="002B4A8F">
        <w:fldChar w:fldCharType="end"/>
      </w:r>
      <w:r>
        <w:t>A for a diagram of the visual scene and Figure 1</w:t>
      </w:r>
      <w:r w:rsidR="00E43043">
        <w:t>C</w:t>
      </w:r>
      <w:r>
        <w:t xml:space="preserve"> for a screenshot from the experiment; a short sequence of the experiment can be </w:t>
      </w:r>
      <w:r w:rsidR="000B3764">
        <w:t xml:space="preserve">downloaded </w:t>
      </w:r>
      <w:ins w:id="179" w:author="Björn Jörges" w:date="2021-06-18T20:46:00Z">
        <w:r w:rsidR="00413928">
          <w:fldChar w:fldCharType="begin"/>
        </w:r>
        <w:r w:rsidR="00413928">
          <w:instrText xml:space="preserve"> HYPERLINK "" </w:instrText>
        </w:r>
        <w:r w:rsidR="00413928">
          <w:fldChar w:fldCharType="separate"/>
        </w:r>
      </w:ins>
      <w:del w:id="180" w:author="Björn Jörges" w:date="2021-06-18T20:46:00Z">
        <w:r w:rsidR="00413928" w:rsidRPr="00E300D2" w:rsidDel="00413928">
          <w:rPr>
            <w:rStyle w:val="Hyperlink"/>
          </w:rPr>
          <w:delText>here (GitHub)</w:delText>
        </w:r>
      </w:del>
      <w:ins w:id="181" w:author="Björn Jörges" w:date="2021-06-18T20:46:00Z">
        <w:r w:rsidR="00413928">
          <w:fldChar w:fldCharType="end"/>
        </w:r>
        <w:r w:rsidR="00413928" w:rsidRPr="00BB0647">
          <w:t>here (on GitHub: https://github.com/b-jorges/Motion-Perception-during-Self-Motion/blob/master/Figures/Main%20experiment.mp4)</w:t>
        </w:r>
      </w:ins>
      <w:r w:rsidR="000B3764">
        <w:t>.</w:t>
      </w:r>
    </w:p>
    <w:p w14:paraId="45799D36" w14:textId="0B70447B" w:rsidR="00FE037F" w:rsidRPr="00FA3139" w:rsidRDefault="00FE037F" w:rsidP="00BB0647">
      <w:pPr>
        <w:pStyle w:val="Heading3"/>
      </w:pPr>
      <w:r w:rsidRPr="00FA3139">
        <w:t>Targe</w:t>
      </w:r>
      <w:r w:rsidRPr="00F1177B">
        <w:t>t</w:t>
      </w:r>
      <w:r w:rsidR="00EF507A">
        <w:t>s</w:t>
      </w:r>
      <w:r>
        <w:t xml:space="preserve"> and visually simulated </w:t>
      </w:r>
      <w:r w:rsidR="00260FC9">
        <w:t xml:space="preserve">observer </w:t>
      </w:r>
      <w:r>
        <w:t>motion</w:t>
      </w:r>
    </w:p>
    <w:p w14:paraId="33E492AB" w14:textId="59699906" w:rsidR="00C139A1" w:rsidRDefault="00D474DF" w:rsidP="008C5E05">
      <w:pPr>
        <w:jc w:val="both"/>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with 6.6 or 8.0 m/s</w:t>
      </w:r>
      <w:r w:rsidR="002A738E">
        <w:t xml:space="preserve"> (</w:t>
      </w:r>
      <w:r w:rsidR="0096798F">
        <w:t xml:space="preserve">two </w:t>
      </w:r>
      <w:r w:rsidR="002A738E">
        <w:t>target motion profiles)</w:t>
      </w:r>
      <w:r>
        <w:t>.</w:t>
      </w:r>
      <w:r w:rsidR="0096798F">
        <w:t xml:space="preserve"> </w:t>
      </w:r>
      <w:r w:rsidR="008C5E05">
        <w:t xml:space="preserve">Participants were seated and the camera was simulated 1.3 m above the ground. The targets were simulated 2 m above the ground. </w:t>
      </w:r>
      <w:r w:rsidR="0096798F">
        <w:t>The direction in which the targets moved was chosen randomly on each trial.</w:t>
      </w:r>
      <w:r>
        <w:t xml:space="preserve"> </w:t>
      </w:r>
      <w:r w:rsidR="00C139A1">
        <w:t>During this interval</w:t>
      </w:r>
      <w:r>
        <w:t xml:space="preserve">, participants </w:t>
      </w:r>
      <w:r w:rsidR="00662DE5">
        <w:t xml:space="preserve">were </w:t>
      </w:r>
      <w:r>
        <w:t>either static</w:t>
      </w:r>
      <w:r w:rsidR="00BD3196">
        <w:t xml:space="preserve"> (“Static with Textured Backdrop”)</w:t>
      </w:r>
      <w:r>
        <w:t xml:space="preserve"> or </w:t>
      </w:r>
      <w:r w:rsidR="00C033C4">
        <w:t>experience</w:t>
      </w:r>
      <w:r w:rsidR="00662DE5">
        <w:t>d</w:t>
      </w:r>
      <w:r w:rsidR="00C033C4">
        <w:t xml:space="preserve"> </w:t>
      </w:r>
      <w:r w:rsidR="0096798F">
        <w:t xml:space="preserve">visually </w:t>
      </w:r>
      <w:r w:rsidR="00C033C4">
        <w:t xml:space="preserve">simulated </w:t>
      </w:r>
      <w:r w:rsidR="00260FC9">
        <w:t>observer motion</w:t>
      </w:r>
      <w:r>
        <w:t xml:space="preserve"> to the left or to the right with a Gaussian </w:t>
      </w:r>
      <w:r w:rsidR="002100A0">
        <w:t>speed</w:t>
      </w:r>
      <w:r>
        <w:t xml:space="preserve"> profile</w:t>
      </w:r>
      <w:r w:rsidR="002A738E">
        <w:t xml:space="preserve"> (three self-motion profiles)</w:t>
      </w:r>
      <w:r>
        <w:t xml:space="preserve">, accelerating until reaching peak </w:t>
      </w:r>
      <w:r w:rsidR="002100A0">
        <w:t>speed</w:t>
      </w:r>
      <w:r>
        <w:t xml:space="preserve"> after 0.25</w:t>
      </w:r>
      <w:r w:rsidR="00CC3AED">
        <w:t> s</w:t>
      </w:r>
      <w:r>
        <w:t xml:space="preserve"> and then slowing down until coming to a halt at 0.5 s</w:t>
      </w:r>
      <w:r w:rsidR="00BD3196">
        <w:t xml:space="preserve"> (“</w:t>
      </w:r>
      <w:r w:rsidR="00BD3196" w:rsidRPr="00D74171">
        <w:t xml:space="preserve">Simulated </w:t>
      </w:r>
      <w:r w:rsidR="00B46706">
        <w:t xml:space="preserve">Observer </w:t>
      </w:r>
      <w:r w:rsidR="00BD3196" w:rsidRPr="00D74171">
        <w:t>Motion with Textured Backdrop</w:t>
      </w:r>
      <w:r w:rsidR="00BD3196">
        <w:t>”</w:t>
      </w:r>
      <w:r w:rsidR="00BD3196" w:rsidRPr="00D74171">
        <w:t>)</w:t>
      </w:r>
      <w:r w:rsidR="00CC3AED">
        <w:t xml:space="preserve">. The position in time </w:t>
      </w:r>
      <w:r w:rsidR="00CC3AED" w:rsidRPr="002B4A8F">
        <w:rPr>
          <w:i/>
          <w:iCs/>
        </w:rPr>
        <w:t>x(t)</w:t>
      </w:r>
      <w:r w:rsidR="00CC3AED">
        <w:t xml:space="preserve">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w:t>
      </w:r>
      <w:r w:rsidR="0060586A">
        <w:t xml:space="preserve"> visually</w:t>
      </w:r>
      <w:r w:rsidR="00A351D4">
        <w:t xml:space="preserve"> simulated</w:t>
      </w:r>
      <w:r w:rsidR="001D5D5C">
        <w:t xml:space="preserve"> </w:t>
      </w:r>
      <w:r w:rsidR="00260FC9">
        <w:t xml:space="preserve">observer </w:t>
      </w:r>
      <w:r w:rsidR="001D5D5C">
        <w:t>motion to the left</w:t>
      </w:r>
      <w:r>
        <w:t>.</w:t>
      </w:r>
      <w:r w:rsidR="009A3AB1">
        <w:t xml:space="preserve"> That is, participants </w:t>
      </w:r>
      <w:r w:rsidR="00227402">
        <w:t xml:space="preserve">were </w:t>
      </w:r>
      <w:r w:rsidR="009A3AB1">
        <w:t xml:space="preserve">moved </w:t>
      </w:r>
      <w:r w:rsidR="00227402">
        <w:t xml:space="preserve">visually </w:t>
      </w:r>
      <w:r w:rsidR="009A3AB1">
        <w:t xml:space="preserve">0.5 m over the course of 0.5 s, which amounts to a mean </w:t>
      </w:r>
      <w:r w:rsidR="002100A0">
        <w:t>speed</w:t>
      </w:r>
      <w:r w:rsidR="009A3AB1">
        <w:t xml:space="preserve"> of 1 m/s.</w:t>
      </w:r>
      <w:r w:rsidR="00471BF5">
        <w:t xml:space="preserve"> </w:t>
      </w:r>
      <w:r w:rsidR="00C139A1">
        <w:t>The target’s initial position was shifted away from the observer for motion in the same direction, and towards the observer when the observer’s visual motion occurred opposite to the target motion, such that observer and target motion were symmetrical, i.e.</w:t>
      </w:r>
      <w:r w:rsidR="002A6643">
        <w:t>,</w:t>
      </w:r>
      <w:r w:rsidR="00C139A1">
        <w:t xml:space="preserve"> the distance between observer and target at the beginning was the same as the distance at the end of the trial. To achieve this, the starting position of the target was computed in the following man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c>
          <w:tcPr>
            <w:tcW w:w="9108" w:type="dxa"/>
          </w:tcPr>
          <w:p w14:paraId="62DB8B00" w14:textId="0B87432D" w:rsidR="00C139A1" w:rsidRDefault="002826E1" w:rsidP="004725D9">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initial</m:t>
                    </m:r>
                  </m:sub>
                </m:sSub>
                <m:r>
                  <w:rPr>
                    <w:rFonts w:ascii="Cambria Math" w:hAnsi="Cambria Math"/>
                  </w:rPr>
                  <m:t>=0.5*(</m:t>
                </m:r>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t)</m:t>
                </m:r>
              </m:oMath>
            </m:oMathPara>
          </w:p>
        </w:tc>
        <w:tc>
          <w:tcPr>
            <w:tcW w:w="463" w:type="dxa"/>
          </w:tcPr>
          <w:p w14:paraId="1B7079E3" w14:textId="44A070DF" w:rsidR="00C139A1" w:rsidRDefault="00C139A1" w:rsidP="004725D9">
            <w:pPr>
              <w:jc w:val="both"/>
            </w:pPr>
            <w:r>
              <w:t>[</w:t>
            </w:r>
            <w:r w:rsidR="00FB777C">
              <w:t>1</w:t>
            </w:r>
            <w:r>
              <w:t>]</w:t>
            </w:r>
          </w:p>
        </w:tc>
      </w:tr>
    </w:tbl>
    <w:p w14:paraId="7D5E4C86" w14:textId="6BD12A85" w:rsidR="008C5E05" w:rsidRDefault="002826E1" w:rsidP="0081339A">
      <w:pPr>
        <w:jc w:val="both"/>
        <w:rPr>
          <w:rFonts w:ascii="Calibri" w:hAnsi="Calibri" w:cs="Calibri"/>
        </w:rPr>
      </w:pPr>
      <m:oMath>
        <m:sSub>
          <m:sSubPr>
            <m:ctrlPr>
              <w:rPr>
                <w:rFonts w:ascii="Cambria Math" w:hAnsi="Cambria Math"/>
                <w:i/>
              </w:rPr>
            </m:ctrlPr>
          </m:sSubPr>
          <m:e>
            <m:r>
              <w:rPr>
                <w:rFonts w:ascii="Cambria Math" w:hAnsi="Cambria Math"/>
              </w:rPr>
              <m:t>x</m:t>
            </m:r>
          </m:e>
          <m:sub>
            <m:r>
              <w:rPr>
                <w:rFonts w:ascii="Cambria Math" w:hAnsi="Cambria Math"/>
              </w:rPr>
              <m:t>initial</m:t>
            </m:r>
          </m:sub>
        </m:sSub>
      </m:oMath>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w:t>
      </w:r>
      <w:r w:rsidR="00FB777C">
        <w:rPr>
          <w:rFonts w:ascii="Calibri" w:hAnsi="Calibri" w:cs="Calibri"/>
        </w:rPr>
        <w:t xml:space="preserve">lateral </w:t>
      </w:r>
      <w:r w:rsidR="000F51D4">
        <w:rPr>
          <w:rFonts w:ascii="Calibri" w:hAnsi="Calibri" w:cs="Calibri"/>
        </w:rPr>
        <w:t xml:space="preserve">distance the observer </w:t>
      </w:r>
      <w:r w:rsidR="00FB777C">
        <w:rPr>
          <w:rFonts w:ascii="Calibri" w:hAnsi="Calibri" w:cs="Calibri"/>
        </w:rPr>
        <w:t xml:space="preserve">in which the observer is simulated to </w:t>
      </w:r>
      <w:r w:rsidR="000F51D4">
        <w:rPr>
          <w:rFonts w:ascii="Calibri" w:hAnsi="Calibri" w:cs="Calibri"/>
        </w:rPr>
        <w:t xml:space="preserve">mo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 xml:space="preserve">is the horizontal </w:t>
      </w:r>
      <w:r w:rsidR="002100A0">
        <w:rPr>
          <w:rFonts w:ascii="Calibri" w:hAnsi="Calibri" w:cs="Calibri"/>
        </w:rPr>
        <w:t>speed</w:t>
      </w:r>
      <w:r w:rsidR="000F51D4">
        <w:rPr>
          <w:rFonts w:ascii="Calibri" w:hAnsi="Calibri" w:cs="Calibri"/>
        </w:rPr>
        <w:t xml:space="preserve"> of the target, and </w:t>
      </w:r>
      <w:r w:rsidR="00FA7658">
        <w:rPr>
          <w:rFonts w:ascii="Calibri" w:hAnsi="Calibri" w:cs="Calibri"/>
        </w:rPr>
        <w:t>t</w:t>
      </w:r>
      <w:r w:rsidR="000F51D4">
        <w:rPr>
          <w:rFonts w:ascii="Calibri" w:hAnsi="Calibri" w:cs="Calibri"/>
        </w:rPr>
        <w:t xml:space="preserve"> is the duration of the motion interval</w:t>
      </w:r>
      <w:r w:rsidR="00FA7658">
        <w:rPr>
          <w:rFonts w:ascii="Calibri" w:hAnsi="Calibri" w:cs="Calibri"/>
        </w:rPr>
        <w:t xml:space="preserve"> (0.5</w:t>
      </w:r>
      <w:r w:rsidR="002B4A8F">
        <w:rPr>
          <w:rFonts w:ascii="Calibri" w:hAnsi="Calibri" w:cs="Calibri"/>
        </w:rPr>
        <w:t> </w:t>
      </w:r>
      <w:r w:rsidR="00FA7658">
        <w:rPr>
          <w:rFonts w:ascii="Calibri" w:hAnsi="Calibri" w:cs="Calibri"/>
        </w:rPr>
        <w:t>s)</w:t>
      </w:r>
      <w:r w:rsidR="000F51D4">
        <w:rPr>
          <w:rFonts w:ascii="Calibri" w:hAnsi="Calibri" w:cs="Calibri"/>
        </w:rPr>
        <w:t>.</w:t>
      </w:r>
    </w:p>
    <w:p w14:paraId="6E7FA187" w14:textId="6970E103" w:rsidR="00FE037F" w:rsidRPr="00F1177B" w:rsidRDefault="00FE037F" w:rsidP="00BB0647">
      <w:pPr>
        <w:pStyle w:val="Heading3"/>
      </w:pPr>
      <w:r w:rsidRPr="00FA3139">
        <w:lastRenderedPageBreak/>
        <w:t>Sta</w:t>
      </w:r>
      <w:r w:rsidRPr="00F1177B">
        <w:t>ircase</w:t>
      </w:r>
    </w:p>
    <w:p w14:paraId="0BD7E980" w14:textId="0C8910B4" w:rsidR="0081339A" w:rsidRDefault="00D474DF" w:rsidP="0081339A">
      <w:pPr>
        <w:jc w:val="both"/>
      </w:pPr>
      <w:r>
        <w:t xml:space="preserve">In the other interval, participants </w:t>
      </w:r>
      <w:r w:rsidR="00662DE5">
        <w:t xml:space="preserve">were </w:t>
      </w:r>
      <w:r>
        <w:t>shown a cloud of smaller moving balls</w:t>
      </w:r>
      <w:r w:rsidR="0014099D">
        <w:t xml:space="preserve"> each with a diameter of 0.1</w:t>
      </w:r>
      <w:r w:rsidR="002B4A8F">
        <w:t> </w:t>
      </w:r>
      <w:r w:rsidR="0014099D">
        <w:t>m</w:t>
      </w:r>
      <w:r w:rsidR="00FB777C">
        <w:t>,</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 xml:space="preserve">if </w:t>
      </w:r>
      <w:del w:id="182" w:author="Björn Jörges" w:date="2021-07-04T02:12:00Z">
        <w:r w:rsidR="001A7E55" w:rsidDel="00DE4098">
          <w:delText>It</w:delText>
        </w:r>
      </w:del>
      <w:ins w:id="183" w:author="Björn Jörges" w:date="2021-07-04T02:12:00Z">
        <w:r w:rsidR="00DE4098">
          <w:t>it</w:t>
        </w:r>
      </w:ins>
      <w:r w:rsidR="001A7E55">
        <w:t xml:space="preserve">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 xml:space="preserve">spread out vertically over </w:t>
      </w:r>
      <w:proofErr w:type="gramStart"/>
      <w:r w:rsidR="0005524E">
        <w:t>a distance of 1</w:t>
      </w:r>
      <w:proofErr w:type="gramEnd"/>
      <w:r w:rsidR="0005524E">
        <w:t> m</w:t>
      </w:r>
      <w:r w:rsidR="00FA7658">
        <w:t xml:space="preserve">. </w:t>
      </w:r>
      <w:r w:rsidR="003040A3">
        <w:t xml:space="preserve">10 to 15 </w:t>
      </w:r>
      <w:r w:rsidR="00FA7658">
        <w:t xml:space="preserve">balls </w:t>
      </w:r>
      <w:r w:rsidR="00662DE5">
        <w:t xml:space="preserve">were </w:t>
      </w:r>
      <w:r w:rsidR="003040A3">
        <w:t>visible at any given</w:t>
      </w:r>
      <w:r>
        <w:t xml:space="preserve"> </w:t>
      </w:r>
      <w:r w:rsidR="003040A3">
        <w:t>moment.</w:t>
      </w:r>
      <w:r w:rsidR="00380165">
        <w:t xml:space="preserve"> </w:t>
      </w:r>
      <w:r w:rsidR="00FA7658">
        <w:t>O</w:t>
      </w:r>
      <w:r w:rsidR="00380165">
        <w:t xml:space="preserve">bservers were asked to maintain their gaze on a fixation cross that was </w:t>
      </w:r>
      <w:r w:rsidR="00FA7658">
        <w:t xml:space="preserve">continuously </w:t>
      </w:r>
      <w:r w:rsidR="00380165">
        <w:t>displayed straight ahead of them (i.e.</w:t>
      </w:r>
      <w:r w:rsidR="00FB777C">
        <w:t>,</w:t>
      </w:r>
      <w:r w:rsidR="00380165">
        <w:t xml:space="preserve"> also during visual</w:t>
      </w:r>
      <w:r w:rsidR="00911D65">
        <w:t>ly evoked</w:t>
      </w:r>
      <w:r w:rsidR="00380165">
        <w:t xml:space="preserve"> self</w:t>
      </w:r>
      <w:r w:rsidR="00FB777C">
        <w:t>-</w:t>
      </w:r>
      <w:r w:rsidR="00380165">
        <w:t>motion), 0.8 m under the target</w:t>
      </w:r>
      <w:r w:rsidR="00FA7658">
        <w:t xml:space="preserve"> (see Fig 1b)</w:t>
      </w:r>
      <w:r w:rsidR="00380165">
        <w:t>.</w:t>
      </w:r>
      <w:r w:rsidR="003040A3">
        <w:t xml:space="preserve">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w:t>
      </w:r>
      <w:r w:rsidR="0060586A">
        <w:t xml:space="preserve"> visually </w:t>
      </w:r>
      <w:r w:rsidR="00A351D4">
        <w:t>stimulated</w:t>
      </w:r>
      <w:r>
        <w:t xml:space="preserve"> self-motion (left, right or static) and object motion (6.6 and 8 m/s), one of which start</w:t>
      </w:r>
      <w:r w:rsidR="00662DE5">
        <w:t>ed</w:t>
      </w:r>
      <w:r>
        <w:t xml:space="preserve"> 33 % above the target’s speed, and the other one 33 % below target speed</w:t>
      </w:r>
      <w:r w:rsidR="002A738E">
        <w:t xml:space="preserve"> (two staircases for each combination of target motion and self-motion)</w:t>
      </w:r>
      <w:r>
        <w:t>.</w:t>
      </w:r>
      <w:r w:rsidR="00F27583">
        <w:t xml:space="preserve"> The direction (left-to-right or right-to-left) was chosen randomly for each trial</w:t>
      </w:r>
      <w:del w:id="184" w:author="Björn Jörges" w:date="2021-04-22T04:31:00Z">
        <w:r w:rsidR="00F27583" w:rsidDel="002A6C4F">
          <w:delText>s</w:delText>
        </w:r>
      </w:del>
      <w:r w:rsidR="00F27583">
        <w:t>.</w:t>
      </w:r>
      <w:r>
        <w:t xml:space="preserve"> </w:t>
      </w:r>
      <w:r w:rsidR="00C033C4">
        <w:t>Thus</w:t>
      </w:r>
      <w:r w:rsidR="00A81A47">
        <w:t>,</w:t>
      </w:r>
      <w:r w:rsidR="00C033C4">
        <w:t xml:space="preserve"> there </w:t>
      </w:r>
      <w:r w:rsidR="00662DE5">
        <w:t xml:space="preserve">was </w:t>
      </w:r>
      <w:r w:rsidR="00C033C4">
        <w:t xml:space="preserve">a total of </w:t>
      </w:r>
      <w:r w:rsidR="00027990">
        <w:t>2</w:t>
      </w:r>
      <w:r w:rsidR="00C033C4">
        <w:t xml:space="preserve"> target speeds x 3 motion conditions x 2 = </w:t>
      </w:r>
      <w:r w:rsidR="00603F12">
        <w:t xml:space="preserve">12 </w:t>
      </w:r>
      <w:r w:rsidR="00C033C4">
        <w:t>staircases.</w:t>
      </w:r>
      <w:del w:id="185" w:author="Björn Jörges" w:date="2021-04-22T04:31:00Z">
        <w:r w:rsidR="00A46D31" w:rsidDel="002A6C4F">
          <w:delText>.</w:delText>
        </w:r>
      </w:del>
      <w:r w:rsidR="00A46D31">
        <w:t xml:space="preserve">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doubled before the last reversal</w:t>
      </w:r>
      <w:del w:id="186" w:author="Björn Jörges" w:date="2021-06-23T20:54:00Z">
        <w:r w:rsidR="00A46D31" w:rsidDel="00166294">
          <w:delText>,</w:delText>
        </w:r>
      </w:del>
      <w:r w:rsidR="00A81A47">
        <w:t xml:space="preserve"> </w:t>
      </w:r>
      <w:r w:rsidR="00A46D31">
        <w:t xml:space="preserve">or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 xml:space="preserve">terminated after </w:t>
      </w:r>
      <w:r w:rsidR="00077498">
        <w:t>27</w:t>
      </w:r>
      <w:r w:rsidR="00A46D31">
        <w:t xml:space="preserve"> trials. The experiment end</w:t>
      </w:r>
      <w:r w:rsidR="009B140C">
        <w:t>ed</w:t>
      </w:r>
      <w:r w:rsidR="00A46D31">
        <w:t xml:space="preserve"> when all PESTs</w:t>
      </w:r>
      <w:r w:rsidR="00B24048">
        <w:t>, including the control PESTs (see “</w:t>
      </w:r>
      <w:r w:rsidR="00B24048">
        <w:fldChar w:fldCharType="begin"/>
      </w:r>
      <w:r w:rsidR="00B24048">
        <w:instrText xml:space="preserve"> REF _Ref41662209 \h </w:instrText>
      </w:r>
      <w:r w:rsidR="00B24048">
        <w:fldChar w:fldCharType="separate"/>
      </w:r>
      <w:r w:rsidR="004F4DAA">
        <w:t>A possible confound: Induced Motion</w:t>
      </w:r>
      <w:r w:rsidR="00B24048">
        <w:fldChar w:fldCharType="end"/>
      </w:r>
      <w:r w:rsidR="00B24048">
        <w:t>” below),</w:t>
      </w:r>
      <w:r w:rsidR="002A738E">
        <w:t xml:space="preserve"> </w:t>
      </w:r>
      <w:r w:rsidR="009B140C">
        <w:t xml:space="preserve">had </w:t>
      </w:r>
      <w:r w:rsidR="00A46D31">
        <w:t>terminated.</w:t>
      </w:r>
      <w:r w:rsidR="00A81A47">
        <w:t xml:space="preserve"> This </w:t>
      </w:r>
      <w:r w:rsidR="009B140C">
        <w:t xml:space="preserve">took </w:t>
      </w:r>
      <w:r w:rsidR="00A81A47">
        <w:t>about an hour</w:t>
      </w:r>
      <w:r w:rsidR="00471BF5">
        <w:t xml:space="preserve"> overall</w:t>
      </w:r>
      <w:r w:rsidR="00F27583">
        <w:t xml:space="preserve"> including instructions and breaks, which participants could take</w:t>
      </w:r>
      <w:r w:rsidR="00471BF5">
        <w:t xml:space="preserve"> </w:t>
      </w:r>
      <w:r w:rsidR="00F27583">
        <w:t>e</w:t>
      </w:r>
      <w:r w:rsidR="00471BF5">
        <w:t>very 15 minutes</w:t>
      </w:r>
      <w:r w:rsidR="00F27583">
        <w:t>.</w:t>
      </w:r>
      <w:r w:rsidR="0066183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73"/>
        <w:gridCol w:w="4803"/>
      </w:tblGrid>
      <w:tr w:rsidR="00FF7CD5" w14:paraId="383C034A" w14:textId="77777777" w:rsidTr="004E1A9F">
        <w:tc>
          <w:tcPr>
            <w:tcW w:w="4773" w:type="dxa"/>
          </w:tcPr>
          <w:p w14:paraId="27F0778F" w14:textId="11DAD201" w:rsidR="00FF7CD5" w:rsidRDefault="004E1A9F" w:rsidP="0081339A">
            <w:pPr>
              <w:jc w:val="both"/>
            </w:pPr>
            <w:ins w:id="187" w:author="Björn Jörges" w:date="2021-06-03T23:06:00Z">
              <w:r>
                <w:rPr>
                  <w:noProof/>
                </w:rPr>
                <mc:AlternateContent>
                  <mc:Choice Requires="wps">
                    <w:drawing>
                      <wp:anchor distT="0" distB="0" distL="114300" distR="114300" simplePos="0" relativeHeight="251659264" behindDoc="0" locked="0" layoutInCell="1" allowOverlap="1" wp14:anchorId="6933516D" wp14:editId="160C4A9C">
                        <wp:simplePos x="0" y="0"/>
                        <wp:positionH relativeFrom="column">
                          <wp:posOffset>1905</wp:posOffset>
                        </wp:positionH>
                        <wp:positionV relativeFrom="paragraph">
                          <wp:posOffset>4445</wp:posOffset>
                        </wp:positionV>
                        <wp:extent cx="914400" cy="342900"/>
                        <wp:effectExtent l="0" t="0" r="18415" b="19050"/>
                        <wp:wrapNone/>
                        <wp:docPr id="14" name="Text Box 14"/>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12762E44" w14:textId="77777777" w:rsidR="004E1A9F" w:rsidRPr="009C7325" w:rsidRDefault="004E1A9F" w:rsidP="004E1A9F">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933516D" id="_x0000_t202" coordsize="21600,21600" o:spt="202" path="m,l,21600r21600,l21600,xe">
                        <v:stroke joinstyle="miter"/>
                        <v:path gradientshapeok="t" o:connecttype="rect"/>
                      </v:shapetype>
                      <v:shape id="Text Box 14" o:spid="_x0000_s1026" type="#_x0000_t202" style="position:absolute;left:0;text-align:left;margin-left:.15pt;margin-top:.35pt;width:1in;height:27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" fillcolor="white [3201]" strokecolor="white [3212]" strokeweight=".5pt">
                        <v:textbox>
                          <w:txbxContent>
                            <w:p w14:paraId="12762E44" w14:textId="77777777" w:rsidR="004E1A9F" w:rsidRPr="009C7325" w:rsidRDefault="004E1A9F" w:rsidP="004E1A9F">
                              <w:pPr>
                                <w:rPr>
                                  <w:sz w:val="30"/>
                                  <w:szCs w:val="30"/>
                                  <w:lang w:val="de-DE"/>
                                </w:rPr>
                              </w:pPr>
                              <w:r w:rsidRPr="009C7325">
                                <w:rPr>
                                  <w:sz w:val="30"/>
                                  <w:szCs w:val="30"/>
                                  <w:lang w:val="de-DE"/>
                                </w:rPr>
                                <w:t>A</w:t>
                              </w:r>
                            </w:p>
                          </w:txbxContent>
                        </v:textbox>
                      </v:shape>
                    </w:pict>
                  </mc:Fallback>
                </mc:AlternateContent>
              </w:r>
            </w:ins>
            <w:del w:id="188" w:author="Björn Jörges" w:date="2021-06-03T23:06:00Z">
              <w:r w:rsidR="00FF7CD5" w:rsidDel="004E1A9F">
                <w:rPr>
                  <w:noProof/>
                </w:rPr>
                <mc:AlternateContent>
                  <mc:Choice Requires="wps">
                    <w:drawing>
                      <wp:anchor distT="0" distB="0" distL="114300" distR="114300" simplePos="0" relativeHeight="251650048" behindDoc="0" locked="0" layoutInCell="1" allowOverlap="1" wp14:anchorId="5CC442BE" wp14:editId="1F9F7A33">
                        <wp:simplePos x="0" y="0"/>
                        <wp:positionH relativeFrom="column">
                          <wp:posOffset>90805</wp:posOffset>
                        </wp:positionH>
                        <wp:positionV relativeFrom="paragraph">
                          <wp:posOffset>45085</wp:posOffset>
                        </wp:positionV>
                        <wp:extent cx="914400" cy="342900"/>
                        <wp:effectExtent l="0" t="0" r="18415" b="19050"/>
                        <wp:wrapNone/>
                        <wp:docPr id="13" name="Text Box 13"/>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5BDC7784" w14:textId="6F8B3026" w:rsidR="00815D4B" w:rsidRPr="009C7325" w:rsidRDefault="00815D4B">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C442BE" id="Text Box 13" o:spid="_x0000_s1027" type="#_x0000_t202" style="position:absolute;left:0;text-align:left;margin-left:7.15pt;margin-top:3.55pt;width:1in;height:27pt;z-index:2516500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" fillcolor="white [3201]" strokecolor="white [3212]" strokeweight=".5pt">
                        <v:textbox>
                          <w:txbxContent>
                            <w:p w14:paraId="5BDC7784" w14:textId="6F8B3026" w:rsidR="00815D4B" w:rsidRPr="009C7325" w:rsidRDefault="00815D4B">
                              <w:pPr>
                                <w:rPr>
                                  <w:sz w:val="30"/>
                                  <w:szCs w:val="30"/>
                                  <w:lang w:val="de-DE"/>
                                </w:rPr>
                              </w:pPr>
                              <w:r w:rsidRPr="009C7325">
                                <w:rPr>
                                  <w:sz w:val="30"/>
                                  <w:szCs w:val="30"/>
                                  <w:lang w:val="de-DE"/>
                                </w:rPr>
                                <w:t>A</w:t>
                              </w:r>
                            </w:p>
                          </w:txbxContent>
                        </v:textbox>
                      </v:shape>
                    </w:pict>
                  </mc:Fallback>
                </mc:AlternateContent>
              </w:r>
            </w:del>
            <w:r w:rsidR="00FF7CD5" w:rsidDel="009C7325">
              <w:rPr>
                <w:noProof/>
              </w:rPr>
              <w:drawing>
                <wp:inline distT="0" distB="0" distL="0" distR="0" wp14:anchorId="5281A2F4" wp14:editId="48FC82E5">
                  <wp:extent cx="2943225" cy="2743200"/>
                  <wp:effectExtent l="0" t="0" r="9525" b="0"/>
                  <wp:docPr id="7"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3901"/>
                          <a:stretch/>
                        </pic:blipFill>
                        <pic:spPr bwMode="auto">
                          <a:xfrm>
                            <a:off x="0" y="0"/>
                            <a:ext cx="2943225" cy="27432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803" w:type="dxa"/>
          </w:tcPr>
          <w:p w14:paraId="4F277839" w14:textId="69D46E70" w:rsidR="00FF7CD5" w:rsidRDefault="004E1A9F" w:rsidP="0081339A">
            <w:pPr>
              <w:jc w:val="both"/>
            </w:pPr>
            <w:ins w:id="189" w:author="Björn Jörges" w:date="2021-06-03T23:06:00Z">
              <w:r>
                <w:rPr>
                  <w:noProof/>
                </w:rPr>
                <mc:AlternateContent>
                  <mc:Choice Requires="wps">
                    <w:drawing>
                      <wp:anchor distT="0" distB="0" distL="114300" distR="114300" simplePos="0" relativeHeight="251665408" behindDoc="0" locked="0" layoutInCell="1" allowOverlap="1" wp14:anchorId="1E15C538" wp14:editId="3A26603B">
                        <wp:simplePos x="0" y="0"/>
                        <wp:positionH relativeFrom="column">
                          <wp:posOffset>-1905</wp:posOffset>
                        </wp:positionH>
                        <wp:positionV relativeFrom="paragraph">
                          <wp:posOffset>-1270</wp:posOffset>
                        </wp:positionV>
                        <wp:extent cx="914400" cy="342900"/>
                        <wp:effectExtent l="0" t="0" r="18415" b="19050"/>
                        <wp:wrapNone/>
                        <wp:docPr id="16" name="Text Box 16"/>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6D6BBE3F" w14:textId="0FAF67EC" w:rsidR="004E1A9F" w:rsidRPr="009C7325" w:rsidRDefault="004E1A9F" w:rsidP="004E1A9F">
                                    <w:pPr>
                                      <w:rPr>
                                        <w:sz w:val="30"/>
                                        <w:szCs w:val="30"/>
                                        <w:lang w:val="de-DE"/>
                                      </w:rPr>
                                    </w:pPr>
                                    <w:ins w:id="190" w:author="Björn Jörges" w:date="2021-06-03T23:06:00Z">
                                      <w:r>
                                        <w:rPr>
                                          <w:sz w:val="30"/>
                                          <w:szCs w:val="30"/>
                                          <w:lang w:val="de-DE"/>
                                        </w:rPr>
                                        <w:t>B</w:t>
                                      </w:r>
                                    </w:ins>
                                    <w:del w:id="191" w:author="Björn Jörges" w:date="2021-06-03T23:06:00Z">
                                      <w:r w:rsidRPr="009C7325" w:rsidDel="004E1A9F">
                                        <w:rPr>
                                          <w:sz w:val="30"/>
                                          <w:szCs w:val="30"/>
                                          <w:lang w:val="de-DE"/>
                                        </w:rPr>
                                        <w:delText>A</w:delText>
                                      </w:r>
                                    </w:del>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15C538" id="Text Box 16" o:spid="_x0000_s1028" type="#_x0000_t202" style="position:absolute;left:0;text-align:left;margin-left:-.15pt;margin-top:-.1pt;width:1in;height:27pt;z-index:25166540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" fillcolor="white [3201]" strokecolor="white [3212]" strokeweight=".5pt">
                        <v:textbox>
                          <w:txbxContent>
                            <w:p w14:paraId="6D6BBE3F" w14:textId="0FAF67EC" w:rsidR="004E1A9F" w:rsidRPr="009C7325" w:rsidRDefault="004E1A9F" w:rsidP="004E1A9F">
                              <w:pPr>
                                <w:rPr>
                                  <w:sz w:val="30"/>
                                  <w:szCs w:val="30"/>
                                  <w:lang w:val="de-DE"/>
                                </w:rPr>
                              </w:pPr>
                              <w:ins w:id="192" w:author="Björn Jörges" w:date="2021-06-03T23:06:00Z">
                                <w:r>
                                  <w:rPr>
                                    <w:sz w:val="30"/>
                                    <w:szCs w:val="30"/>
                                    <w:lang w:val="de-DE"/>
                                  </w:rPr>
                                  <w:t>B</w:t>
                                </w:r>
                              </w:ins>
                              <w:del w:id="193" w:author="Björn Jörges" w:date="2021-06-03T23:06:00Z">
                                <w:r w:rsidRPr="009C7325" w:rsidDel="004E1A9F">
                                  <w:rPr>
                                    <w:sz w:val="30"/>
                                    <w:szCs w:val="30"/>
                                    <w:lang w:val="de-DE"/>
                                  </w:rPr>
                                  <w:delText>A</w:delText>
                                </w:r>
                              </w:del>
                            </w:p>
                          </w:txbxContent>
                        </v:textbox>
                      </v:shape>
                    </w:pict>
                  </mc:Fallback>
                </mc:AlternateContent>
              </w:r>
            </w:ins>
            <w:r w:rsidR="00FF7CD5">
              <w:rPr>
                <w:noProof/>
              </w:rPr>
              <mc:AlternateContent>
                <mc:Choice Requires="wps">
                  <w:drawing>
                    <wp:anchor distT="0" distB="0" distL="114300" distR="114300" simplePos="0" relativeHeight="251653120" behindDoc="0" locked="0" layoutInCell="1" allowOverlap="1" wp14:anchorId="75DBDD72" wp14:editId="5B52EC08">
                      <wp:simplePos x="0" y="0"/>
                      <wp:positionH relativeFrom="column">
                        <wp:posOffset>-1905</wp:posOffset>
                      </wp:positionH>
                      <wp:positionV relativeFrom="paragraph">
                        <wp:posOffset>2801620</wp:posOffset>
                      </wp:positionV>
                      <wp:extent cx="333375" cy="381000"/>
                      <wp:effectExtent l="0" t="0" r="9525" b="0"/>
                      <wp:wrapNone/>
                      <wp:docPr id="6" name="Text Box 6"/>
                      <wp:cNvGraphicFramePr/>
                      <a:graphic xmlns:a="http://schemas.openxmlformats.org/drawingml/2006/main">
                        <a:graphicData uri="http://schemas.microsoft.com/office/word/2010/wordprocessingShape">
                          <wps:wsp>
                            <wps:cNvSpPr txBox="1"/>
                            <wps:spPr>
                              <a:xfrm>
                                <a:off x="0" y="0"/>
                                <a:ext cx="333375" cy="381000"/>
                              </a:xfrm>
                              <a:prstGeom prst="rect">
                                <a:avLst/>
                              </a:prstGeom>
                              <a:solidFill>
                                <a:srgbClr val="E7E6E6">
                                  <a:alpha val="38824"/>
                                </a:srgbClr>
                              </a:solidFill>
                              <a:ln w="6350">
                                <a:noFill/>
                              </a:ln>
                            </wps:spPr>
                            <wps:txbx>
                              <w:txbxContent>
                                <w:p w14:paraId="2E4A3523" w14:textId="3E22008C" w:rsidR="00815D4B" w:rsidRPr="009C7325" w:rsidRDefault="00815D4B" w:rsidP="00837BC3">
                                  <w:pPr>
                                    <w:rPr>
                                      <w:sz w:val="30"/>
                                      <w:szCs w:val="30"/>
                                      <w:lang w:val="de-DE"/>
                                    </w:rPr>
                                  </w:pPr>
                                  <w:r>
                                    <w:rPr>
                                      <w:sz w:val="30"/>
                                      <w:szCs w:val="30"/>
                                      <w:lang w:val="de-D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BDD72" id="Text Box 6" o:spid="_x0000_s1029" type="#_x0000_t202" style="position:absolute;left:0;text-align:left;margin-left:-.15pt;margin-top:220.6pt;width:26.25pt;height:30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" fillcolor="#e7e6e6" stroked="f" strokeweight=".5pt">
                      <v:fill opacity="25443f"/>
                      <v:textbox>
                        <w:txbxContent>
                          <w:p w14:paraId="2E4A3523" w14:textId="3E22008C" w:rsidR="00815D4B" w:rsidRPr="009C7325" w:rsidRDefault="00815D4B" w:rsidP="00837BC3">
                            <w:pPr>
                              <w:rPr>
                                <w:sz w:val="30"/>
                                <w:szCs w:val="30"/>
                                <w:lang w:val="de-DE"/>
                              </w:rPr>
                            </w:pPr>
                            <w:r>
                              <w:rPr>
                                <w:sz w:val="30"/>
                                <w:szCs w:val="30"/>
                                <w:lang w:val="de-DE"/>
                              </w:rPr>
                              <w:t>D</w:t>
                            </w:r>
                          </w:p>
                        </w:txbxContent>
                      </v:textbox>
                    </v:shape>
                  </w:pict>
                </mc:Fallback>
              </mc:AlternateContent>
            </w:r>
            <w:r w:rsidR="00FF7CD5">
              <w:rPr>
                <w:noProof/>
              </w:rPr>
              <w:drawing>
                <wp:inline distT="0" distB="0" distL="0" distR="0" wp14:anchorId="5B74A2CD" wp14:editId="34D88907">
                  <wp:extent cx="2943225" cy="27527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tretch>
                            <a:fillRect/>
                          </a:stretch>
                        </pic:blipFill>
                        <pic:spPr bwMode="auto">
                          <a:xfrm flipH="1">
                            <a:off x="0" y="0"/>
                            <a:ext cx="2981155" cy="27882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F7CD5" w14:paraId="2CDEBCA9" w14:textId="77777777" w:rsidTr="004E1A9F">
        <w:tc>
          <w:tcPr>
            <w:tcW w:w="4773" w:type="dxa"/>
          </w:tcPr>
          <w:p w14:paraId="71570CE4" w14:textId="453DCF5E" w:rsidR="00FF7CD5" w:rsidRDefault="004E1A9F" w:rsidP="0081339A">
            <w:pPr>
              <w:jc w:val="both"/>
            </w:pPr>
            <w:ins w:id="194" w:author="Björn Jörges" w:date="2021-06-03T23:06:00Z">
              <w:r>
                <w:rPr>
                  <w:noProof/>
                </w:rPr>
                <w:lastRenderedPageBreak/>
                <mc:AlternateContent>
                  <mc:Choice Requires="wps">
                    <w:drawing>
                      <wp:anchor distT="0" distB="0" distL="114300" distR="114300" simplePos="0" relativeHeight="251662336" behindDoc="0" locked="0" layoutInCell="1" allowOverlap="1" wp14:anchorId="4AC59D29" wp14:editId="2D3A8C1E">
                        <wp:simplePos x="0" y="0"/>
                        <wp:positionH relativeFrom="column">
                          <wp:posOffset>1905</wp:posOffset>
                        </wp:positionH>
                        <wp:positionV relativeFrom="paragraph">
                          <wp:posOffset>-635</wp:posOffset>
                        </wp:positionV>
                        <wp:extent cx="333375" cy="381000"/>
                        <wp:effectExtent l="0" t="0" r="9525" b="0"/>
                        <wp:wrapNone/>
                        <wp:docPr id="15" name="Text Box 15"/>
                        <wp:cNvGraphicFramePr/>
                        <a:graphic xmlns:a="http://schemas.openxmlformats.org/drawingml/2006/main">
                          <a:graphicData uri="http://schemas.microsoft.com/office/word/2010/wordprocessingShape">
                            <wps:wsp>
                              <wps:cNvSpPr txBox="1"/>
                              <wps:spPr>
                                <a:xfrm>
                                  <a:off x="0" y="0"/>
                                  <a:ext cx="333375" cy="381000"/>
                                </a:xfrm>
                                <a:prstGeom prst="rect">
                                  <a:avLst/>
                                </a:prstGeom>
                                <a:solidFill>
                                  <a:srgbClr val="E7E6E6">
                                    <a:alpha val="38824"/>
                                  </a:srgbClr>
                                </a:solidFill>
                                <a:ln w="6350">
                                  <a:noFill/>
                                </a:ln>
                              </wps:spPr>
                              <wps:txbx>
                                <w:txbxContent>
                                  <w:p w14:paraId="501692BD" w14:textId="77777777" w:rsidR="004E1A9F" w:rsidRPr="009C7325" w:rsidRDefault="004E1A9F" w:rsidP="004E1A9F">
                                    <w:pPr>
                                      <w:rPr>
                                        <w:sz w:val="30"/>
                                        <w:szCs w:val="30"/>
                                        <w:lang w:val="de-DE"/>
                                      </w:rPr>
                                    </w:pPr>
                                    <w:r>
                                      <w:rPr>
                                        <w:sz w:val="30"/>
                                        <w:szCs w:val="30"/>
                                        <w:lang w:val="de-D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C59D29" id="Text Box 15" o:spid="_x0000_s1030" type="#_x0000_t202" style="position:absolute;left:0;text-align:left;margin-left:.15pt;margin-top:-.05pt;width:26.25pt;height:3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" fillcolor="#e7e6e6" stroked="f" strokeweight=".5pt">
                        <v:fill opacity="25443f"/>
                        <v:textbox>
                          <w:txbxContent>
                            <w:p w14:paraId="501692BD" w14:textId="77777777" w:rsidR="004E1A9F" w:rsidRPr="009C7325" w:rsidRDefault="004E1A9F" w:rsidP="004E1A9F">
                              <w:pPr>
                                <w:rPr>
                                  <w:sz w:val="30"/>
                                  <w:szCs w:val="30"/>
                                  <w:lang w:val="de-DE"/>
                                </w:rPr>
                              </w:pPr>
                              <w:r>
                                <w:rPr>
                                  <w:sz w:val="30"/>
                                  <w:szCs w:val="30"/>
                                  <w:lang w:val="de-DE"/>
                                </w:rPr>
                                <w:t>C</w:t>
                              </w:r>
                            </w:p>
                          </w:txbxContent>
                        </v:textbox>
                      </v:shape>
                    </w:pict>
                  </mc:Fallback>
                </mc:AlternateContent>
              </w:r>
            </w:ins>
            <w:r w:rsidR="00FF7CD5">
              <w:rPr>
                <w:noProof/>
              </w:rPr>
              <w:drawing>
                <wp:inline distT="0" distB="0" distL="0" distR="0" wp14:anchorId="573F73E9" wp14:editId="464CD057">
                  <wp:extent cx="2943225" cy="269498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72574" cy="2721859"/>
                          </a:xfrm>
                          <a:prstGeom prst="rect">
                            <a:avLst/>
                          </a:prstGeom>
                          <a:noFill/>
                          <a:ln>
                            <a:noFill/>
                          </a:ln>
                        </pic:spPr>
                      </pic:pic>
                    </a:graphicData>
                  </a:graphic>
                </wp:inline>
              </w:drawing>
            </w:r>
          </w:p>
        </w:tc>
        <w:tc>
          <w:tcPr>
            <w:tcW w:w="4803" w:type="dxa"/>
          </w:tcPr>
          <w:p w14:paraId="33966CF5" w14:textId="082E2779" w:rsidR="00FF7CD5" w:rsidRDefault="00FF7CD5" w:rsidP="0081339A">
            <w:pPr>
              <w:jc w:val="both"/>
            </w:pPr>
            <w:r>
              <w:rPr>
                <w:noProof/>
              </w:rPr>
              <w:drawing>
                <wp:inline distT="0" distB="0" distL="0" distR="0" wp14:anchorId="77BE9493" wp14:editId="0AF709EE">
                  <wp:extent cx="2964815" cy="268993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31263" cy="2750218"/>
                          </a:xfrm>
                          <a:prstGeom prst="rect">
                            <a:avLst/>
                          </a:prstGeom>
                          <a:noFill/>
                          <a:ln>
                            <a:noFill/>
                          </a:ln>
                        </pic:spPr>
                      </pic:pic>
                    </a:graphicData>
                  </a:graphic>
                </wp:inline>
              </w:drawing>
            </w:r>
          </w:p>
        </w:tc>
      </w:tr>
    </w:tbl>
    <w:p w14:paraId="58703B4B" w14:textId="77D7C154" w:rsidR="00280F38" w:rsidRDefault="00166294" w:rsidP="00280F38">
      <w:pPr>
        <w:pStyle w:val="Caption"/>
        <w:jc w:val="both"/>
      </w:pPr>
      <w:bookmarkStart w:id="195" w:name="_Ref36902096"/>
      <w:del w:id="196" w:author="Björn Jörges" w:date="2021-06-03T23:06:00Z">
        <w:r w:rsidDel="004E1A9F">
          <w:rPr>
            <w:noProof/>
          </w:rPr>
          <mc:AlternateContent>
            <mc:Choice Requires="wps">
              <w:drawing>
                <wp:anchor distT="0" distB="0" distL="114300" distR="114300" simplePos="0" relativeHeight="251657216" behindDoc="0" locked="0" layoutInCell="1" allowOverlap="1" wp14:anchorId="06EF05D7" wp14:editId="0C812730">
                  <wp:simplePos x="0" y="0"/>
                  <wp:positionH relativeFrom="column">
                    <wp:posOffset>-338455</wp:posOffset>
                  </wp:positionH>
                  <wp:positionV relativeFrom="paragraph">
                    <wp:posOffset>-2994660</wp:posOffset>
                  </wp:positionV>
                  <wp:extent cx="333375" cy="381000"/>
                  <wp:effectExtent l="0" t="0" r="9525" b="0"/>
                  <wp:wrapNone/>
                  <wp:docPr id="5" name="Text Box 5"/>
                  <wp:cNvGraphicFramePr/>
                  <a:graphic xmlns:a="http://schemas.openxmlformats.org/drawingml/2006/main">
                    <a:graphicData uri="http://schemas.microsoft.com/office/word/2010/wordprocessingShape">
                      <wps:wsp>
                        <wps:cNvSpPr txBox="1"/>
                        <wps:spPr>
                          <a:xfrm>
                            <a:off x="0" y="0"/>
                            <a:ext cx="333375" cy="381000"/>
                          </a:xfrm>
                          <a:prstGeom prst="rect">
                            <a:avLst/>
                          </a:prstGeom>
                          <a:solidFill>
                            <a:srgbClr val="E7E6E6">
                              <a:alpha val="38824"/>
                            </a:srgbClr>
                          </a:solidFill>
                          <a:ln w="6350">
                            <a:noFill/>
                          </a:ln>
                        </wps:spPr>
                        <wps:txbx>
                          <w:txbxContent>
                            <w:p w14:paraId="0B3D1246" w14:textId="397BDBE4" w:rsidR="00815D4B" w:rsidRPr="009C7325" w:rsidRDefault="00815D4B" w:rsidP="00837BC3">
                              <w:pPr>
                                <w:rPr>
                                  <w:sz w:val="30"/>
                                  <w:szCs w:val="30"/>
                                  <w:lang w:val="de-DE"/>
                                </w:rPr>
                              </w:pPr>
                              <w:r>
                                <w:rPr>
                                  <w:sz w:val="30"/>
                                  <w:szCs w:val="30"/>
                                  <w:lang w:val="de-D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EF05D7" id="Text Box 5" o:spid="_x0000_s1031" type="#_x0000_t202" style="position:absolute;left:0;text-align:left;margin-left:-26.65pt;margin-top:-235.8pt;width:26.25pt;height:30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" fillcolor="#e7e6e6" stroked="f" strokeweight=".5pt">
                  <v:fill opacity="25443f"/>
                  <v:textbox>
                    <w:txbxContent>
                      <w:p w14:paraId="0B3D1246" w14:textId="397BDBE4" w:rsidR="00815D4B" w:rsidRPr="009C7325" w:rsidRDefault="00815D4B" w:rsidP="00837BC3">
                        <w:pPr>
                          <w:rPr>
                            <w:sz w:val="30"/>
                            <w:szCs w:val="30"/>
                            <w:lang w:val="de-DE"/>
                          </w:rPr>
                        </w:pPr>
                        <w:r>
                          <w:rPr>
                            <w:sz w:val="30"/>
                            <w:szCs w:val="30"/>
                            <w:lang w:val="de-DE"/>
                          </w:rPr>
                          <w:t>C</w:t>
                        </w:r>
                      </w:p>
                    </w:txbxContent>
                  </v:textbox>
                </v:shape>
              </w:pict>
            </mc:Fallback>
          </mc:AlternateContent>
        </w:r>
      </w:del>
      <w:r w:rsidR="00280F38">
        <w:t xml:space="preserve">Figure </w:t>
      </w:r>
      <w:r w:rsidR="004725D9">
        <w:rPr>
          <w:noProof/>
        </w:rPr>
        <w:fldChar w:fldCharType="begin"/>
      </w:r>
      <w:r w:rsidR="004725D9">
        <w:rPr>
          <w:noProof/>
        </w:rPr>
        <w:instrText xml:space="preserve"> SEQ Figure \* ARABIC </w:instrText>
      </w:r>
      <w:r w:rsidR="004725D9">
        <w:rPr>
          <w:noProof/>
        </w:rPr>
        <w:fldChar w:fldCharType="separate"/>
      </w:r>
      <w:r w:rsidR="004F4DAA">
        <w:rPr>
          <w:noProof/>
        </w:rPr>
        <w:t>1</w:t>
      </w:r>
      <w:r w:rsidR="004725D9">
        <w:rPr>
          <w:noProof/>
        </w:rPr>
        <w:fldChar w:fldCharType="end"/>
      </w:r>
      <w:bookmarkEnd w:id="195"/>
      <w:r w:rsidR="00280F38">
        <w:t xml:space="preserve">: </w:t>
      </w:r>
      <w:r w:rsidR="009C7325">
        <w:t xml:space="preserve">A. </w:t>
      </w:r>
      <w:r w:rsidR="00280F38">
        <w:t>Top view of the stimulus scene</w:t>
      </w:r>
      <w:r w:rsidR="000B0DDC">
        <w:t xml:space="preserve"> in one of the test trials</w:t>
      </w:r>
      <w:r w:rsidR="00280F38">
        <w:t xml:space="preserve">. The red circle </w:t>
      </w:r>
      <w:r w:rsidR="0061078B">
        <w:t>represents</w:t>
      </w:r>
      <w:r w:rsidR="00280F38">
        <w:t xml:space="preserve"> the target, which </w:t>
      </w:r>
      <w:r w:rsidR="00FB777C">
        <w:t xml:space="preserve">starts on one side of the midline (see text for details) and </w:t>
      </w:r>
      <w:r w:rsidR="00280F38">
        <w:t>moves laterally at 6.6 or 8 m/s for 0.5 s</w:t>
      </w:r>
      <w:r w:rsidR="008F274A">
        <w:t>, that is, 3.3 or 4 m.</w:t>
      </w:r>
      <w:r w:rsidR="00280F38">
        <w:t xml:space="preserve"> The</w:t>
      </w:r>
      <w:r w:rsidR="0061078B">
        <w:t xml:space="preserve"> stylized</w:t>
      </w:r>
      <w:r w:rsidR="00280F38">
        <w:t xml:space="preserve"> eye indicates the position of the observer, who can be static or move to the left or to the right for 0.5 s with a Gaussian motion profile </w:t>
      </w:r>
      <w:r w:rsidR="0061078B">
        <w:t>and a</w:t>
      </w:r>
      <w:r w:rsidR="00280F38">
        <w:t xml:space="preserve"> mean </w:t>
      </w:r>
      <w:r w:rsidR="002100A0">
        <w:t>speed</w:t>
      </w:r>
      <w:r w:rsidR="00280F38">
        <w:t xml:space="preserve"> of </w:t>
      </w:r>
      <w:r w:rsidR="008F274A">
        <w:t>1</w:t>
      </w:r>
      <w:r w:rsidR="00280F38">
        <w:t> m/s. The target is 8 m away from the observer</w:t>
      </w:r>
      <w:r w:rsidR="00BE3FF0">
        <w:t xml:space="preserve"> and </w:t>
      </w:r>
      <w:r w:rsidR="00280F38">
        <w:t>2 m in front of the background wall.</w:t>
      </w:r>
      <w:r w:rsidR="009C7325">
        <w:t xml:space="preserve"> B. Screenshot from the program during presentation of the dot cloud</w:t>
      </w:r>
      <w:r w:rsidR="00837BC3">
        <w:t xml:space="preserve"> in the untextured wall condition (“</w:t>
      </w:r>
      <w:r w:rsidR="009C2ABB" w:rsidRPr="00AE2105">
        <w:t>Blank Backdrop</w:t>
      </w:r>
      <w:r w:rsidR="00837BC3">
        <w:t>”)</w:t>
      </w:r>
      <w:r w:rsidR="009C7325">
        <w:t>.</w:t>
      </w:r>
      <w:r w:rsidR="00837BC3">
        <w:t xml:space="preserve"> C. Screenshot from the program during presentation of the big target in the textured wall condition (“</w:t>
      </w:r>
      <w:r w:rsidR="009C2ABB" w:rsidRPr="00AE2105">
        <w:t xml:space="preserve">Textured </w:t>
      </w:r>
      <w:r w:rsidR="00BF4EF3">
        <w:t>M</w:t>
      </w:r>
      <w:r w:rsidR="009C2ABB" w:rsidRPr="00AE2105">
        <w:t xml:space="preserve">oving </w:t>
      </w:r>
      <w:r w:rsidR="00BF4EF3">
        <w:t>B</w:t>
      </w:r>
      <w:r w:rsidR="009C2ABB" w:rsidRPr="00AE2105">
        <w:t>ackdrop</w:t>
      </w:r>
      <w:r w:rsidR="00837BC3">
        <w:t>”). D. Screenshot from the self-motion judgment conducted after the main body of the experiment.</w:t>
      </w:r>
      <w:r w:rsidR="00BE3FF0" w:rsidRPr="00BE3FF0">
        <w:t xml:space="preserve"> </w:t>
      </w:r>
      <w:r w:rsidR="00BE3FF0">
        <w:t xml:space="preserve">A short sequence of the </w:t>
      </w:r>
      <w:r w:rsidR="00837BC3">
        <w:t xml:space="preserve">main experiment </w:t>
      </w:r>
      <w:r w:rsidR="00BE3FF0">
        <w:t xml:space="preserve">can be </w:t>
      </w:r>
      <w:del w:id="197" w:author="Björn Jörges" w:date="2021-07-04T01:55:00Z">
        <w:r w:rsidR="00BE3FF0" w:rsidDel="009615B4">
          <w:delText xml:space="preserve">viewed </w:delText>
        </w:r>
      </w:del>
      <w:ins w:id="198" w:author="Björn Jörges" w:date="2021-07-04T01:55:00Z">
        <w:r w:rsidR="009615B4">
          <w:t xml:space="preserve">downloaded </w:t>
        </w:r>
      </w:ins>
      <w:ins w:id="199" w:author="Björn Jörges" w:date="2021-06-18T20:46:00Z">
        <w:r w:rsidR="00413928">
          <w:fldChar w:fldCharType="begin"/>
        </w:r>
        <w:r w:rsidR="00413928">
          <w:instrText xml:space="preserve"> HYPERLINK "" </w:instrText>
        </w:r>
        <w:r w:rsidR="00413928">
          <w:fldChar w:fldCharType="separate"/>
        </w:r>
      </w:ins>
      <w:del w:id="200" w:author="Björn Jörges" w:date="2021-06-18T20:46:00Z">
        <w:r w:rsidR="00413928" w:rsidRPr="00E300D2" w:rsidDel="00413928">
          <w:rPr>
            <w:rStyle w:val="Hyperlink"/>
          </w:rPr>
          <w:delText>here (Github)</w:delText>
        </w:r>
      </w:del>
      <w:ins w:id="201" w:author="Björn Jörges" w:date="2021-06-18T20:46:00Z">
        <w:r w:rsidR="00413928">
          <w:fldChar w:fldCharType="end"/>
        </w:r>
        <w:r w:rsidR="00413928" w:rsidRPr="00BB0647">
          <w:t>here (Git</w:t>
        </w:r>
      </w:ins>
      <w:ins w:id="202" w:author="Björn Jörges" w:date="2021-07-04T02:11:00Z">
        <w:r w:rsidR="00DE4098">
          <w:t>H</w:t>
        </w:r>
      </w:ins>
      <w:ins w:id="203" w:author="Björn Jörges" w:date="2021-06-18T20:46:00Z">
        <w:r w:rsidR="00413928" w:rsidRPr="00BB0647">
          <w:t>ub: https://github.com/b-jorges/Motion-Perception-during-Self-Motion/blob/master/Figures/Main%20experiment.mp4)</w:t>
        </w:r>
      </w:ins>
      <w:r w:rsidR="00415B71">
        <w:t>.</w:t>
      </w:r>
      <w:r w:rsidR="00837BC3">
        <w:t xml:space="preserve"> A sequence from the self-motion judgment part of the experiment is available </w:t>
      </w:r>
      <w:ins w:id="204" w:author="Björn Jörges" w:date="2021-06-18T20:47:00Z">
        <w:r w:rsidR="00413928">
          <w:fldChar w:fldCharType="begin"/>
        </w:r>
        <w:r w:rsidR="00413928">
          <w:instrText xml:space="preserve"> HYPERLINK "" </w:instrText>
        </w:r>
        <w:r w:rsidR="00413928">
          <w:fldChar w:fldCharType="separate"/>
        </w:r>
      </w:ins>
      <w:del w:id="205" w:author="Björn Jörges" w:date="2021-06-18T20:47:00Z">
        <w:r w:rsidR="00413928" w:rsidRPr="00E300D2" w:rsidDel="00413928">
          <w:rPr>
            <w:rStyle w:val="Hyperlink"/>
          </w:rPr>
          <w:delText>here (GitHub)</w:delText>
        </w:r>
      </w:del>
      <w:ins w:id="206" w:author="Björn Jörges" w:date="2021-06-18T20:47:00Z">
        <w:r w:rsidR="00413928">
          <w:fldChar w:fldCharType="end"/>
        </w:r>
        <w:r w:rsidR="00413928" w:rsidRPr="00BB0647">
          <w:t>here (GitHub: https://github.com/b-jorges/Motion-Perception-during-Self-Motion/blob/master/Figures/Selfmotion%20judgement.mp4</w:t>
        </w:r>
      </w:ins>
      <w:del w:id="207" w:author="Björn Jörges" w:date="2021-07-04T02:12:00Z">
        <w:r w:rsidR="00415B71" w:rsidDel="00DE4098">
          <w:delText xml:space="preserve"> </w:delText>
        </w:r>
        <w:r w:rsidR="00837BC3" w:rsidDel="00DE4098">
          <w:rPr>
            <w:rStyle w:val="Hyperlink"/>
          </w:rPr>
          <w:delText>.</w:delText>
        </w:r>
      </w:del>
      <w:ins w:id="208" w:author="Björn Jörges" w:date="2021-07-04T02:12:00Z">
        <w:r w:rsidR="00DE4098" w:rsidRPr="00BB0647">
          <w:t>)</w:t>
        </w:r>
        <w:r w:rsidR="00DE4098" w:rsidDel="00415B71">
          <w:t>.</w:t>
        </w:r>
      </w:ins>
    </w:p>
    <w:p w14:paraId="6A1F7411" w14:textId="3F5B3B95" w:rsidR="00EC252D" w:rsidRDefault="006A2426" w:rsidP="00635780">
      <w:pPr>
        <w:jc w:val="both"/>
      </w:pPr>
      <w:r>
        <w:t xml:space="preserve">Before starting the actual data collection, participants perform a training session with one PEST where the big target </w:t>
      </w:r>
      <w:r w:rsidR="00FA7658">
        <w:t xml:space="preserve">moved </w:t>
      </w:r>
      <w:r>
        <w:t xml:space="preserve">at 4 m/s. Subjects </w:t>
      </w:r>
      <w:r w:rsidR="00FA7658">
        <w:t>we</w:t>
      </w:r>
      <w:r w:rsidR="00BD2C36">
        <w:t>re asked to repeat the training</w:t>
      </w:r>
      <w:r>
        <w:t xml:space="preserve"> if the step size in any of the last five trials</w:t>
      </w:r>
      <w:r w:rsidR="00FA7658">
        <w:t xml:space="preserve"> was</w:t>
      </w:r>
      <w:r>
        <w:t xml:space="preserve"> above 0.3 m/s.</w:t>
      </w:r>
      <w:r w:rsidR="00BD2C36">
        <w:t xml:space="preserve"> If they</w:t>
      </w:r>
      <w:r w:rsidR="000C0C29">
        <w:t xml:space="preserve"> still</w:t>
      </w:r>
      <w:r w:rsidR="00BD2C36">
        <w:t xml:space="preserve"> fail</w:t>
      </w:r>
      <w:r w:rsidR="00FA7658">
        <w:t>ed</w:t>
      </w:r>
      <w:r w:rsidR="00BD2C36">
        <w:t xml:space="preserve"> to meet the criterion after a second repetition they </w:t>
      </w:r>
      <w:r w:rsidR="00FA7658">
        <w:t xml:space="preserve">were </w:t>
      </w:r>
      <w:r w:rsidR="00BD2C36">
        <w:t>excluded from the experiment.</w:t>
      </w:r>
      <w:ins w:id="209" w:author="Björn Jörges" w:date="2021-06-03T22:24:00Z">
        <w:r w:rsidR="00E7487F">
          <w:t xml:space="preserve"> No participant reported</w:t>
        </w:r>
      </w:ins>
      <w:ins w:id="210" w:author="Björn Jörges" w:date="2021-06-03T22:25:00Z">
        <w:r w:rsidR="00E7487F">
          <w:t xml:space="preserve"> failing this task.</w:t>
        </w:r>
      </w:ins>
      <w:ins w:id="211" w:author="Björn Jörges" w:date="2021-06-03T22:24:00Z">
        <w:r w:rsidR="00E7487F">
          <w:t xml:space="preserve"> </w:t>
        </w:r>
      </w:ins>
    </w:p>
    <w:p w14:paraId="03439528" w14:textId="3A20949D" w:rsidR="00FE037F" w:rsidRPr="00FE037F" w:rsidRDefault="00FE037F" w:rsidP="00BB0647">
      <w:pPr>
        <w:pStyle w:val="Heading3"/>
      </w:pPr>
      <w:bookmarkStart w:id="212" w:name="_Ref40922222"/>
      <w:r w:rsidRPr="00FA3139">
        <w:t>In</w:t>
      </w:r>
      <w:r w:rsidRPr="00F1177B">
        <w:t>tended interpretation of v</w:t>
      </w:r>
      <w:r w:rsidRPr="000D394F">
        <w:t>isual</w:t>
      </w:r>
      <w:r w:rsidRPr="000B3764">
        <w:t>ly simulated</w:t>
      </w:r>
      <w:r w:rsidRPr="00FE037F">
        <w:t xml:space="preserve"> </w:t>
      </w:r>
      <w:r w:rsidR="00260FC9">
        <w:t xml:space="preserve">observer </w:t>
      </w:r>
      <w:r w:rsidRPr="00FE037F">
        <w:t>motion and task</w:t>
      </w:r>
      <w:bookmarkEnd w:id="212"/>
    </w:p>
    <w:p w14:paraId="6AD5A9AB" w14:textId="6482B495" w:rsidR="00802B51" w:rsidRDefault="00802B51" w:rsidP="00802B51">
      <w:pPr>
        <w:jc w:val="both"/>
      </w:pPr>
      <w:r>
        <w:t xml:space="preserve">Our experiment critically depended on our participants perceiving themselves as moving rather than the world as moving. We are furthermore interested in participants making the velocity judgments relative to the world, not relative to themselves, and we assume that our instruction will make sure of this. However, there is a possibility that either of these assumptions will not hold. This gives rise to </w:t>
      </w:r>
      <w:del w:id="213" w:author="Björn Jörges" w:date="2021-06-05T02:41:00Z">
        <w:r w:rsidDel="00D045F6">
          <w:delText xml:space="preserve">five </w:delText>
        </w:r>
      </w:del>
      <w:ins w:id="214" w:author="Björn Jörges" w:date="2021-06-05T02:41:00Z">
        <w:r w:rsidR="00D045F6">
          <w:t xml:space="preserve">four </w:t>
        </w:r>
      </w:ins>
      <w:r>
        <w:t xml:space="preserve">different scenarios during visually simulated </w:t>
      </w:r>
      <w:r w:rsidR="00260FC9">
        <w:t xml:space="preserve">observer </w:t>
      </w:r>
      <w:r>
        <w:t>motion:</w:t>
      </w:r>
    </w:p>
    <w:p w14:paraId="21DAEB66" w14:textId="77777777" w:rsidR="00802B51" w:rsidRDefault="00802B51" w:rsidP="00802B51">
      <w:pPr>
        <w:pStyle w:val="ListParagraph"/>
        <w:numPr>
          <w:ilvl w:val="0"/>
          <w:numId w:val="6"/>
        </w:numPr>
        <w:jc w:val="both"/>
      </w:pPr>
      <w:r>
        <w:t>Participants perceive the world as static and themselves as moving and judge object speed relative to the world. This is the intended case.</w:t>
      </w:r>
    </w:p>
    <w:p w14:paraId="66857FA5" w14:textId="2672ECDF" w:rsidR="00802B51" w:rsidRDefault="00802B51" w:rsidP="00802B51">
      <w:pPr>
        <w:pStyle w:val="ListParagraph"/>
        <w:numPr>
          <w:ilvl w:val="0"/>
          <w:numId w:val="6"/>
        </w:numPr>
        <w:jc w:val="both"/>
      </w:pPr>
      <w:r>
        <w:t xml:space="preserve">Participants perceive themselves as static and the world as moving and judge object speed relative to the world. In this case we would find no effect of visually simulated </w:t>
      </w:r>
      <w:r w:rsidR="00260FC9">
        <w:t xml:space="preserve">observer </w:t>
      </w:r>
      <w:r>
        <w:t>motion at all</w:t>
      </w:r>
      <w:r w:rsidR="00587898">
        <w:t xml:space="preserve">, that is, there would be no differences between visually simulated </w:t>
      </w:r>
      <w:r w:rsidR="00260FC9">
        <w:t xml:space="preserve">observer </w:t>
      </w:r>
      <w:r w:rsidR="00587898">
        <w:t>motion and a (visually) static observer.</w:t>
      </w:r>
    </w:p>
    <w:p w14:paraId="2A7EC3BF" w14:textId="15710EB3" w:rsidR="00802B51" w:rsidRDefault="00802B51" w:rsidP="00802B51">
      <w:pPr>
        <w:pStyle w:val="ListParagraph"/>
        <w:numPr>
          <w:ilvl w:val="0"/>
          <w:numId w:val="6"/>
        </w:numPr>
        <w:jc w:val="both"/>
      </w:pPr>
      <w:r>
        <w:t xml:space="preserve">Participants perceive the world as static and themselves as moving and judge object speed relative to themselves. In this case, participants would add the speed of visually simulated </w:t>
      </w:r>
      <w:r w:rsidR="00260FC9">
        <w:lastRenderedPageBreak/>
        <w:t xml:space="preserve">observer </w:t>
      </w:r>
      <w:r>
        <w:t xml:space="preserve">motion fully onto the target speed, that is, the PSE would be shifted by roughly the mean value of the visually simulated </w:t>
      </w:r>
      <w:r w:rsidR="00260FC9">
        <w:t xml:space="preserve">observer </w:t>
      </w:r>
      <w:r>
        <w:t>motion.</w:t>
      </w:r>
    </w:p>
    <w:p w14:paraId="5C2831F4" w14:textId="1F74560F" w:rsidR="00802B51" w:rsidRDefault="00802B51" w:rsidP="00802B51">
      <w:pPr>
        <w:pStyle w:val="ListParagraph"/>
        <w:numPr>
          <w:ilvl w:val="0"/>
          <w:numId w:val="6"/>
        </w:numPr>
        <w:jc w:val="both"/>
      </w:pPr>
      <w:r>
        <w:t xml:space="preserve">Participants perceive themselves as static and the world as moving and judge object speed relative to </w:t>
      </w:r>
      <w:r w:rsidR="00587898">
        <w:t>themselves</w:t>
      </w:r>
      <w:r>
        <w:t xml:space="preserve">. </w:t>
      </w:r>
      <w:r w:rsidR="00587898">
        <w:t xml:space="preserve">In this case, participants would also add the speed of visually simulated </w:t>
      </w:r>
      <w:r w:rsidR="00260FC9">
        <w:t xml:space="preserve">observer </w:t>
      </w:r>
      <w:r w:rsidR="00587898">
        <w:t xml:space="preserve">motion fully onto the target speed, that is, the PSE would be shifted by roughly the mean value of the visually simulated </w:t>
      </w:r>
      <w:r w:rsidR="00260FC9">
        <w:t xml:space="preserve">observer </w:t>
      </w:r>
      <w:r w:rsidR="00587898">
        <w:t>motion.</w:t>
      </w:r>
    </w:p>
    <w:p w14:paraId="0D1146FE" w14:textId="19389BB7" w:rsidR="00802B51" w:rsidRDefault="00802B51" w:rsidP="00AE2105">
      <w:pPr>
        <w:jc w:val="both"/>
      </w:pPr>
      <w:r>
        <w:t xml:space="preserve">To </w:t>
      </w:r>
      <w:r w:rsidR="00295E1E">
        <w:t>rule out</w:t>
      </w:r>
      <w:r>
        <w:t xml:space="preserve"> scenarios (2) and (4), we</w:t>
      </w:r>
      <w:r w:rsidR="00D67995">
        <w:t xml:space="preserve"> </w:t>
      </w:r>
      <w:r w:rsidR="00BE2839">
        <w:t>had our participants judge to what extent they felt themselves or the world moving.</w:t>
      </w:r>
      <w:r>
        <w:t xml:space="preserve"> They were only included into the confirmatory analyses if they </w:t>
      </w:r>
      <w:r w:rsidR="00BE2839">
        <w:t>had a mean rating between -1 and -0.6 in their judgments about perceived self-motion versus world-motion (see below)</w:t>
      </w:r>
      <w:r w:rsidR="00166D28">
        <w:t>, indicating that they fully or mostly perceived the world to move, rather than themselves</w:t>
      </w:r>
      <w:r>
        <w:t>. To achieve that participants made their judgments relative to the world and not to themselves, thus ruling out scenario (3), we gave them very clear instructions to this effect.</w:t>
      </w:r>
    </w:p>
    <w:p w14:paraId="17BB0AFA" w14:textId="6792CB9E" w:rsidR="002C3F3F" w:rsidRDefault="00802B51" w:rsidP="005B5264">
      <w:pPr>
        <w:jc w:val="both"/>
      </w:pPr>
      <w:r>
        <w:t xml:space="preserve">It is </w:t>
      </w:r>
      <w:r w:rsidR="00992C42">
        <w:t xml:space="preserve">also </w:t>
      </w:r>
      <w:r>
        <w:t>possible that participants judge motion partially relative to the world and partially relative to themselves. This</w:t>
      </w:r>
      <w:r w:rsidR="0059001D">
        <w:t xml:space="preserve"> seems to be </w:t>
      </w:r>
      <w:r w:rsidR="005E6F40">
        <w:t>roughly</w:t>
      </w:r>
      <w:r>
        <w:t xml:space="preserve"> equivalent to a scenario where participants judge motion relative to the world but fail to compensate fully for self-motion in their object speed judgments.</w:t>
      </w:r>
      <w:r w:rsidR="0059001D">
        <w:t xml:space="preserve"> </w:t>
      </w:r>
      <w:r w:rsidR="00211F1E">
        <w:t>S</w:t>
      </w:r>
      <w:r w:rsidR="0059001D">
        <w:t xml:space="preserve">hifting from an observer-centered reference frame to a world-centered references has been suggested as the mechanism behind the accuracy-precision trade-off observed by Dokka et al. </w:t>
      </w:r>
      <w:r w:rsidR="0059001D">
        <w:fldChar w:fldCharType="begin" w:fldLock="1"/>
      </w:r>
      <w:r w:rsidR="00C844C7">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59001D">
        <w:fldChar w:fldCharType="separate"/>
      </w:r>
      <w:r w:rsidR="0059001D" w:rsidRPr="0059001D">
        <w:rPr>
          <w:noProof/>
        </w:rPr>
        <w:t>(Dokka et al., 2015)</w:t>
      </w:r>
      <w:r w:rsidR="0059001D">
        <w:fldChar w:fldCharType="end"/>
      </w:r>
      <w:r w:rsidR="0059001D">
        <w:t>: in this view, transposing a percept into a world-centered reference frame increases accuracy</w:t>
      </w:r>
      <w:r w:rsidR="0059001D" w:rsidRPr="00047A7F">
        <w:t xml:space="preserve"> , i.e., enhances compensation for self-motion,</w:t>
      </w:r>
      <w:r w:rsidR="0059001D">
        <w:t xml:space="preserve"> at the cost of a decrease in precision.</w:t>
      </w:r>
    </w:p>
    <w:p w14:paraId="6F5D4A94" w14:textId="6361B01D" w:rsidR="002C3F3F" w:rsidRDefault="002C3F3F" w:rsidP="00BB0647">
      <w:pPr>
        <w:pStyle w:val="Heading3"/>
      </w:pPr>
      <w:bookmarkStart w:id="215" w:name="_Ref41662209"/>
      <w:r>
        <w:t>A possible confound: Induced Motion</w:t>
      </w:r>
      <w:bookmarkEnd w:id="215"/>
    </w:p>
    <w:p w14:paraId="22031F20" w14:textId="5E0B9BD9" w:rsidR="0096798F" w:rsidRDefault="00211F1E" w:rsidP="00635780">
      <w:pPr>
        <w:jc w:val="both"/>
      </w:pPr>
      <w:r w:rsidRPr="00047A7F">
        <w:t>Induced motion occurs when a stimulus is contained within a moving reference frame. Even in a virtual reality 3D presentation, a texture background might be construed as such reference frame and therefore induce motion. Induced motion would bias perceived speed in the opposite direction to the background motion and could therefore mask potential effects of self-motion.</w:t>
      </w:r>
      <w:r w:rsidR="0096798F">
        <w:t xml:space="preserve"> </w:t>
      </w:r>
      <w:r w:rsidRPr="00047A7F">
        <w:t>That is, any induced motion would tend to cancel out incomplete compensation for self-motion which would otherwise reveal itself as motion in the same direction as the background, leading to an overall accurate speed estimate. The strength of induced motion depends on several factors: The adjacency principle, which states that stimuli that are closer together in space (in all three dimensions) lead to stronger induced motion </w:t>
      </w:r>
      <w:r>
        <w:fldChar w:fldCharType="begin" w:fldLock="1"/>
      </w:r>
      <w:r>
        <w:instrText>ADDIN CSL_CITATION {"citationItems":[{"id":"ITEM-1","itemData":{"DOI":"10.2466/pms.1979.48.2.343","ISSN":"00315125","abstract":"Induced motion was investigated as a function of the stereoscopic separation of the test and inducing object and the instructions to attend to or to ignore the inducing object. It was found that stereoscopically displacing the test object from the inducing object with both kinds of instructions resulted in a decrease in the magnitude of induction particularly with crossed disparity. These results are consistent with the adjacency principle and with the ability of attention as well as adjacency to modify the magnitude of the induced motion.","author":[{"dropping-particle":"","family":"Gogel","given":"Walter C","non-dropping-particle":"","parse-names":false,"suffix":""},{"dropping-particle":"","family":"MacCracken","given":"P. J.","non-dropping-particle":"","parse-names":false,"suffix":""}],"container-title":"Perceptual and motor skills","id":"ITEM-1","issue":"2","issued":{"date-parts":[["1979"]]},"page":"343-350","title":"Depth adjacency and induced motion.","type":"article-journal","volume":"48"},"uris":["http://www.mendeley.com/documents/?uuid=3eeec587-f237-487b-b60a-f08cdf46d85c"]},{"id":"ITEM-2","itemData":{"DOI":"10.3758/BF03210385","ISSN":"00315117","abstract":"The apparent movement of a stationary point of light was investigated as a function of the apparent distance of the point of light with respect to the inducing frame of frames. When two frames were presented simultaneously, they were at different distances and physically moved at opposite phase in frontoparallel planes. When one frame was presented alone, it was positioned at different times at each of the two distances. The point of light was presented stereoscopically at the distance of either the near or far frame or midway in depth between these distances. With the single frame, it was found that the magnitude of the induced movement decreassed as the point of light was increasingly far in front of a frame but decreased less or remained approximately constant for distances be hind a frame. With the two frames presented simultaneously, it was found that as the depth between a particular frame and the point of light decreased, the contribution of that frame to the induced movement increased. The results illustrate the interaction of perceptions, in this case perceived depth and perceived motion, and are consistent with the adjacency principle. © 1972 Psychonomic Society, Inc.","author":[{"dropping-particle":"","family":"Gogel","given":"Walter C.","non-dropping-particle":"","parse-names":false,"suffix":""},{"dropping-particle":"","family":"Koslow","given":"Michael","non-dropping-particle":"","parse-names":false,"suffix":""}],"container-title":"Perception &amp; Psychophysics","id":"ITEM-2","issue":"4","issued":{"date-parts":[["1972"]]},"page":"309-314","title":"The adjacency principle and induced movement","type":"article-journal","volume":"11"},"uris":["http://www.mendeley.com/documents/?uuid=9bdd0e54-bcb4-4134-b9bd-d2a58fd206f3"]}],"mendeley":{"formattedCitation":"(Gogel &amp; Koslow, 1972; Gogel &amp; MacCracken, 1979)","plainTextFormattedCitation":"(Gogel &amp; Koslow, 1972; Gogel &amp; MacCracken, 1979)","previouslyFormattedCitation":"(Gogel &amp; Koslow, 1972; Gogel &amp; MacCracken, 1979)"},"properties":{"noteIndex":0},"schema":"https://github.com/citation-style-language/schema/raw/master/csl-citation.json"}</w:instrText>
      </w:r>
      <w:r>
        <w:fldChar w:fldCharType="separate"/>
      </w:r>
      <w:r w:rsidRPr="00594EF1">
        <w:rPr>
          <w:noProof/>
        </w:rPr>
        <w:t>(Gogel &amp; Koslow, 1972; Gogel &amp; MacCracken, 1979)</w:t>
      </w:r>
      <w:r>
        <w:fldChar w:fldCharType="end"/>
      </w:r>
      <w:r w:rsidRPr="00047A7F">
        <w:t>. Furthermore, enclosure seems to be important. Experiments on induced motion without a full rectangular reference frame are rare, but even moving dots have been shown to induce some motion, albeit to a much lesser extent than a full frame. Brosgole &amp; Whalen </w:t>
      </w:r>
      <w:r>
        <w:fldChar w:fldCharType="begin" w:fldLock="1"/>
      </w:r>
      <w:r>
        <w:instrText>ADDIN CSL_CITATION {"citationItems":[{"id":"ITEM-1","itemData":{"DOI":"10.3758/BF03330671","ISSN":"00333131","abstract":"Question was raised as to whether enclosure is a factor which determines the allocation of visually perceived movement. Enclosure was found to influence induced movement by virtue of the manner in which it affects the symmetry of visual space as opposed to being a perceptual selection Principle. © 1967, Psychonomic Press. All rights reserved.","author":[{"dropping-particle":"","family":"Brosgole","given":"Leonard","non-dropping-particle":"","parse-names":false,"suffix":""},{"dropping-particle":"","family":"Whalen","given":"Patricia M.","non-dropping-particle":"","parse-names":false,"suffix":""}],"container-title":"Psychonomic Science","id":"ITEM-1","issue":"2","issued":{"date-parts":[["1967"]]},"page":"69-70","title":"The effect of enclosure on the allocation of visually induced movement","type":"article-journal","volume":"8"},"uris":["http://www.mendeley.com/documents/?uuid=1c5f82ee-257c-447a-9aae-368b106c282e"]}],"mendeley":{"formattedCitation":"(Brosgole &amp; Whalen, 1967)","plainTextFormattedCitation":"(Brosgole &amp; Whalen, 1967)","previouslyFormattedCitation":"(Brosgole &amp; Whalen, 1967)"},"properties":{"noteIndex":0},"schema":"https://github.com/citation-style-language/schema/raw/master/csl-citation.json"}</w:instrText>
      </w:r>
      <w:r>
        <w:fldChar w:fldCharType="separate"/>
      </w:r>
      <w:r w:rsidRPr="008E086D">
        <w:rPr>
          <w:noProof/>
        </w:rPr>
        <w:t>(Brosgole &amp; Whalen, 1967)</w:t>
      </w:r>
      <w:r>
        <w:fldChar w:fldCharType="end"/>
      </w:r>
      <w:r w:rsidRPr="00047A7F">
        <w:t xml:space="preserve">, for example, found that induced motion was halved when using a dot as the inducing stimulus moving </w:t>
      </w:r>
      <w:r w:rsidR="00047A7F">
        <w:t>0.2</w:t>
      </w:r>
      <w:r w:rsidRPr="00047A7F">
        <w:t>° from the induced stimulus, in comparison to the effect of a full rectangular frame at the same distance. Duncker </w:t>
      </w:r>
      <w:r>
        <w:fldChar w:fldCharType="begin" w:fldLock="1"/>
      </w:r>
      <w:r>
        <w:instrText>ADDIN CSL_CITATION {"citationItems":[{"id":"ITEM-1","itemData":{"DOI":"10.1007/BF02409210","ISSN":"03400727","author":[{"dropping-particle":"","family":"Duncker","given":"Karl","non-dropping-particle":"","parse-names":false,"suffix":""}],"container-title":"Psychologische Forschung","id":"ITEM-1","issue":"1","issued":{"date-parts":[["1929"]]},"page":"180-259","title":"Über induzierte Bewegung - Ein Beitrag zur Theorie optisch wahrgenommener Bewegung","type":"article-journal","volume":"12"},"uris":["http://www.mendeley.com/documents/?uuid=18edf5b7-5001-4b29-abeb-4da3deec219e"]}],"mendeley":{"formattedCitation":"(Duncker, 1929)","plainTextFormattedCitation":"(Duncker, 1929)","previouslyFormattedCitation":"(Duncker, 1929)"},"properties":{"noteIndex":0},"schema":"https://github.com/citation-style-language/schema/raw/master/csl-citation.json"}</w:instrText>
      </w:r>
      <w:r>
        <w:fldChar w:fldCharType="separate"/>
      </w:r>
      <w:r w:rsidRPr="005E6F40">
        <w:rPr>
          <w:noProof/>
        </w:rPr>
        <w:t>(Duncker, 1929)</w:t>
      </w:r>
      <w:r>
        <w:fldChar w:fldCharType="end"/>
      </w:r>
      <w:r w:rsidRPr="00047A7F">
        <w:t>, observed that a horizontal line moving horizontally induced much less motion than a vertical line moving horizontally or a full rectangle, which is arguably a scenario that comes closest to our display.</w:t>
      </w:r>
    </w:p>
    <w:p w14:paraId="29AA129F" w14:textId="6EA7B92E" w:rsidR="00003648" w:rsidRDefault="009A4A35" w:rsidP="00635780">
      <w:pPr>
        <w:jc w:val="both"/>
      </w:pPr>
      <w:r w:rsidRPr="009A4A35">
        <w:rPr>
          <w:b/>
          <w:bCs/>
        </w:rPr>
        <w:t>Control Conditions: Setup –</w:t>
      </w:r>
      <w:r>
        <w:t xml:space="preserve"> </w:t>
      </w:r>
      <w:r w:rsidR="00C43D57">
        <w:t>To account for this possible confound, we add</w:t>
      </w:r>
      <w:r w:rsidR="00A14FA0">
        <w:t>ed</w:t>
      </w:r>
      <w:r w:rsidR="00C43D57">
        <w:t xml:space="preserve"> two additional conditions. In the first condition (“</w:t>
      </w:r>
      <w:r w:rsidR="009C2ABB" w:rsidRPr="00AE2105">
        <w:t xml:space="preserve">Blank </w:t>
      </w:r>
      <w:r w:rsidR="009C2ABB">
        <w:t>B</w:t>
      </w:r>
      <w:r w:rsidR="009C2ABB" w:rsidRPr="00AE2105">
        <w:t>ackdrop</w:t>
      </w:r>
      <w:r w:rsidR="00C43D57">
        <w:t>”), we minimize</w:t>
      </w:r>
      <w:r w:rsidR="00A14FA0">
        <w:t>d</w:t>
      </w:r>
      <w:r w:rsidR="00C43D57">
        <w:t xml:space="preserve"> possible induced motion effects by using an untextured wall backdrop</w:t>
      </w:r>
      <w:r w:rsidR="005C7513">
        <w:t xml:space="preserve"> (</w:t>
      </w:r>
      <w:r w:rsidR="006620E7">
        <w:fldChar w:fldCharType="begin"/>
      </w:r>
      <w:r w:rsidR="006620E7">
        <w:instrText xml:space="preserve"> REF _Ref36902096 \h </w:instrText>
      </w:r>
      <w:r w:rsidR="006620E7">
        <w:fldChar w:fldCharType="separate"/>
      </w:r>
      <w:r w:rsidR="004F4DAA">
        <w:t xml:space="preserve">Figure </w:t>
      </w:r>
      <w:r w:rsidR="004F4DAA">
        <w:rPr>
          <w:noProof/>
        </w:rPr>
        <w:t>1</w:t>
      </w:r>
      <w:r w:rsidR="006620E7">
        <w:fldChar w:fldCharType="end"/>
      </w:r>
      <w:r w:rsidR="00A14FA0">
        <w:t>B</w:t>
      </w:r>
      <w:r w:rsidR="005C7513">
        <w:t>)</w:t>
      </w:r>
      <w:r w:rsidR="00C43D57">
        <w:t xml:space="preserve">. Motion might still be induced by the other objects in the visual scene, but in absence of any traditional frame, </w:t>
      </w:r>
      <w:r w:rsidR="00003648">
        <w:t xml:space="preserve">induced </w:t>
      </w:r>
      <w:r w:rsidR="00C43D57">
        <w:t xml:space="preserve">motion should be </w:t>
      </w:r>
      <w:r w:rsidR="00003648">
        <w:t>minimal</w:t>
      </w:r>
      <w:r w:rsidR="00C43D57">
        <w:t>.</w:t>
      </w:r>
      <w:r w:rsidR="00003648">
        <w:t xml:space="preserve"> All other experimental </w:t>
      </w:r>
      <w:r w:rsidR="007A78A2">
        <w:t>parameters</w:t>
      </w:r>
      <w:r w:rsidR="00003648">
        <w:t xml:space="preserve"> were the same as for the main experiment.</w:t>
      </w:r>
      <w:r w:rsidR="00C43D57">
        <w:t xml:space="preserve"> In the second condition (“</w:t>
      </w:r>
      <w:bookmarkStart w:id="216" w:name="_Hlk42029671"/>
      <w:r w:rsidR="00BD3196" w:rsidRPr="00AE2105">
        <w:t>Textured Moving Backdrop</w:t>
      </w:r>
      <w:bookmarkEnd w:id="216"/>
      <w:r w:rsidR="00C43D57">
        <w:t>”), we aim</w:t>
      </w:r>
      <w:r w:rsidR="00003648">
        <w:t>ed</w:t>
      </w:r>
      <w:r w:rsidR="00C43D57">
        <w:t xml:space="preserve"> to minimize perceived self-motion while keeping the induced motion </w:t>
      </w:r>
      <w:r w:rsidR="00C43D57">
        <w:lastRenderedPageBreak/>
        <w:t>component of the effect intact. We achieve</w:t>
      </w:r>
      <w:r w:rsidR="00003648">
        <w:t>d</w:t>
      </w:r>
      <w:r w:rsidR="00C43D57">
        <w:t xml:space="preserve"> this by moving only the (textured) wall backdrop of the stimuli, while keeping the rest of the visual scene (textured floor, context objects) static.</w:t>
      </w:r>
      <w:r w:rsidR="00003648">
        <w:t xml:space="preserve"> The wall backdrop moved with the same motion profile as the observe</w:t>
      </w:r>
      <w:r w:rsidR="00A14FA0">
        <w:t>r</w:t>
      </w:r>
      <w:r w:rsidR="00003648">
        <w:t xml:space="preserve"> was moved visually in the other conditions.</w:t>
      </w:r>
      <w:r w:rsidR="00C43D57">
        <w:t xml:space="preserve"> </w:t>
      </w:r>
      <w:r w:rsidR="002D1EBF">
        <w:t>This added another 1</w:t>
      </w:r>
      <w:r w:rsidR="000F68A2">
        <w:t>4</w:t>
      </w:r>
      <w:r w:rsidR="002D1EBF">
        <w:t xml:space="preserve"> staircases</w:t>
      </w:r>
      <w:r>
        <w:t xml:space="preserve"> (six </w:t>
      </w:r>
      <w:r w:rsidR="008C1071">
        <w:t xml:space="preserve">for the </w:t>
      </w:r>
      <w:r w:rsidR="008C1071" w:rsidRPr="008C1071">
        <w:rPr>
          <w:i/>
          <w:iCs/>
        </w:rPr>
        <w:t>Textured Moving Backdrop</w:t>
      </w:r>
      <w:r>
        <w:t xml:space="preserve"> condition</w:t>
      </w:r>
      <w:r w:rsidR="008C1071">
        <w:t xml:space="preserve">, and eight for the </w:t>
      </w:r>
      <w:r w:rsidR="008C1071" w:rsidRPr="008C1071">
        <w:rPr>
          <w:i/>
          <w:iCs/>
        </w:rPr>
        <w:t>Blank Backdrop</w:t>
      </w:r>
      <w:r w:rsidR="008C1071">
        <w:t xml:space="preserve"> condition</w:t>
      </w:r>
      <w:r w:rsidR="00745640">
        <w:t xml:space="preserve"> because, for the latter, we also added two PESTs without visually simulated observer motion</w:t>
      </w:r>
      <w:r>
        <w:t>)</w:t>
      </w:r>
      <w:r w:rsidR="002D1EBF">
        <w:t xml:space="preserve"> that were interleaved in a random order with the staircases described above.</w:t>
      </w:r>
    </w:p>
    <w:p w14:paraId="3EFF75B1" w14:textId="06677EE3" w:rsidR="00C43D57" w:rsidRDefault="009A4A35" w:rsidP="00635780">
      <w:pPr>
        <w:jc w:val="both"/>
      </w:pPr>
      <w:r w:rsidRPr="009A4A35">
        <w:rPr>
          <w:b/>
          <w:bCs/>
        </w:rPr>
        <w:t>Probin</w:t>
      </w:r>
      <w:r>
        <w:rPr>
          <w:b/>
          <w:bCs/>
        </w:rPr>
        <w:t>g</w:t>
      </w:r>
      <w:r w:rsidRPr="009A4A35">
        <w:rPr>
          <w:b/>
          <w:bCs/>
        </w:rPr>
        <w:t xml:space="preserve"> </w:t>
      </w:r>
      <w:r w:rsidR="00BD3196">
        <w:rPr>
          <w:b/>
          <w:bCs/>
        </w:rPr>
        <w:t>P</w:t>
      </w:r>
      <w:r w:rsidRPr="009A4A35">
        <w:rPr>
          <w:b/>
          <w:bCs/>
        </w:rPr>
        <w:t xml:space="preserve">erceived </w:t>
      </w:r>
      <w:r w:rsidR="00BD3196">
        <w:rPr>
          <w:b/>
          <w:bCs/>
        </w:rPr>
        <w:t>S</w:t>
      </w:r>
      <w:r w:rsidRPr="009A4A35">
        <w:rPr>
          <w:b/>
          <w:bCs/>
        </w:rPr>
        <w:t>elf-</w:t>
      </w:r>
      <w:r w:rsidR="00BD3196">
        <w:rPr>
          <w:b/>
          <w:bCs/>
        </w:rPr>
        <w:t>M</w:t>
      </w:r>
      <w:r w:rsidRPr="009A4A35">
        <w:rPr>
          <w:b/>
          <w:bCs/>
        </w:rPr>
        <w:t>otion</w:t>
      </w:r>
      <w:r>
        <w:t xml:space="preserve"> – </w:t>
      </w:r>
      <w:r w:rsidR="00C43D57">
        <w:t>To assess whether this manipulation worked as intended, after conclusion of the main body of the experiment, we showed the participants the different conditions (</w:t>
      </w:r>
      <w:r w:rsidR="00AE2105" w:rsidRPr="00AE2105">
        <w:rPr>
          <w:i/>
          <w:iCs/>
        </w:rPr>
        <w:t xml:space="preserve">Simulated </w:t>
      </w:r>
      <w:r w:rsidR="00B46706">
        <w:rPr>
          <w:i/>
          <w:iCs/>
        </w:rPr>
        <w:t xml:space="preserve">Observer </w:t>
      </w:r>
      <w:r w:rsidR="00AE2105" w:rsidRPr="00AE2105">
        <w:rPr>
          <w:i/>
          <w:iCs/>
        </w:rPr>
        <w:t>Motion with Textured Backdrop</w:t>
      </w:r>
      <w:r w:rsidR="00C43D57">
        <w:t xml:space="preserve">, </w:t>
      </w:r>
      <w:r w:rsidR="00AE2105" w:rsidRPr="00AE2105">
        <w:rPr>
          <w:i/>
          <w:iCs/>
        </w:rPr>
        <w:t>Blank Backdrop</w:t>
      </w:r>
      <w:r w:rsidR="00AE2105">
        <w:t xml:space="preserve"> </w:t>
      </w:r>
      <w:r w:rsidR="00C43D57">
        <w:t>and</w:t>
      </w:r>
      <w:r w:rsidR="00AE2105">
        <w:t xml:space="preserve"> </w:t>
      </w:r>
      <w:r w:rsidR="00AE2105" w:rsidRPr="00AE2105">
        <w:rPr>
          <w:i/>
          <w:iCs/>
        </w:rPr>
        <w:t>Textured Moving Backdrop</w:t>
      </w:r>
      <w:r w:rsidR="00C43D57">
        <w:t xml:space="preserve">) without the object motion. </w:t>
      </w:r>
      <w:r w:rsidR="006E22F3">
        <w:t xml:space="preserve">After they experienced the stimulus (i.e., visually simulated </w:t>
      </w:r>
      <w:r w:rsidR="00260FC9">
        <w:t xml:space="preserve">observer </w:t>
      </w:r>
      <w:r w:rsidR="006E22F3">
        <w:t xml:space="preserve">motion in the full room, visually simulated </w:t>
      </w:r>
      <w:r w:rsidR="00260FC9">
        <w:t xml:space="preserve">observer </w:t>
      </w:r>
      <w:r w:rsidR="006E22F3">
        <w:t xml:space="preserve">motion </w:t>
      </w:r>
      <w:r w:rsidR="005C7513">
        <w:t xml:space="preserve">with the untextured wall background or no visually simulated </w:t>
      </w:r>
      <w:r w:rsidR="00260FC9">
        <w:t xml:space="preserve">observer </w:t>
      </w:r>
      <w:r w:rsidR="005C7513">
        <w:t xml:space="preserve">motion, but a moving wall backdrop), </w:t>
      </w:r>
      <w:r w:rsidR="00C43D57">
        <w:t>we asked them to rate on a continuous scale within the virtual environment</w:t>
      </w:r>
      <w:r w:rsidR="005C7513">
        <w:t xml:space="preserve"> (see </w:t>
      </w:r>
      <w:r w:rsidR="006620E7">
        <w:fldChar w:fldCharType="begin"/>
      </w:r>
      <w:r w:rsidR="006620E7">
        <w:instrText xml:space="preserve"> REF _Ref36902096 \h </w:instrText>
      </w:r>
      <w:r w:rsidR="006620E7">
        <w:fldChar w:fldCharType="separate"/>
      </w:r>
      <w:r w:rsidR="004F4DAA">
        <w:t xml:space="preserve">Figure </w:t>
      </w:r>
      <w:r w:rsidR="004F4DAA">
        <w:rPr>
          <w:noProof/>
        </w:rPr>
        <w:t>1</w:t>
      </w:r>
      <w:r w:rsidR="006620E7">
        <w:fldChar w:fldCharType="end"/>
      </w:r>
      <w:r w:rsidR="005C7513">
        <w:t>D)</w:t>
      </w:r>
      <w:r w:rsidR="00C43D57">
        <w:t xml:space="preserve"> to which extent they had perceived themselves or the world/wall as moving.</w:t>
      </w:r>
      <w:r w:rsidR="00A14FA0">
        <w:t xml:space="preserve"> </w:t>
      </w:r>
      <w:r w:rsidR="00A14FA0">
        <w:fldChar w:fldCharType="begin"/>
      </w:r>
      <w:r w:rsidR="00A14FA0">
        <w:instrText xml:space="preserve"> REF _Ref36902096 \h </w:instrText>
      </w:r>
      <w:r w:rsidR="00A14FA0">
        <w:fldChar w:fldCharType="separate"/>
      </w:r>
      <w:r w:rsidR="004F4DAA">
        <w:t xml:space="preserve">Figure </w:t>
      </w:r>
      <w:r w:rsidR="004F4DAA">
        <w:rPr>
          <w:noProof/>
        </w:rPr>
        <w:t>1</w:t>
      </w:r>
      <w:r w:rsidR="00A14FA0">
        <w:fldChar w:fldCharType="end"/>
      </w:r>
      <w:r w:rsidR="00A14FA0">
        <w:t>D shows a screenshot taken from the judgment phase of the task.</w:t>
      </w:r>
      <w:r w:rsidR="00003648">
        <w:t xml:space="preserve"> We repeated this procedure </w:t>
      </w:r>
      <w:r w:rsidR="00E80C43">
        <w:t>four times for each condition and direction for a total of 2</w:t>
      </w:r>
      <w:r w:rsidR="000F68A2">
        <w:t>4 trials</w:t>
      </w:r>
      <w:r w:rsidR="00E80C43">
        <w:t>.</w:t>
      </w:r>
      <w:r w:rsidR="005C7513">
        <w:t xml:space="preserve"> This took about two minutes.</w:t>
      </w:r>
      <w:r w:rsidR="00F6001C">
        <w:t xml:space="preserve"> We included only those participants whose mean ratings </w:t>
      </w:r>
      <w:r w:rsidR="00321F13">
        <w:t xml:space="preserve">per </w:t>
      </w:r>
      <w:r w:rsidR="00F6001C">
        <w:t>condition w</w:t>
      </w:r>
      <w:r w:rsidR="00321F13">
        <w:t>ere</w:t>
      </w:r>
      <w:r w:rsidR="00F6001C">
        <w:t xml:space="preserve"> within </w:t>
      </w:r>
      <w:r w:rsidR="009D6235">
        <w:t xml:space="preserve">0.4 of the expected value (i.e., </w:t>
      </w:r>
      <w:r w:rsidR="00521152">
        <w:t xml:space="preserve">between </w:t>
      </w:r>
      <w:r w:rsidR="009D6235">
        <w:t>-1</w:t>
      </w:r>
      <w:r w:rsidR="00521152">
        <w:t xml:space="preserve"> and </w:t>
      </w:r>
      <w:r w:rsidR="00321F13">
        <w:t>-0.6</w:t>
      </w:r>
      <w:r w:rsidR="009D6235">
        <w:t xml:space="preserve">, indicating </w:t>
      </w:r>
      <w:r w:rsidR="00521152">
        <w:t xml:space="preserve">a high degree of </w:t>
      </w:r>
      <w:r w:rsidR="009D6235">
        <w:t xml:space="preserve">observer motion, for </w:t>
      </w:r>
      <w:r w:rsidR="00BD3196" w:rsidRPr="00AE2105">
        <w:rPr>
          <w:i/>
          <w:iCs/>
        </w:rPr>
        <w:t>Blank Backdrop</w:t>
      </w:r>
      <w:r w:rsidR="009D6235">
        <w:t xml:space="preserve">; </w:t>
      </w:r>
      <w:r w:rsidR="00521152">
        <w:t xml:space="preserve">between </w:t>
      </w:r>
      <w:r w:rsidR="00321F13">
        <w:t>0.6</w:t>
      </w:r>
      <w:r w:rsidR="00521152">
        <w:t xml:space="preserve"> and </w:t>
      </w:r>
      <w:r w:rsidR="009D6235">
        <w:t xml:space="preserve">1, indicating </w:t>
      </w:r>
      <w:r w:rsidR="00EC1279">
        <w:t xml:space="preserve">a high degree of </w:t>
      </w:r>
      <w:r w:rsidR="009D6235">
        <w:t xml:space="preserve">wall motion, for </w:t>
      </w:r>
      <w:r w:rsidR="00BD3196" w:rsidRPr="00AE2105">
        <w:rPr>
          <w:i/>
          <w:iCs/>
        </w:rPr>
        <w:t>Textured Moving Backdrop</w:t>
      </w:r>
      <w:r w:rsidR="002765F6">
        <w:t xml:space="preserve">; and </w:t>
      </w:r>
      <w:r w:rsidR="00521152">
        <w:t xml:space="preserve">between </w:t>
      </w:r>
      <w:r w:rsidR="002765F6">
        <w:t>-1</w:t>
      </w:r>
      <w:r w:rsidR="00521152">
        <w:t xml:space="preserve"> and </w:t>
      </w:r>
      <w:r w:rsidR="00321F13">
        <w:t>-0.6</w:t>
      </w:r>
      <w:r w:rsidR="002765F6">
        <w:t xml:space="preserve">, indicating </w:t>
      </w:r>
      <w:r w:rsidR="00EC1279">
        <w:t xml:space="preserve">a high degree of </w:t>
      </w:r>
      <w:r w:rsidR="002765F6">
        <w:t>observer motion, for the</w:t>
      </w:r>
      <w:r w:rsidR="00BD3196">
        <w:t xml:space="preserve"> main test condition, </w:t>
      </w:r>
      <w:r w:rsidR="00BD3196" w:rsidRPr="00AE2105">
        <w:rPr>
          <w:rFonts w:ascii="Calibri" w:hAnsi="Calibri" w:cs="Calibri"/>
          <w:i/>
          <w:iCs/>
          <w:color w:val="201F1E"/>
          <w:sz w:val="23"/>
          <w:szCs w:val="23"/>
          <w:shd w:val="clear" w:color="auto" w:fill="FFFFFF"/>
        </w:rPr>
        <w:t xml:space="preserve">Simulated </w:t>
      </w:r>
      <w:r w:rsidR="00B46706">
        <w:rPr>
          <w:rFonts w:ascii="Calibri" w:hAnsi="Calibri" w:cs="Calibri"/>
          <w:i/>
          <w:iCs/>
          <w:color w:val="201F1E"/>
          <w:sz w:val="23"/>
          <w:szCs w:val="23"/>
          <w:shd w:val="clear" w:color="auto" w:fill="FFFFFF"/>
        </w:rPr>
        <w:t xml:space="preserve">Observer </w:t>
      </w:r>
      <w:r w:rsidR="00BD3196" w:rsidRPr="00AE2105">
        <w:rPr>
          <w:rFonts w:ascii="Calibri" w:hAnsi="Calibri" w:cs="Calibri"/>
          <w:i/>
          <w:iCs/>
          <w:color w:val="201F1E"/>
          <w:sz w:val="23"/>
          <w:szCs w:val="23"/>
          <w:shd w:val="clear" w:color="auto" w:fill="FFFFFF"/>
        </w:rPr>
        <w:t>Motion with Textured Backdrop</w:t>
      </w:r>
      <w:r w:rsidR="002765F6">
        <w:t>).</w:t>
      </w:r>
      <w:del w:id="217" w:author="Björn Jörges" w:date="2021-06-03T23:07:00Z">
        <w:r w:rsidR="008138E1" w:rsidDel="004E1A9F">
          <w:delText xml:space="preserve"> Data collection continued until we achieved the </w:delText>
        </w:r>
        <w:r w:rsidR="00D459D3" w:rsidDel="004E1A9F">
          <w:delText xml:space="preserve">desired </w:delText>
        </w:r>
        <w:r w:rsidR="008138E1" w:rsidDel="004E1A9F">
          <w:delText>number of participants</w:delText>
        </w:r>
        <w:r w:rsidR="00D459D3" w:rsidDel="004E1A9F">
          <w:delText xml:space="preserve"> (see power analysis below).</w:delText>
        </w:r>
      </w:del>
    </w:p>
    <w:p w14:paraId="378E06FC" w14:textId="77777777" w:rsidR="006E22F3" w:rsidRDefault="006E22F3" w:rsidP="00635780">
      <w:pPr>
        <w:jc w:val="both"/>
      </w:pPr>
    </w:p>
    <w:p w14:paraId="75258B18" w14:textId="69817804" w:rsidR="00635780" w:rsidRDefault="008C00D3" w:rsidP="00E02140">
      <w:pPr>
        <w:pStyle w:val="Heading2"/>
        <w:rPr>
          <w:ins w:id="218" w:author="Björn Jörges" w:date="2021-04-22T04:01:00Z"/>
        </w:rPr>
      </w:pPr>
      <w:del w:id="219" w:author="Björn Jörges" w:date="2021-04-20T21:39:00Z">
        <w:r w:rsidRPr="008C00D3" w:rsidDel="00F82A4C">
          <w:delText>Analysis</w:delText>
        </w:r>
        <w:r w:rsidR="00321F13" w:rsidDel="00F82A4C">
          <w:delText xml:space="preserve"> of Pilot Data</w:delText>
        </w:r>
      </w:del>
      <w:ins w:id="220" w:author="Björn Jörges" w:date="2021-04-20T21:39:00Z">
        <w:r w:rsidR="00F82A4C">
          <w:t>Data Analysis</w:t>
        </w:r>
      </w:ins>
    </w:p>
    <w:p w14:paraId="26E62931" w14:textId="5492A588" w:rsidR="00C401C0" w:rsidRDefault="00C401C0" w:rsidP="00BB0647">
      <w:pPr>
        <w:pStyle w:val="Heading3"/>
        <w:rPr>
          <w:ins w:id="221" w:author="Björn Jörges" w:date="2021-04-22T04:01:00Z"/>
        </w:rPr>
      </w:pPr>
      <w:ins w:id="222" w:author="Björn Jörges" w:date="2021-04-22T04:01:00Z">
        <w:r>
          <w:t>Outlier Analysis</w:t>
        </w:r>
      </w:ins>
      <w:ins w:id="223" w:author="Björn Jörges" w:date="2021-05-07T23:07:00Z">
        <w:r w:rsidR="00263275">
          <w:t xml:space="preserve"> and Exclusion Criteria</w:t>
        </w:r>
      </w:ins>
    </w:p>
    <w:p w14:paraId="71BEB08E" w14:textId="27F7EB6A" w:rsidR="00C401C0" w:rsidRDefault="00C66C1A" w:rsidP="00BB0647">
      <w:pPr>
        <w:jc w:val="both"/>
        <w:rPr>
          <w:ins w:id="224" w:author="Björn Jörges" w:date="2021-04-23T02:23:00Z"/>
        </w:rPr>
      </w:pPr>
      <w:ins w:id="225" w:author="Björn Jörges" w:date="2021-05-10T19:50:00Z">
        <w:r>
          <w:t xml:space="preserve">We first filtered out </w:t>
        </w:r>
      </w:ins>
      <w:ins w:id="226" w:author="Björn Jörges" w:date="2021-05-10T19:56:00Z">
        <w:r>
          <w:t xml:space="preserve">trials where the pest </w:t>
        </w:r>
      </w:ins>
      <w:ins w:id="227" w:author="Björn Jörges" w:date="2021-06-05T03:16:00Z">
        <w:r w:rsidR="00AE6FBA">
          <w:t>speed</w:t>
        </w:r>
      </w:ins>
      <w:ins w:id="228" w:author="Björn Jörges" w:date="2021-05-10T19:56:00Z">
        <w:r>
          <w:t xml:space="preserve"> was more than 1.5 times higher</w:t>
        </w:r>
      </w:ins>
      <w:ins w:id="229" w:author="Björn Jörges" w:date="2021-05-10T19:57:00Z">
        <w:r>
          <w:t xml:space="preserve"> than the presented </w:t>
        </w:r>
      </w:ins>
      <w:ins w:id="230" w:author="Björn Jörges" w:date="2021-06-05T03:16:00Z">
        <w:r w:rsidR="00AE6FBA">
          <w:t>speed</w:t>
        </w:r>
      </w:ins>
      <w:ins w:id="231" w:author="Björn Jörges" w:date="2021-05-10T19:57:00Z">
        <w:r>
          <w:t>, which amounted to trials where participants accident</w:t>
        </w:r>
      </w:ins>
      <w:ins w:id="232" w:author="Björn Jörges" w:date="2021-05-10T19:58:00Z">
        <w:r>
          <w:t>al</w:t>
        </w:r>
      </w:ins>
      <w:ins w:id="233" w:author="Björn Jörges" w:date="2021-05-10T19:57:00Z">
        <w:r>
          <w:t>ly</w:t>
        </w:r>
      </w:ins>
      <w:ins w:id="234" w:author="Björn Jörges" w:date="2021-05-10T19:58:00Z">
        <w:r>
          <w:t xml:space="preserve"> pressed the wrong button early on the in the staircase</w:t>
        </w:r>
      </w:ins>
      <w:ins w:id="235" w:author="Björn Jörges" w:date="2021-05-10T20:02:00Z">
        <w:r>
          <w:t xml:space="preserve"> (1% of</w:t>
        </w:r>
      </w:ins>
      <w:ins w:id="236" w:author="Björn Jörges" w:date="2021-06-24T03:02:00Z">
        <w:r w:rsidR="009A4154">
          <w:t xml:space="preserve"> </w:t>
        </w:r>
      </w:ins>
      <w:ins w:id="237" w:author="Björn Jörges" w:date="2021-05-10T20:02:00Z">
        <w:r>
          <w:t>all staircases)</w:t>
        </w:r>
      </w:ins>
      <w:ins w:id="238" w:author="Björn Jörges" w:date="2021-05-10T19:58:00Z">
        <w:r>
          <w:t>.</w:t>
        </w:r>
      </w:ins>
      <w:ins w:id="239" w:author="Björn Jörges" w:date="2021-05-10T19:56:00Z">
        <w:r>
          <w:t xml:space="preserve"> </w:t>
        </w:r>
      </w:ins>
      <w:ins w:id="240" w:author="Björn Jörges" w:date="2021-04-22T22:34:00Z">
        <w:r w:rsidR="00507D5A">
          <w:t xml:space="preserve">To filter out staircases </w:t>
        </w:r>
      </w:ins>
      <w:ins w:id="241" w:author="Björn Jörges" w:date="2021-04-22T22:35:00Z">
        <w:r w:rsidR="00507D5A">
          <w:t>that did not converge</w:t>
        </w:r>
      </w:ins>
      <w:ins w:id="242" w:author="Björn Jörges" w:date="2021-04-22T22:37:00Z">
        <w:r w:rsidR="00507D5A">
          <w:t xml:space="preserve"> satisfactorily, we computed the </w:t>
        </w:r>
      </w:ins>
      <w:ins w:id="243" w:author="Björn Jörges" w:date="2021-04-22T22:38:00Z">
        <w:r w:rsidR="00507D5A">
          <w:t xml:space="preserve">average test </w:t>
        </w:r>
      </w:ins>
      <w:ins w:id="244" w:author="Björn Jörges" w:date="2021-06-05T03:16:00Z">
        <w:r w:rsidR="00AE6FBA">
          <w:t>speed</w:t>
        </w:r>
      </w:ins>
      <w:ins w:id="245" w:author="Björn Jörges" w:date="2021-04-22T22:38:00Z">
        <w:r w:rsidR="00507D5A">
          <w:t xml:space="preserve"> of the </w:t>
        </w:r>
      </w:ins>
      <w:ins w:id="246" w:author="Björn Jörges" w:date="2021-04-22T22:37:00Z">
        <w:r w:rsidR="00507D5A">
          <w:t xml:space="preserve">last 10 trials of both </w:t>
        </w:r>
      </w:ins>
      <w:ins w:id="247" w:author="Björn Jörges" w:date="2021-04-22T22:39:00Z">
        <w:r w:rsidR="00507D5A">
          <w:t>threads pertaining to each staircase</w:t>
        </w:r>
      </w:ins>
      <w:ins w:id="248" w:author="Björn Jörges" w:date="2021-04-22T22:37:00Z">
        <w:r w:rsidR="00507D5A">
          <w:t>.</w:t>
        </w:r>
      </w:ins>
      <w:ins w:id="249" w:author="Björn Jörges" w:date="2021-04-22T22:39:00Z">
        <w:r w:rsidR="00507D5A">
          <w:t xml:space="preserve"> When the average velocity of both threads was more than 3 m/s apart, we excluded the staircase. This accounted for </w:t>
        </w:r>
      </w:ins>
      <w:ins w:id="250" w:author="Björn Jörges" w:date="2021-04-22T22:40:00Z">
        <w:r w:rsidR="00507D5A">
          <w:t xml:space="preserve">4.4% of </w:t>
        </w:r>
      </w:ins>
      <w:ins w:id="251" w:author="Björn Jörges" w:date="2021-05-10T20:02:00Z">
        <w:r w:rsidR="00443FBD">
          <w:t>the remaining</w:t>
        </w:r>
      </w:ins>
      <w:ins w:id="252" w:author="Björn Jörges" w:date="2021-04-22T22:40:00Z">
        <w:r w:rsidR="00507D5A">
          <w:t xml:space="preserve"> staircases.</w:t>
        </w:r>
      </w:ins>
      <w:ins w:id="253" w:author="Björn Jörges" w:date="2021-04-23T01:12:00Z">
        <w:r w:rsidR="00976982">
          <w:t xml:space="preserve"> </w:t>
        </w:r>
        <w:r w:rsidR="00976982" w:rsidRPr="00BB0647">
          <w:rPr>
            <w:b/>
            <w:bCs/>
          </w:rPr>
          <w:t>Please note that this outlier analysis was added post-hoc</w:t>
        </w:r>
        <w:r w:rsidR="00976982" w:rsidRPr="00976982">
          <w:t xml:space="preserve"> because we failed to include an outlier analysis in the pre</w:t>
        </w:r>
      </w:ins>
      <w:ins w:id="254" w:author="Björn Jörges" w:date="2021-06-05T02:37:00Z">
        <w:r w:rsidR="001E1BD6">
          <w:t>-</w:t>
        </w:r>
      </w:ins>
      <w:ins w:id="255" w:author="Björn Jörges" w:date="2021-04-23T01:12:00Z">
        <w:r w:rsidR="00976982" w:rsidRPr="00976982">
          <w:t>registration.</w:t>
        </w:r>
        <w:r w:rsidR="00976982">
          <w:t xml:space="preserve"> For full transparency, we also include</w:t>
        </w:r>
      </w:ins>
      <w:ins w:id="256" w:author="Björn Jörges" w:date="2021-06-05T02:37:00Z">
        <w:r w:rsidR="001E1BD6">
          <w:t>d</w:t>
        </w:r>
      </w:ins>
      <w:ins w:id="257" w:author="Björn Jörges" w:date="2021-04-23T01:12:00Z">
        <w:r w:rsidR="00976982">
          <w:t xml:space="preserve"> our main analyses over the unfiltered dataset in Appendix</w:t>
        </w:r>
      </w:ins>
      <w:ins w:id="258" w:author="Björn Jörges" w:date="2021-06-05T02:38:00Z">
        <w:r w:rsidR="001E1BD6">
          <w:t xml:space="preserve"> B</w:t>
        </w:r>
      </w:ins>
      <w:ins w:id="259" w:author="Björn Jörges" w:date="2021-04-23T01:12:00Z">
        <w:r w:rsidR="00976982">
          <w:t>.</w:t>
        </w:r>
      </w:ins>
      <w:ins w:id="260" w:author="Björn Jörges" w:date="2021-06-04T04:04:00Z">
        <w:r w:rsidR="00FA31B4">
          <w:t xml:space="preserve"> Please find the script we used for this preprocessing step </w:t>
        </w:r>
      </w:ins>
      <w:ins w:id="261" w:author="Björn Jörges" w:date="2021-06-18T20:47:00Z">
        <w:r w:rsidR="00413928" w:rsidRPr="00BB0647">
          <w:t>here (on GitHub: https://github.com/b-jorges/Motion-Perception-during-Self-Motion/blob/master/Final%20Paper%20Data%20Preprocessing.R)</w:t>
        </w:r>
      </w:ins>
      <w:ins w:id="262" w:author="Björn Jörges" w:date="2021-06-04T04:04:00Z">
        <w:r w:rsidR="00FA31B4">
          <w:t>.</w:t>
        </w:r>
      </w:ins>
    </w:p>
    <w:p w14:paraId="7CDB11AC" w14:textId="34B969C9" w:rsidR="00BF6A02" w:rsidRDefault="00BF6A02" w:rsidP="00BB0647">
      <w:pPr>
        <w:jc w:val="both"/>
        <w:rPr>
          <w:ins w:id="263" w:author="Björn Jörges" w:date="2021-04-23T03:21:00Z"/>
        </w:rPr>
      </w:pPr>
      <w:ins w:id="264" w:author="Björn Jörges" w:date="2021-04-23T02:23:00Z">
        <w:r>
          <w:t>Further, we had planned to only include those participants that satisfied our criterion i</w:t>
        </w:r>
      </w:ins>
      <w:ins w:id="265" w:author="Björn Jörges" w:date="2021-04-23T02:24:00Z">
        <w:r>
          <w:t xml:space="preserve">n the self-motion perception task: participants needed to </w:t>
        </w:r>
      </w:ins>
      <w:ins w:id="266" w:author="Björn Jörges" w:date="2021-04-23T02:25:00Z">
        <w:r>
          <w:t>give the regular condition and the bl</w:t>
        </w:r>
      </w:ins>
      <w:ins w:id="267" w:author="Björn Jörges" w:date="2021-04-23T02:26:00Z">
        <w:r>
          <w:t xml:space="preserve">ank wall condition </w:t>
        </w:r>
      </w:ins>
      <w:ins w:id="268" w:author="Björn Jörges" w:date="2021-04-23T02:25:00Z">
        <w:r>
          <w:t xml:space="preserve">an average rating of </w:t>
        </w:r>
        <w:r w:rsidRPr="00BB0647">
          <w:t>&gt; 0.6, indicating that they</w:t>
        </w:r>
        <w:r>
          <w:t xml:space="preserve"> mostly perceived themselves to move rather than the world; </w:t>
        </w:r>
      </w:ins>
      <w:ins w:id="269" w:author="Björn Jörges" w:date="2021-04-23T02:26:00Z">
        <w:r>
          <w:t xml:space="preserve">and </w:t>
        </w:r>
      </w:ins>
      <w:ins w:id="270" w:author="Björn Jörges" w:date="2021-04-23T02:25:00Z">
        <w:r>
          <w:t xml:space="preserve">a rating of </w:t>
        </w:r>
      </w:ins>
      <w:ins w:id="271" w:author="Björn Jörges" w:date="2021-04-23T02:26:00Z">
        <w:r w:rsidRPr="00BB0647">
          <w:t>&lt; -</w:t>
        </w:r>
        <w:r>
          <w:t>0.6 was required for the moving wall condition, indicating that the</w:t>
        </w:r>
        <w:r w:rsidRPr="00BB0647">
          <w:t>y</w:t>
        </w:r>
        <w:r>
          <w:t xml:space="preserve"> perceived the wall to move rather than </w:t>
        </w:r>
      </w:ins>
      <w:ins w:id="272" w:author="Björn Jörges" w:date="2021-04-23T02:27:00Z">
        <w:r>
          <w:t>themselves.</w:t>
        </w:r>
        <w:r w:rsidR="0021375E">
          <w:t xml:space="preserve"> </w:t>
        </w:r>
      </w:ins>
      <w:ins w:id="273" w:author="Björn Jörges" w:date="2021-06-16T04:13:00Z">
        <w:r w:rsidR="004A2094">
          <w:t xml:space="preserve">See </w:t>
        </w:r>
      </w:ins>
      <w:ins w:id="274" w:author="Björn Jörges" w:date="2021-06-24T03:02:00Z">
        <w:r w:rsidR="009A4154">
          <w:fldChar w:fldCharType="begin"/>
        </w:r>
        <w:r w:rsidR="009A4154">
          <w:instrText xml:space="preserve"> REF _Ref73754623 \h </w:instrText>
        </w:r>
      </w:ins>
      <w:r w:rsidR="009A4154">
        <w:fldChar w:fldCharType="separate"/>
      </w:r>
      <w:ins w:id="275" w:author="Björn Jörges" w:date="2021-06-24T03:02:00Z">
        <w:r w:rsidR="009A4154">
          <w:t xml:space="preserve">Figure </w:t>
        </w:r>
        <w:r w:rsidR="009A4154">
          <w:rPr>
            <w:noProof/>
          </w:rPr>
          <w:t>2</w:t>
        </w:r>
        <w:r w:rsidR="009A4154">
          <w:fldChar w:fldCharType="end"/>
        </w:r>
        <w:r w:rsidR="009A4154">
          <w:t xml:space="preserve"> </w:t>
        </w:r>
      </w:ins>
      <w:ins w:id="276" w:author="Björn Jörges" w:date="2021-06-16T04:13:00Z">
        <w:r w:rsidR="004A2094">
          <w:t>for the</w:t>
        </w:r>
      </w:ins>
      <w:ins w:id="277" w:author="Björn Jörges" w:date="2021-04-23T02:27:00Z">
        <w:r w:rsidR="0021375E">
          <w:t xml:space="preserve"> distribution of average response</w:t>
        </w:r>
      </w:ins>
      <w:ins w:id="278" w:author="Björn Jörges" w:date="2021-06-16T04:13:00Z">
        <w:r w:rsidR="004A2094">
          <w:t>s</w:t>
        </w:r>
      </w:ins>
      <w:ins w:id="279" w:author="Björn Jörges" w:date="2021-04-23T02:28:00Z">
        <w:r w:rsidR="0021375E">
          <w:t>.</w:t>
        </w:r>
      </w:ins>
      <w:ins w:id="280" w:author="Björn Jörges" w:date="2021-04-23T03:08:00Z">
        <w:r w:rsidR="0048213B">
          <w:t xml:space="preserve"> Descriptively, only about half of the participants</w:t>
        </w:r>
      </w:ins>
      <w:ins w:id="281" w:author="Björn Jörges" w:date="2021-04-23T03:09:00Z">
        <w:r w:rsidR="0048213B">
          <w:t xml:space="preserve"> satisfied our criterion</w:t>
        </w:r>
      </w:ins>
      <w:ins w:id="282" w:author="Björn Jörges" w:date="2021-04-23T03:10:00Z">
        <w:r w:rsidR="0048213B">
          <w:t xml:space="preserve"> for each condition</w:t>
        </w:r>
      </w:ins>
      <w:ins w:id="283" w:author="Björn Jörges" w:date="2021-04-23T03:09:00Z">
        <w:r w:rsidR="0048213B">
          <w:t>. Since data collection for this study occurred during the COVID-19 pandemic of 2020-2021</w:t>
        </w:r>
      </w:ins>
      <w:ins w:id="284" w:author="Björn Jörges" w:date="2021-05-07T23:06:00Z">
        <w:r w:rsidR="00263275">
          <w:t>,</w:t>
        </w:r>
      </w:ins>
      <w:ins w:id="285" w:author="Björn Jörges" w:date="2021-04-23T03:10:00Z">
        <w:r w:rsidR="0048213B">
          <w:t xml:space="preserve"> which made access to participants for a </w:t>
        </w:r>
        <w:r w:rsidR="0048213B">
          <w:lastRenderedPageBreak/>
          <w:t xml:space="preserve">study in VR considerably harder, we decided to conduct an exploratory analysis </w:t>
        </w:r>
      </w:ins>
      <w:ins w:id="286" w:author="Björn Jörges" w:date="2021-05-07T23:06:00Z">
        <w:r w:rsidR="00263275">
          <w:t>as to</w:t>
        </w:r>
      </w:ins>
      <w:ins w:id="287" w:author="Björn Jörges" w:date="2021-04-23T03:11:00Z">
        <w:r w:rsidR="0048213B">
          <w:t xml:space="preserve"> whether there were significant differences between the participants that satisfied out criterion and those that </w:t>
        </w:r>
      </w:ins>
      <w:ins w:id="288" w:author="Björn Jörges" w:date="2021-04-23T03:47:00Z">
        <w:r w:rsidR="004164EF">
          <w:t>did not</w:t>
        </w:r>
      </w:ins>
      <w:ins w:id="289" w:author="Björn Jörges" w:date="2021-04-23T03:11:00Z">
        <w:r w:rsidR="0048213B">
          <w:t>.</w:t>
        </w:r>
      </w:ins>
      <w:ins w:id="290" w:author="Björn Jörges" w:date="2021-04-23T03:21:00Z">
        <w:r w:rsidR="00A118DC">
          <w:t xml:space="preserve"> </w:t>
        </w:r>
      </w:ins>
    </w:p>
    <w:p w14:paraId="4215E764" w14:textId="2B037FDD" w:rsidR="00A118DC" w:rsidRDefault="004164EF" w:rsidP="00BB0647">
      <w:pPr>
        <w:jc w:val="both"/>
        <w:rPr>
          <w:ins w:id="291" w:author="Björn Jörges" w:date="2021-04-23T04:31:00Z"/>
        </w:rPr>
      </w:pPr>
      <w:ins w:id="292" w:author="Björn Jörges" w:date="2021-04-23T03:50:00Z">
        <w:r>
          <w:t>For this explo</w:t>
        </w:r>
      </w:ins>
      <w:ins w:id="293" w:author="Björn Jörges" w:date="2021-04-23T03:51:00Z">
        <w:r>
          <w:t>ratory analysis,</w:t>
        </w:r>
      </w:ins>
      <w:ins w:id="294" w:author="Björn Jörges" w:date="2021-07-04T00:52:00Z">
        <w:r w:rsidR="0060244C">
          <w:t xml:space="preserve"> we used Generalized Linear Mixed Modelling (GLMM), implemented in the lme4 package</w:t>
        </w:r>
      </w:ins>
      <w:ins w:id="295" w:author="Björn Jörges" w:date="2021-07-04T00:54:00Z">
        <w:r w:rsidR="0060244C">
          <w:t xml:space="preserve"> </w:t>
        </w:r>
      </w:ins>
      <w:ins w:id="296" w:author="Björn Jörges" w:date="2021-07-04T00:55:00Z">
        <w:r w:rsidR="0060244C">
          <w:fldChar w:fldCharType="begin" w:fldLock="1"/>
        </w:r>
      </w:ins>
      <w:r w:rsidR="0060244C">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ürkner, 2018)"},"properties":{"noteIndex":0},"schema":"https://github.com/citation-style-language/schema/raw/master/csl-citation.json"}</w:instrText>
      </w:r>
      <w:r w:rsidR="0060244C">
        <w:fldChar w:fldCharType="separate"/>
      </w:r>
      <w:r w:rsidR="0060244C" w:rsidRPr="0060244C">
        <w:rPr>
          <w:noProof/>
        </w:rPr>
        <w:t>(Bates, Mächler, Bolker, &amp; Walker, 2015)</w:t>
      </w:r>
      <w:ins w:id="297" w:author="Björn Jörges" w:date="2021-07-04T00:55:00Z">
        <w:r w:rsidR="0060244C">
          <w:fldChar w:fldCharType="end"/>
        </w:r>
      </w:ins>
      <w:ins w:id="298" w:author="Björn Jörges" w:date="2021-07-04T00:52:00Z">
        <w:r w:rsidR="0060244C">
          <w:t xml:space="preserve"> for R</w:t>
        </w:r>
      </w:ins>
      <w:ins w:id="299" w:author="Björn Jörges" w:date="2021-07-04T00:56:00Z">
        <w:r w:rsidR="0060244C">
          <w:t xml:space="preserve">, </w:t>
        </w:r>
        <w:r w:rsidR="0060244C" w:rsidRPr="0060244C">
          <w:t xml:space="preserve">according to the recommendations in </w:t>
        </w:r>
        <w:r w:rsidR="0060244C" w:rsidRPr="0060244C">
          <w:fldChar w:fldCharType="begin" w:fldLock="1"/>
        </w:r>
        <w:r w:rsidR="0060244C" w:rsidRPr="0060244C">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60244C" w:rsidRPr="0060244C">
          <w:fldChar w:fldCharType="separate"/>
        </w:r>
        <w:r w:rsidR="0060244C" w:rsidRPr="0060244C">
          <w:t>(Moscatelli, Mezzetti, &amp; Lacquaniti, 2012)</w:t>
        </w:r>
        <w:r w:rsidR="0060244C" w:rsidRPr="0060244C">
          <w:fldChar w:fldCharType="end"/>
        </w:r>
        <w:r w:rsidR="0060244C">
          <w:t>.</w:t>
        </w:r>
      </w:ins>
      <w:ins w:id="300" w:author="Björn Jörges" w:date="2021-07-04T00:52:00Z">
        <w:r w:rsidR="0060244C">
          <w:t xml:space="preserve"> To</w:t>
        </w:r>
      </w:ins>
      <w:ins w:id="301" w:author="Björn Jörges" w:date="2021-07-04T00:53:00Z">
        <w:r w:rsidR="0060244C">
          <w:t xml:space="preserve"> accommodate the non-linear character of psychophysical data, we used a probit link function.</w:t>
        </w:r>
      </w:ins>
      <w:ins w:id="302" w:author="Björn Jörges" w:date="2021-04-23T03:51:00Z">
        <w:r>
          <w:t xml:space="preserve"> </w:t>
        </w:r>
      </w:ins>
      <w:ins w:id="303" w:author="Björn Jörges" w:date="2021-07-04T00:52:00Z">
        <w:r w:rsidR="0060244C">
          <w:t>W</w:t>
        </w:r>
      </w:ins>
      <w:ins w:id="304" w:author="Björn Jörges" w:date="2021-04-23T03:50:00Z">
        <w:r>
          <w:t xml:space="preserve">e </w:t>
        </w:r>
      </w:ins>
      <w:ins w:id="305" w:author="Björn Jörges" w:date="2021-07-04T00:49:00Z">
        <w:r w:rsidR="0060244C">
          <w:t xml:space="preserve">first </w:t>
        </w:r>
      </w:ins>
      <w:ins w:id="306" w:author="Björn Jörges" w:date="2021-04-23T04:19:00Z">
        <w:r w:rsidR="004233A3">
          <w:t xml:space="preserve">fitted a test </w:t>
        </w:r>
      </w:ins>
      <w:ins w:id="307" w:author="Björn Jörges" w:date="2021-04-23T04:20:00Z">
        <w:r w:rsidR="004233A3">
          <w:t xml:space="preserve">model </w:t>
        </w:r>
      </w:ins>
      <w:ins w:id="308" w:author="Björn Jörges" w:date="2021-04-23T04:22:00Z">
        <w:r w:rsidR="004233A3">
          <w:t>with</w:t>
        </w:r>
      </w:ins>
      <w:ins w:id="309" w:author="Björn Jörges" w:date="2021-04-23T04:27:00Z">
        <w:r w:rsidR="004233A3">
          <w:t xml:space="preserve"> </w:t>
        </w:r>
        <w:r w:rsidR="00815D4B">
          <w:t>“</w:t>
        </w:r>
      </w:ins>
      <w:ins w:id="310" w:author="Björn Jörges" w:date="2021-07-04T00:50:00Z">
        <w:r w:rsidR="0060244C">
          <w:t xml:space="preserve">Subject </w:t>
        </w:r>
      </w:ins>
      <w:ins w:id="311" w:author="Björn Jörges" w:date="2021-04-23T04:27:00Z">
        <w:r w:rsidR="00815D4B">
          <w:t>Motion” (a ternary variable with the levels “Static”, “</w:t>
        </w:r>
      </w:ins>
      <w:ins w:id="312" w:author="Björn Jörges" w:date="2021-04-23T04:28:00Z">
        <w:r w:rsidR="00815D4B">
          <w:t>Same direction”, and “Opposite directions”), “</w:t>
        </w:r>
      </w:ins>
      <m:oMath>
        <m:r>
          <w:ins w:id="313" w:author="Björn Jörges" w:date="2021-05-19T03:23:00Z">
            <w:rPr>
              <w:rFonts w:ascii="Cambria Math" w:hAnsi="Cambria Math"/>
            </w:rPr>
            <m:t>Spee</m:t>
          </w:ins>
        </m:r>
        <m:sSub>
          <m:sSubPr>
            <m:ctrlPr>
              <w:ins w:id="314" w:author="Björn Jörges" w:date="2021-05-19T03:23:00Z">
                <w:rPr>
                  <w:rFonts w:ascii="Cambria Math" w:hAnsi="Cambria Math"/>
                  <w:i/>
                </w:rPr>
              </w:ins>
            </m:ctrlPr>
          </m:sSubPr>
          <m:e>
            <m:r>
              <w:ins w:id="315" w:author="Björn Jörges" w:date="2021-05-19T03:23:00Z">
                <w:rPr>
                  <w:rFonts w:ascii="Cambria Math" w:hAnsi="Cambria Math"/>
                </w:rPr>
                <m:t>d</m:t>
              </w:ins>
            </m:r>
          </m:e>
          <m:sub>
            <m:r>
              <w:ins w:id="316" w:author="Björn Jörges" w:date="2021-05-19T03:23:00Z">
                <w:rPr>
                  <w:rFonts w:ascii="Cambria Math" w:hAnsi="Cambria Math"/>
                </w:rPr>
                <m:t>Ball Cloud</m:t>
              </w:ins>
            </m:r>
          </m:sub>
        </m:sSub>
      </m:oMath>
      <w:ins w:id="317" w:author="Björn Jörges" w:date="2021-04-23T04:28:00Z">
        <w:r w:rsidR="00815D4B">
          <w:t xml:space="preserve">” (the speed of the </w:t>
        </w:r>
      </w:ins>
      <w:ins w:id="318" w:author="Björn Jörges" w:date="2021-05-19T03:23:00Z">
        <w:r w:rsidR="00D74212">
          <w:t>ball cloud</w:t>
        </w:r>
      </w:ins>
      <w:ins w:id="319" w:author="Björn Jörges" w:date="2021-04-23T04:28:00Z">
        <w:r w:rsidR="00815D4B">
          <w:t>) and “Satisfied Criterion”</w:t>
        </w:r>
      </w:ins>
      <w:ins w:id="320" w:author="Björn Jörges" w:date="2021-07-04T00:49:00Z">
        <w:r w:rsidR="0060244C">
          <w:t xml:space="preserve"> (</w:t>
        </w:r>
      </w:ins>
      <w:ins w:id="321" w:author="Björn Jörges" w:date="2021-04-23T04:28:00Z">
        <w:r w:rsidR="00815D4B">
          <w:t>a binary variable with the values “Satisfied Criterion” and “Did not satisfy Criterion</w:t>
        </w:r>
      </w:ins>
      <w:ins w:id="322" w:author="Björn Jörges" w:date="2021-04-23T04:29:00Z">
        <w:r w:rsidR="00815D4B">
          <w:t xml:space="preserve">”) as well as </w:t>
        </w:r>
      </w:ins>
      <w:ins w:id="323" w:author="Björn Jörges" w:date="2021-07-04T00:49:00Z">
        <w:r w:rsidR="0060244C">
          <w:t xml:space="preserve">all </w:t>
        </w:r>
      </w:ins>
      <w:ins w:id="324" w:author="Björn Jörges" w:date="2021-04-23T04:29:00Z">
        <w:r w:rsidR="00815D4B">
          <w:t>interactions as fixed effects,</w:t>
        </w:r>
      </w:ins>
      <w:ins w:id="325" w:author="Björn Jörges" w:date="2021-04-23T04:30:00Z">
        <w:r w:rsidR="00815D4B">
          <w:t xml:space="preserve"> as well as random intercepts and random slopes for “</w:t>
        </w:r>
      </w:ins>
      <m:oMath>
        <m:r>
          <w:ins w:id="326" w:author="Björn Jörges" w:date="2021-05-19T03:23:00Z">
            <w:rPr>
              <w:rFonts w:ascii="Cambria Math" w:hAnsi="Cambria Math"/>
            </w:rPr>
            <m:t>Spee</m:t>
          </w:ins>
        </m:r>
        <m:sSub>
          <m:sSubPr>
            <m:ctrlPr>
              <w:ins w:id="327" w:author="Björn Jörges" w:date="2021-05-19T03:23:00Z">
                <w:rPr>
                  <w:rFonts w:ascii="Cambria Math" w:hAnsi="Cambria Math"/>
                  <w:i/>
                </w:rPr>
              </w:ins>
            </m:ctrlPr>
          </m:sSubPr>
          <m:e>
            <m:r>
              <w:ins w:id="328" w:author="Björn Jörges" w:date="2021-05-19T03:23:00Z">
                <w:rPr>
                  <w:rFonts w:ascii="Cambria Math" w:hAnsi="Cambria Math"/>
                </w:rPr>
                <m:t>d</m:t>
              </w:ins>
            </m:r>
          </m:e>
          <m:sub>
            <m:r>
              <w:ins w:id="329" w:author="Björn Jörges" w:date="2021-05-19T03:23:00Z">
                <w:rPr>
                  <w:rFonts w:ascii="Cambria Math" w:hAnsi="Cambria Math"/>
                </w:rPr>
                <m:t>Ball Cloud</m:t>
              </w:ins>
            </m:r>
          </m:sub>
        </m:sSub>
      </m:oMath>
      <w:ins w:id="330" w:author="Björn Jörges" w:date="2021-04-23T04:30:00Z">
        <w:r w:rsidR="00815D4B">
          <w:t xml:space="preserve">” </w:t>
        </w:r>
      </w:ins>
      <w:ins w:id="331" w:author="Björn Jörges" w:date="2021-07-04T00:50:00Z">
        <w:r w:rsidR="0060244C">
          <w:t>and “</w:t>
        </w:r>
        <w:r w:rsidR="0060244C" w:rsidRPr="0060244C">
          <w:t>Subject Motion</w:t>
        </w:r>
        <w:r w:rsidR="0060244C">
          <w:t>”</w:t>
        </w:r>
        <w:r w:rsidR="0060244C" w:rsidRPr="0060244C">
          <w:t xml:space="preserve"> </w:t>
        </w:r>
      </w:ins>
      <w:ins w:id="332" w:author="Björn Jörges" w:date="2021-04-23T04:30:00Z">
        <w:r w:rsidR="00815D4B">
          <w:t xml:space="preserve">per </w:t>
        </w:r>
      </w:ins>
      <w:ins w:id="333" w:author="Björn Jörges" w:date="2021-06-05T03:16:00Z">
        <w:r w:rsidR="0089394E">
          <w:t>speed</w:t>
        </w:r>
      </w:ins>
      <w:ins w:id="334" w:author="Björn Jörges" w:date="2021-04-23T04:30:00Z">
        <w:r w:rsidR="00815D4B">
          <w:t xml:space="preserve"> of the comparison stimulus</w:t>
        </w:r>
      </w:ins>
      <w:ins w:id="335" w:author="Björn Jörges" w:date="2021-06-05T02:36:00Z">
        <w:r w:rsidR="00025C68">
          <w:t xml:space="preserve"> (“</w:t>
        </w:r>
      </w:ins>
      <m:oMath>
        <m:r>
          <w:ins w:id="336" w:author="Björn Jörges" w:date="2021-06-05T02:36:00Z">
            <w:rPr>
              <w:rFonts w:ascii="Cambria Math" w:hAnsi="Cambria Math"/>
            </w:rPr>
            <m:t>Spee</m:t>
          </w:ins>
        </m:r>
        <m:sSub>
          <m:sSubPr>
            <m:ctrlPr>
              <w:ins w:id="337" w:author="Björn Jörges" w:date="2021-06-05T02:36:00Z">
                <w:rPr>
                  <w:rFonts w:ascii="Cambria Math" w:hAnsi="Cambria Math"/>
                  <w:i/>
                </w:rPr>
              </w:ins>
            </m:ctrlPr>
          </m:sSubPr>
          <m:e>
            <m:r>
              <w:ins w:id="338" w:author="Björn Jörges" w:date="2021-06-05T02:36:00Z">
                <w:rPr>
                  <w:rFonts w:ascii="Cambria Math" w:hAnsi="Cambria Math"/>
                </w:rPr>
                <m:t>d</m:t>
              </w:ins>
            </m:r>
          </m:e>
          <m:sub>
            <m:r>
              <w:ins w:id="339" w:author="Björn Jörges" w:date="2021-06-05T02:36:00Z">
                <w:rPr>
                  <w:rFonts w:ascii="Cambria Math" w:hAnsi="Cambria Math"/>
                </w:rPr>
                <m:t xml:space="preserve">Big </m:t>
              </w:ins>
            </m:r>
            <m:r>
              <w:ins w:id="340" w:author="Björn Jörges" w:date="2021-06-05T02:37:00Z">
                <w:rPr>
                  <w:rFonts w:ascii="Cambria Math" w:hAnsi="Cambria Math"/>
                </w:rPr>
                <m:t>T</m:t>
              </w:ins>
            </m:r>
            <m:r>
              <w:ins w:id="341" w:author="Björn Jörges" w:date="2021-06-05T02:36:00Z">
                <w:rPr>
                  <w:rFonts w:ascii="Cambria Math" w:hAnsi="Cambria Math"/>
                </w:rPr>
                <m:t>arget</m:t>
              </w:ins>
            </m:r>
          </m:sub>
        </m:sSub>
      </m:oMath>
      <w:ins w:id="342" w:author="Björn Jörges" w:date="2021-06-05T02:37:00Z">
        <w:r w:rsidR="00025C68">
          <w:rPr>
            <w:rFonts w:eastAsiaTheme="minorEastAsia"/>
          </w:rPr>
          <w:t>)</w:t>
        </w:r>
      </w:ins>
      <w:ins w:id="343" w:author="Björn Jörges" w:date="2021-06-05T02:36:00Z">
        <w:r w:rsidR="00025C68">
          <w:t xml:space="preserve"> and</w:t>
        </w:r>
      </w:ins>
      <w:ins w:id="344" w:author="Björn Jörges" w:date="2021-04-23T04:30:00Z">
        <w:r w:rsidR="00815D4B">
          <w:t xml:space="preserve"> per Participant</w:t>
        </w:r>
      </w:ins>
      <w:ins w:id="345" w:author="Björn Jörges" w:date="2021-06-05T02:37:00Z">
        <w:r w:rsidR="00025C68">
          <w:t xml:space="preserve"> (“</w:t>
        </w:r>
      </w:ins>
      <m:oMath>
        <m:r>
          <w:ins w:id="346" w:author="Björn Jörges" w:date="2021-06-05T02:37:00Z">
            <w:rPr>
              <w:rFonts w:ascii="Cambria Math" w:hAnsi="Cambria Math"/>
            </w:rPr>
            <m:t>Subject</m:t>
          </w:ins>
        </m:r>
      </m:oMath>
      <w:ins w:id="347" w:author="Björn Jörges" w:date="2021-06-05T02:37:00Z">
        <w:r w:rsidR="00025C68">
          <w:rPr>
            <w:rFonts w:eastAsiaTheme="minorEastAsia"/>
          </w:rPr>
          <w:t xml:space="preserve">“) </w:t>
        </w:r>
      </w:ins>
      <w:ins w:id="348" w:author="Björn Jörges" w:date="2021-04-23T04:30:00Z">
        <w:r w:rsidR="00815D4B">
          <w:t>as random effects</w:t>
        </w:r>
      </w:ins>
      <w:ins w:id="349" w:author="Björn Jörges" w:date="2021-04-23T04:31:00Z">
        <w:r w:rsidR="00815D4B">
          <w:t>.</w:t>
        </w:r>
      </w:ins>
      <w:ins w:id="350" w:author="Björn Jörges" w:date="2021-04-23T04:33:00Z">
        <w:r w:rsidR="00815D4B">
          <w:t xml:space="preserve"> We f</w:t>
        </w:r>
      </w:ins>
      <w:ins w:id="351" w:author="Björn Jörges" w:date="2021-04-23T04:34:00Z">
        <w:r w:rsidR="00815D4B">
          <w:t>itted this model across the whole dataset, neglecting the differences between the Conditions (Main Condition, Blank Wall condition and Moving Wall condition) to keep the computational complexity</w:t>
        </w:r>
      </w:ins>
      <w:ins w:id="352" w:author="Björn Jörges" w:date="2021-04-23T04:35:00Z">
        <w:r w:rsidR="00815D4B">
          <w:t xml:space="preserve"> within reasonable limits.</w:t>
        </w:r>
      </w:ins>
      <w:ins w:id="353" w:author="Björn Jörges" w:date="2021-06-17T02:16:00Z">
        <w:r w:rsidR="006B7672">
          <w:t xml:space="preserve"> We used a probit link function.</w:t>
        </w:r>
      </w:ins>
      <w:ins w:id="354" w:author="Björn Jörges" w:date="2021-04-23T04:34:00Z">
        <w:r w:rsidR="00815D4B">
          <w:t xml:space="preserve"> </w:t>
        </w:r>
      </w:ins>
      <w:ins w:id="355" w:author="Björn Jörges" w:date="2021-04-23T04:31:00Z">
        <w:r w:rsidR="00815D4B">
          <w:t xml:space="preserve">In </w:t>
        </w:r>
      </w:ins>
      <w:ins w:id="356" w:author="Björn Jörges" w:date="2021-07-04T00:57:00Z">
        <w:r w:rsidR="008E402B">
          <w:t xml:space="preserve">lme4 </w:t>
        </w:r>
      </w:ins>
      <w:ins w:id="357" w:author="Björn Jörges" w:date="2021-04-23T04:31:00Z">
        <w:r w:rsidR="00815D4B">
          <w:t>syntax, this model reads as follows:</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4"/>
        <w:gridCol w:w="492"/>
      </w:tblGrid>
      <w:tr w:rsidR="00815D4B" w:rsidRPr="00815D4B" w14:paraId="56F97F50" w14:textId="77777777" w:rsidTr="00815D4B">
        <w:trPr>
          <w:ins w:id="358" w:author="Björn Jörges" w:date="2021-04-23T04:36:00Z"/>
        </w:trPr>
        <w:tc>
          <w:tcPr>
            <w:tcW w:w="9108" w:type="dxa"/>
          </w:tcPr>
          <w:p w14:paraId="1F1CC8CE" w14:textId="14346A86" w:rsidR="00815D4B" w:rsidRPr="00815D4B" w:rsidRDefault="00815D4B" w:rsidP="00815D4B">
            <w:pPr>
              <w:spacing w:after="160" w:line="259" w:lineRule="auto"/>
              <w:rPr>
                <w:ins w:id="359" w:author="Björn Jörges" w:date="2021-04-23T04:36:00Z"/>
                <w:rFonts w:ascii="Cambria Math" w:hAnsi="Cambria Math"/>
                <w:i/>
              </w:rPr>
            </w:pPr>
            <m:oMathPara>
              <m:oMath>
                <m:r>
                  <w:ins w:id="360" w:author="Björn Jörges" w:date="2021-04-23T04:36:00Z">
                    <w:rPr>
                      <w:rFonts w:ascii="Cambria Math" w:hAnsi="Cambria Math"/>
                    </w:rPr>
                    <m:t xml:space="preserve">Response ~ </m:t>
                  </w:ins>
                </m:r>
                <m:r>
                  <w:ins w:id="361" w:author="Björn Jörges" w:date="2021-06-17T02:14:00Z">
                    <w:rPr>
                      <w:rFonts w:ascii="Cambria Math" w:hAnsi="Cambria Math"/>
                    </w:rPr>
                    <m:t>Spee</m:t>
                  </w:ins>
                </m:r>
                <m:sSub>
                  <m:sSubPr>
                    <m:ctrlPr>
                      <w:ins w:id="362" w:author="Björn Jörges" w:date="2021-06-17T02:14:00Z">
                        <w:rPr>
                          <w:rFonts w:ascii="Cambria Math" w:hAnsi="Cambria Math"/>
                          <w:i/>
                        </w:rPr>
                      </w:ins>
                    </m:ctrlPr>
                  </m:sSubPr>
                  <m:e>
                    <m:r>
                      <w:ins w:id="363" w:author="Björn Jörges" w:date="2021-06-17T02:14:00Z">
                        <w:rPr>
                          <w:rFonts w:ascii="Cambria Math" w:hAnsi="Cambria Math"/>
                        </w:rPr>
                        <m:t>d</m:t>
                      </w:ins>
                    </m:r>
                  </m:e>
                  <m:sub>
                    <m:r>
                      <w:ins w:id="364" w:author="Björn Jörges" w:date="2021-06-17T02:14:00Z">
                        <w:rPr>
                          <w:rFonts w:ascii="Cambria Math" w:hAnsi="Cambria Math"/>
                        </w:rPr>
                        <m:t>Ball Cloud</m:t>
                      </w:ins>
                    </m:r>
                  </m:sub>
                </m:sSub>
                <m:r>
                  <w:ins w:id="365" w:author="Björn Jörges" w:date="2021-04-23T04:36:00Z">
                    <w:rPr>
                      <w:rFonts w:ascii="Cambria Math" w:hAnsi="Cambria Math"/>
                    </w:rPr>
                    <m:t>*Subject Motion*</m:t>
                  </w:ins>
                </m:r>
                <m:r>
                  <w:ins w:id="366" w:author="Björn Jörges" w:date="2021-06-17T02:15:00Z">
                    <w:rPr>
                      <w:rFonts w:ascii="Cambria Math" w:hAnsi="Cambria Math"/>
                    </w:rPr>
                    <m:t>Met</m:t>
                  </w:ins>
                </m:r>
                <m:r>
                  <w:ins w:id="367" w:author="Björn Jörges" w:date="2021-04-23T04:36:00Z">
                    <w:rPr>
                      <w:rFonts w:ascii="Cambria Math" w:hAnsi="Cambria Math"/>
                    </w:rPr>
                    <m:t xml:space="preserve"> Criterion+ </m:t>
                  </w:ins>
                </m:r>
                <m:d>
                  <m:dPr>
                    <m:endChr m:val="|"/>
                    <m:ctrlPr>
                      <w:ins w:id="368" w:author="Björn Jörges" w:date="2021-04-23T04:36:00Z">
                        <w:rPr>
                          <w:rFonts w:ascii="Cambria Math" w:hAnsi="Cambria Math"/>
                          <w:i/>
                        </w:rPr>
                      </w:ins>
                    </m:ctrlPr>
                  </m:dPr>
                  <m:e>
                    <m:r>
                      <w:ins w:id="369" w:author="Björn Jörges" w:date="2021-06-17T02:14:00Z">
                        <w:rPr>
                          <w:rFonts w:ascii="Cambria Math" w:hAnsi="Cambria Math"/>
                        </w:rPr>
                        <m:t>Spee</m:t>
                      </w:ins>
                    </m:r>
                    <m:sSub>
                      <m:sSubPr>
                        <m:ctrlPr>
                          <w:ins w:id="370" w:author="Björn Jörges" w:date="2021-06-17T02:14:00Z">
                            <w:rPr>
                              <w:rFonts w:ascii="Cambria Math" w:hAnsi="Cambria Math"/>
                              <w:i/>
                            </w:rPr>
                          </w:ins>
                        </m:ctrlPr>
                      </m:sSubPr>
                      <m:e>
                        <m:r>
                          <w:ins w:id="371" w:author="Björn Jörges" w:date="2021-06-17T02:14:00Z">
                            <w:rPr>
                              <w:rFonts w:ascii="Cambria Math" w:hAnsi="Cambria Math"/>
                            </w:rPr>
                            <m:t>d</m:t>
                          </w:ins>
                        </m:r>
                      </m:e>
                      <m:sub>
                        <m:r>
                          <w:ins w:id="372" w:author="Björn Jörges" w:date="2021-06-17T02:14:00Z">
                            <w:rPr>
                              <w:rFonts w:ascii="Cambria Math" w:hAnsi="Cambria Math"/>
                            </w:rPr>
                            <m:t>Ball Cloud</m:t>
                          </w:ins>
                        </m:r>
                      </m:sub>
                    </m:sSub>
                    <m:r>
                      <w:ins w:id="373" w:author="Björn Jörges" w:date="2021-06-17T02:15:00Z">
                        <w:rPr>
                          <w:rFonts w:ascii="Cambria Math" w:hAnsi="Cambria Math"/>
                        </w:rPr>
                        <m:t>+ Subject Motion</m:t>
                      </w:ins>
                    </m:r>
                  </m:e>
                </m:d>
                <m:r>
                  <w:ins w:id="374" w:author="Björn Jörges" w:date="2021-06-17T02:15:00Z">
                    <w:rPr>
                      <w:rFonts w:ascii="Cambria Math" w:hAnsi="Cambria Math"/>
                    </w:rPr>
                    <m:t xml:space="preserve">  </m:t>
                  </w:ins>
                </m:r>
                <m:r>
                  <w:ins w:id="375" w:author="Björn Jörges" w:date="2021-04-23T04:36:00Z">
                    <w:rPr>
                      <w:rFonts w:ascii="Cambria Math" w:hAnsi="Cambria Math"/>
                    </w:rPr>
                    <m:t xml:space="preserve">Subject)+ </m:t>
                  </w:ins>
                </m:r>
                <m:d>
                  <m:dPr>
                    <m:endChr m:val="|"/>
                    <m:ctrlPr>
                      <w:ins w:id="376" w:author="Björn Jörges" w:date="2021-04-23T04:36:00Z">
                        <w:rPr>
                          <w:rFonts w:ascii="Cambria Math" w:hAnsi="Cambria Math"/>
                          <w:i/>
                        </w:rPr>
                      </w:ins>
                    </m:ctrlPr>
                  </m:dPr>
                  <m:e>
                    <m:r>
                      <w:ins w:id="377" w:author="Björn Jörges" w:date="2021-06-17T02:14:00Z">
                        <w:rPr>
                          <w:rFonts w:ascii="Cambria Math" w:hAnsi="Cambria Math"/>
                        </w:rPr>
                        <m:t>Spee</m:t>
                      </w:ins>
                    </m:r>
                    <m:sSub>
                      <m:sSubPr>
                        <m:ctrlPr>
                          <w:ins w:id="378" w:author="Björn Jörges" w:date="2021-06-17T02:14:00Z">
                            <w:rPr>
                              <w:rFonts w:ascii="Cambria Math" w:hAnsi="Cambria Math"/>
                              <w:i/>
                            </w:rPr>
                          </w:ins>
                        </m:ctrlPr>
                      </m:sSubPr>
                      <m:e>
                        <m:r>
                          <w:ins w:id="379" w:author="Björn Jörges" w:date="2021-06-17T02:14:00Z">
                            <w:rPr>
                              <w:rFonts w:ascii="Cambria Math" w:hAnsi="Cambria Math"/>
                            </w:rPr>
                            <m:t>d</m:t>
                          </w:ins>
                        </m:r>
                      </m:e>
                      <m:sub>
                        <m:r>
                          <w:ins w:id="380" w:author="Björn Jörges" w:date="2021-06-17T02:14:00Z">
                            <w:rPr>
                              <w:rFonts w:ascii="Cambria Math" w:hAnsi="Cambria Math"/>
                            </w:rPr>
                            <m:t>Ball Cloud</m:t>
                          </w:ins>
                        </m:r>
                      </m:sub>
                    </m:sSub>
                    <m:r>
                      <w:ins w:id="381" w:author="Björn Jörges" w:date="2021-06-17T02:15:00Z">
                        <w:rPr>
                          <w:rFonts w:ascii="Cambria Math" w:hAnsi="Cambria Math"/>
                        </w:rPr>
                        <m:t>+ Subject Motion</m:t>
                      </w:ins>
                    </m:r>
                  </m:e>
                </m:d>
                <m:r>
                  <w:ins w:id="382" w:author="Björn Jörges" w:date="2021-06-05T02:37:00Z">
                    <w:rPr>
                      <w:rFonts w:ascii="Cambria Math" w:hAnsi="Cambria Math"/>
                    </w:rPr>
                    <m:t>Spee</m:t>
                  </w:ins>
                </m:r>
                <m:sSub>
                  <m:sSubPr>
                    <m:ctrlPr>
                      <w:ins w:id="383" w:author="Björn Jörges" w:date="2021-06-05T02:37:00Z">
                        <w:rPr>
                          <w:rFonts w:ascii="Cambria Math" w:hAnsi="Cambria Math"/>
                          <w:i/>
                        </w:rPr>
                      </w:ins>
                    </m:ctrlPr>
                  </m:sSubPr>
                  <m:e>
                    <m:r>
                      <w:ins w:id="384" w:author="Björn Jörges" w:date="2021-06-05T02:37:00Z">
                        <w:rPr>
                          <w:rFonts w:ascii="Cambria Math" w:hAnsi="Cambria Math"/>
                        </w:rPr>
                        <m:t>d</m:t>
                      </w:ins>
                    </m:r>
                  </m:e>
                  <m:sub>
                    <m:r>
                      <w:ins w:id="385" w:author="Björn Jörges" w:date="2021-06-05T02:37:00Z">
                        <w:rPr>
                          <w:rFonts w:ascii="Cambria Math" w:hAnsi="Cambria Math"/>
                        </w:rPr>
                        <m:t>Big Target</m:t>
                      </w:ins>
                    </m:r>
                  </m:sub>
                </m:sSub>
                <m:r>
                  <w:ins w:id="386" w:author="Björn Jörges" w:date="2021-04-23T04:36:00Z">
                    <w:rPr>
                      <w:rFonts w:ascii="Cambria Math" w:hAnsi="Cambria Math"/>
                    </w:rPr>
                    <m:t>)</m:t>
                  </w:ins>
                </m:r>
              </m:oMath>
            </m:oMathPara>
          </w:p>
        </w:tc>
        <w:tc>
          <w:tcPr>
            <w:tcW w:w="450" w:type="dxa"/>
          </w:tcPr>
          <w:p w14:paraId="2E503B23" w14:textId="77777777" w:rsidR="00815D4B" w:rsidRPr="00815D4B" w:rsidRDefault="00815D4B" w:rsidP="00815D4B">
            <w:pPr>
              <w:spacing w:after="160" w:line="259" w:lineRule="auto"/>
              <w:rPr>
                <w:ins w:id="387" w:author="Björn Jörges" w:date="2021-04-23T04:36:00Z"/>
                <w:rFonts w:ascii="Cambria Math" w:hAnsi="Cambria Math"/>
                <w:i/>
              </w:rPr>
            </w:pPr>
            <w:ins w:id="388" w:author="Björn Jörges" w:date="2021-04-23T04:36:00Z">
              <w:r w:rsidRPr="00815D4B">
                <w:rPr>
                  <w:rFonts w:ascii="Cambria Math" w:hAnsi="Cambria Math"/>
                  <w:i/>
                </w:rPr>
                <w:t>[2]</w:t>
              </w:r>
            </w:ins>
          </w:p>
        </w:tc>
      </w:tr>
    </w:tbl>
    <w:p w14:paraId="3A6211CB" w14:textId="09DF029A" w:rsidR="00815D4B" w:rsidRDefault="004233A3">
      <w:pPr>
        <w:rPr>
          <w:ins w:id="389" w:author="Björn Jörges" w:date="2021-04-23T04:35:00Z"/>
        </w:rPr>
      </w:pPr>
      <w:ins w:id="390" w:author="Björn Jörges" w:date="2021-04-23T04:19:00Z">
        <w:r w:rsidRPr="004233A3">
          <w:t xml:space="preserve">We additionally fitted a null model with the same specifications, but without </w:t>
        </w:r>
      </w:ins>
      <w:ins w:id="391" w:author="Björn Jörges" w:date="2021-04-23T04:35:00Z">
        <w:r w:rsidR="00815D4B">
          <w:t>“Satisfied Criterion”</w:t>
        </w:r>
      </w:ins>
      <w:ins w:id="392" w:author="Björn Jörges" w:date="2021-04-23T04:19:00Z">
        <w:r w:rsidRPr="004233A3">
          <w:t xml:space="preserve"> </w:t>
        </w:r>
      </w:ins>
      <w:ins w:id="393" w:author="Björn Jörges" w:date="2021-04-23T04:35:00Z">
        <w:r w:rsidR="00815D4B">
          <w:t xml:space="preserve">and the respective interactions </w:t>
        </w:r>
      </w:ins>
      <w:ins w:id="394" w:author="Björn Jörges" w:date="2021-04-23T04:19:00Z">
        <w:r w:rsidRPr="004233A3">
          <w:t>as fixed effect</w:t>
        </w:r>
      </w:ins>
      <w:ins w:id="395" w:author="Björn Jörges" w:date="2021-04-23T04:35:00Z">
        <w:r w:rsidR="00815D4B">
          <w:t>s</w:t>
        </w:r>
      </w:ins>
      <w:ins w:id="396" w:author="Björn Jörges" w:date="2021-04-23T04:19:00Z">
        <w:r w:rsidRPr="004233A3">
          <w:t xml:space="preserve">. </w:t>
        </w:r>
      </w:ins>
      <w:ins w:id="397" w:author="Björn Jörges" w:date="2021-04-23T04:35:00Z">
        <w:r w:rsidR="00815D4B">
          <w:t>This null model reads as:</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815D4B" w:rsidRPr="00815D4B" w14:paraId="3667ED08" w14:textId="77777777" w:rsidTr="00241D12">
        <w:trPr>
          <w:ins w:id="398" w:author="Björn Jörges" w:date="2021-04-23T04:35:00Z"/>
        </w:trPr>
        <w:tc>
          <w:tcPr>
            <w:tcW w:w="9108" w:type="dxa"/>
          </w:tcPr>
          <w:p w14:paraId="536B146B" w14:textId="43347C5A" w:rsidR="00815D4B" w:rsidRPr="00815D4B" w:rsidRDefault="006B7672" w:rsidP="00815D4B">
            <w:pPr>
              <w:spacing w:after="160" w:line="259" w:lineRule="auto"/>
              <w:rPr>
                <w:ins w:id="399" w:author="Björn Jörges" w:date="2021-04-23T04:35:00Z"/>
              </w:rPr>
            </w:pPr>
            <m:oMathPara>
              <m:oMath>
                <m:r>
                  <w:ins w:id="400" w:author="Björn Jörges" w:date="2021-06-17T02:15:00Z">
                    <w:rPr>
                      <w:rFonts w:ascii="Cambria Math" w:hAnsi="Cambria Math"/>
                    </w:rPr>
                    <m:t>Response ~ Spee</m:t>
                  </w:ins>
                </m:r>
                <m:sSub>
                  <m:sSubPr>
                    <m:ctrlPr>
                      <w:ins w:id="401" w:author="Björn Jörges" w:date="2021-06-17T02:15:00Z">
                        <w:rPr>
                          <w:rFonts w:ascii="Cambria Math" w:hAnsi="Cambria Math"/>
                          <w:i/>
                        </w:rPr>
                      </w:ins>
                    </m:ctrlPr>
                  </m:sSubPr>
                  <m:e>
                    <m:r>
                      <w:ins w:id="402" w:author="Björn Jörges" w:date="2021-06-17T02:15:00Z">
                        <w:rPr>
                          <w:rFonts w:ascii="Cambria Math" w:hAnsi="Cambria Math"/>
                        </w:rPr>
                        <m:t>d</m:t>
                      </w:ins>
                    </m:r>
                  </m:e>
                  <m:sub>
                    <m:r>
                      <w:ins w:id="403" w:author="Björn Jörges" w:date="2021-06-17T02:15:00Z">
                        <w:rPr>
                          <w:rFonts w:ascii="Cambria Math" w:hAnsi="Cambria Math"/>
                        </w:rPr>
                        <m:t>Ball Cloud</m:t>
                      </w:ins>
                    </m:r>
                  </m:sub>
                </m:sSub>
                <m:r>
                  <w:ins w:id="404" w:author="Björn Jörges" w:date="2021-06-17T02:15:00Z">
                    <w:rPr>
                      <w:rFonts w:ascii="Cambria Math" w:hAnsi="Cambria Math"/>
                    </w:rPr>
                    <m:t xml:space="preserve">*Subject Motion*Met Criterion+ </m:t>
                  </w:ins>
                </m:r>
                <m:d>
                  <m:dPr>
                    <m:endChr m:val="|"/>
                    <m:ctrlPr>
                      <w:ins w:id="405" w:author="Björn Jörges" w:date="2021-06-17T02:15:00Z">
                        <w:rPr>
                          <w:rFonts w:ascii="Cambria Math" w:hAnsi="Cambria Math"/>
                          <w:i/>
                        </w:rPr>
                      </w:ins>
                    </m:ctrlPr>
                  </m:dPr>
                  <m:e>
                    <m:r>
                      <w:ins w:id="406" w:author="Björn Jörges" w:date="2021-06-17T02:15:00Z">
                        <w:rPr>
                          <w:rFonts w:ascii="Cambria Math" w:hAnsi="Cambria Math"/>
                        </w:rPr>
                        <m:t>Spee</m:t>
                      </w:ins>
                    </m:r>
                    <m:sSub>
                      <m:sSubPr>
                        <m:ctrlPr>
                          <w:ins w:id="407" w:author="Björn Jörges" w:date="2021-06-17T02:15:00Z">
                            <w:rPr>
                              <w:rFonts w:ascii="Cambria Math" w:hAnsi="Cambria Math"/>
                              <w:i/>
                            </w:rPr>
                          </w:ins>
                        </m:ctrlPr>
                      </m:sSubPr>
                      <m:e>
                        <m:r>
                          <w:ins w:id="408" w:author="Björn Jörges" w:date="2021-06-17T02:15:00Z">
                            <w:rPr>
                              <w:rFonts w:ascii="Cambria Math" w:hAnsi="Cambria Math"/>
                            </w:rPr>
                            <m:t>d</m:t>
                          </w:ins>
                        </m:r>
                      </m:e>
                      <m:sub>
                        <m:r>
                          <w:ins w:id="409" w:author="Björn Jörges" w:date="2021-06-17T02:15:00Z">
                            <w:rPr>
                              <w:rFonts w:ascii="Cambria Math" w:hAnsi="Cambria Math"/>
                            </w:rPr>
                            <m:t>Ball Cloud</m:t>
                          </w:ins>
                        </m:r>
                      </m:sub>
                    </m:sSub>
                    <m:r>
                      <w:ins w:id="410" w:author="Björn Jörges" w:date="2021-06-17T02:15:00Z">
                        <w:rPr>
                          <w:rFonts w:ascii="Cambria Math" w:hAnsi="Cambria Math"/>
                        </w:rPr>
                        <m:t>+ Subject Motion</m:t>
                      </w:ins>
                    </m:r>
                  </m:e>
                </m:d>
                <m:r>
                  <w:ins w:id="411" w:author="Björn Jörges" w:date="2021-06-17T02:15:00Z">
                    <w:rPr>
                      <w:rFonts w:ascii="Cambria Math" w:hAnsi="Cambria Math"/>
                    </w:rPr>
                    <m:t xml:space="preserve">  Subject)+ </m:t>
                  </w:ins>
                </m:r>
                <m:d>
                  <m:dPr>
                    <m:endChr m:val="|"/>
                    <m:ctrlPr>
                      <w:ins w:id="412" w:author="Björn Jörges" w:date="2021-06-17T02:15:00Z">
                        <w:rPr>
                          <w:rFonts w:ascii="Cambria Math" w:hAnsi="Cambria Math"/>
                          <w:i/>
                        </w:rPr>
                      </w:ins>
                    </m:ctrlPr>
                  </m:dPr>
                  <m:e>
                    <m:r>
                      <w:ins w:id="413" w:author="Björn Jörges" w:date="2021-06-17T02:15:00Z">
                        <w:rPr>
                          <w:rFonts w:ascii="Cambria Math" w:hAnsi="Cambria Math"/>
                        </w:rPr>
                        <m:t>Spee</m:t>
                      </w:ins>
                    </m:r>
                    <m:sSub>
                      <m:sSubPr>
                        <m:ctrlPr>
                          <w:ins w:id="414" w:author="Björn Jörges" w:date="2021-06-17T02:15:00Z">
                            <w:rPr>
                              <w:rFonts w:ascii="Cambria Math" w:hAnsi="Cambria Math"/>
                              <w:i/>
                            </w:rPr>
                          </w:ins>
                        </m:ctrlPr>
                      </m:sSubPr>
                      <m:e>
                        <m:r>
                          <w:ins w:id="415" w:author="Björn Jörges" w:date="2021-06-17T02:15:00Z">
                            <w:rPr>
                              <w:rFonts w:ascii="Cambria Math" w:hAnsi="Cambria Math"/>
                            </w:rPr>
                            <m:t>d</m:t>
                          </w:ins>
                        </m:r>
                      </m:e>
                      <m:sub>
                        <m:r>
                          <w:ins w:id="416" w:author="Björn Jörges" w:date="2021-06-17T02:15:00Z">
                            <w:rPr>
                              <w:rFonts w:ascii="Cambria Math" w:hAnsi="Cambria Math"/>
                            </w:rPr>
                            <m:t>Ball Cloud</m:t>
                          </w:ins>
                        </m:r>
                      </m:sub>
                    </m:sSub>
                    <m:r>
                      <w:ins w:id="417" w:author="Björn Jörges" w:date="2021-06-17T02:15:00Z">
                        <w:rPr>
                          <w:rFonts w:ascii="Cambria Math" w:hAnsi="Cambria Math"/>
                        </w:rPr>
                        <m:t>+ Subject Motion</m:t>
                      </w:ins>
                    </m:r>
                  </m:e>
                </m:d>
                <m:r>
                  <w:ins w:id="418" w:author="Björn Jörges" w:date="2021-06-17T02:15:00Z">
                    <w:rPr>
                      <w:rFonts w:ascii="Cambria Math" w:hAnsi="Cambria Math"/>
                    </w:rPr>
                    <m:t>Spee</m:t>
                  </w:ins>
                </m:r>
                <m:sSub>
                  <m:sSubPr>
                    <m:ctrlPr>
                      <w:ins w:id="419" w:author="Björn Jörges" w:date="2021-06-17T02:15:00Z">
                        <w:rPr>
                          <w:rFonts w:ascii="Cambria Math" w:hAnsi="Cambria Math"/>
                          <w:i/>
                        </w:rPr>
                      </w:ins>
                    </m:ctrlPr>
                  </m:sSubPr>
                  <m:e>
                    <m:r>
                      <w:ins w:id="420" w:author="Björn Jörges" w:date="2021-06-17T02:15:00Z">
                        <w:rPr>
                          <w:rFonts w:ascii="Cambria Math" w:hAnsi="Cambria Math"/>
                        </w:rPr>
                        <m:t>d</m:t>
                      </w:ins>
                    </m:r>
                  </m:e>
                  <m:sub>
                    <m:r>
                      <w:ins w:id="421" w:author="Björn Jörges" w:date="2021-06-17T02:15:00Z">
                        <w:rPr>
                          <w:rFonts w:ascii="Cambria Math" w:hAnsi="Cambria Math"/>
                        </w:rPr>
                        <m:t>Big Target</m:t>
                      </w:ins>
                    </m:r>
                  </m:sub>
                </m:sSub>
                <m:r>
                  <w:ins w:id="422" w:author="Björn Jörges" w:date="2021-06-17T02:15:00Z">
                    <w:rPr>
                      <w:rFonts w:ascii="Cambria Math" w:hAnsi="Cambria Math"/>
                    </w:rPr>
                    <m:t>)</m:t>
                  </w:ins>
                </m:r>
              </m:oMath>
            </m:oMathPara>
          </w:p>
        </w:tc>
        <w:tc>
          <w:tcPr>
            <w:tcW w:w="463" w:type="dxa"/>
          </w:tcPr>
          <w:p w14:paraId="4DFB2283" w14:textId="48737C23" w:rsidR="00815D4B" w:rsidRPr="00815D4B" w:rsidRDefault="00815D4B" w:rsidP="00815D4B">
            <w:pPr>
              <w:spacing w:after="160" w:line="259" w:lineRule="auto"/>
              <w:rPr>
                <w:ins w:id="423" w:author="Björn Jörges" w:date="2021-04-23T04:35:00Z"/>
              </w:rPr>
            </w:pPr>
            <w:ins w:id="424" w:author="Björn Jörges" w:date="2021-04-23T04:35:00Z">
              <w:r w:rsidRPr="00815D4B">
                <w:t>[</w:t>
              </w:r>
            </w:ins>
            <w:ins w:id="425" w:author="Björn Jörges" w:date="2021-04-23T04:36:00Z">
              <w:r>
                <w:t>3</w:t>
              </w:r>
            </w:ins>
            <w:ins w:id="426" w:author="Björn Jörges" w:date="2021-04-23T04:35:00Z">
              <w:r w:rsidRPr="00815D4B">
                <w:t>]</w:t>
              </w:r>
            </w:ins>
          </w:p>
        </w:tc>
      </w:tr>
    </w:tbl>
    <w:p w14:paraId="1B011816" w14:textId="22CFE2CC" w:rsidR="00AE7BDC" w:rsidRPr="00AE7BDC" w:rsidRDefault="00241D12" w:rsidP="00AE7BDC">
      <w:pPr>
        <w:jc w:val="both"/>
        <w:rPr>
          <w:ins w:id="427" w:author="Björn Jörges" w:date="2021-06-17T01:18:00Z"/>
        </w:rPr>
      </w:pPr>
      <w:ins w:id="428" w:author="Björn Jörges" w:date="2021-07-04T01:11:00Z">
        <w:r w:rsidRPr="00241D12">
          <w:t>We found that the test model was not significantly better than the null model (p = 0.6</w:t>
        </w:r>
        <w:r>
          <w:t>1</w:t>
        </w:r>
        <w:r w:rsidRPr="00241D12">
          <w:t>)</w:t>
        </w:r>
        <w:r>
          <w:t xml:space="preserve">. </w:t>
        </w:r>
      </w:ins>
      <w:ins w:id="429" w:author="Björn Jörges" w:date="2021-06-17T01:18:00Z">
        <w:r w:rsidR="00AE7BDC" w:rsidRPr="00AE7BDC">
          <w:t xml:space="preserve">Therefore, rather than collecting more data to satisfy our original criterion, we proceeded with the analyses over the full dataset collected thus far. The code used for this analysis can be found </w:t>
        </w:r>
      </w:ins>
      <w:ins w:id="430" w:author="Björn Jörges" w:date="2021-06-18T20:47:00Z">
        <w:r w:rsidR="00413928" w:rsidRPr="00BB0647">
          <w:t>here (on GitHub: https://github.com/b-jorges/Motion-Perception-during-Self-Motion/blob/master/Final%20Paper%20Analysis%20Selfmotion.R)</w:t>
        </w:r>
      </w:ins>
      <w:ins w:id="431" w:author="Björn Jörges" w:date="2021-06-17T01:18:00Z">
        <w:r w:rsidR="00AE7BDC" w:rsidRPr="00AE7BDC">
          <w:t>.</w:t>
        </w:r>
      </w:ins>
    </w:p>
    <w:p w14:paraId="761A7088" w14:textId="77777777" w:rsidR="00AE7BDC" w:rsidRDefault="00AE7BDC" w:rsidP="00BB0647">
      <w:pPr>
        <w:jc w:val="both"/>
        <w:rPr>
          <w:ins w:id="432" w:author="Björn Jörges" w:date="2021-04-23T02:54:00Z"/>
        </w:rPr>
      </w:pPr>
    </w:p>
    <w:p w14:paraId="17BFFD2E" w14:textId="77777777" w:rsidR="008F11E3" w:rsidRDefault="009642EE" w:rsidP="00BB0647">
      <w:pPr>
        <w:keepNext/>
        <w:rPr>
          <w:ins w:id="433" w:author="Björn Jörges" w:date="2021-04-23T02:55:00Z"/>
        </w:rPr>
      </w:pPr>
      <w:ins w:id="434" w:author="Björn Jörges" w:date="2021-04-23T02:55:00Z">
        <w:r>
          <w:rPr>
            <w:noProof/>
          </w:rPr>
          <w:lastRenderedPageBreak/>
          <w:drawing>
            <wp:inline distT="0" distB="0" distL="0" distR="0" wp14:anchorId="1E829C29" wp14:editId="133B36DD">
              <wp:extent cx="3048000" cy="3048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2"/>
                      <a:stretch>
                        <a:fillRect/>
                      </a:stretch>
                    </pic:blipFill>
                    <pic:spPr bwMode="auto">
                      <a:xfrm>
                        <a:off x="0" y="0"/>
                        <a:ext cx="3048000" cy="3048000"/>
                      </a:xfrm>
                      <a:prstGeom prst="rect">
                        <a:avLst/>
                      </a:prstGeom>
                      <a:noFill/>
                      <a:ln>
                        <a:noFill/>
                      </a:ln>
                    </pic:spPr>
                  </pic:pic>
                </a:graphicData>
              </a:graphic>
            </wp:inline>
          </w:drawing>
        </w:r>
      </w:ins>
    </w:p>
    <w:p w14:paraId="3D99A771" w14:textId="4BAF4F75" w:rsidR="009642EE" w:rsidRPr="00BF6A02" w:rsidRDefault="008F11E3" w:rsidP="00BB0647">
      <w:pPr>
        <w:pStyle w:val="Caption"/>
        <w:jc w:val="both"/>
      </w:pPr>
      <w:bookmarkStart w:id="435" w:name="_Ref73754623"/>
      <w:ins w:id="436" w:author="Björn Jörges" w:date="2021-04-23T02:55:00Z">
        <w:r>
          <w:t xml:space="preserve">Figure </w:t>
        </w:r>
        <w:r>
          <w:fldChar w:fldCharType="begin"/>
        </w:r>
        <w:r>
          <w:instrText xml:space="preserve"> SEQ Figure \* ARABIC </w:instrText>
        </w:r>
      </w:ins>
      <w:r>
        <w:fldChar w:fldCharType="separate"/>
      </w:r>
      <w:ins w:id="437" w:author="Björn Jörges" w:date="2021-06-18T15:46:00Z">
        <w:r w:rsidR="004F4DAA">
          <w:rPr>
            <w:noProof/>
          </w:rPr>
          <w:t>2</w:t>
        </w:r>
      </w:ins>
      <w:ins w:id="438" w:author="Björn Jörges" w:date="2021-04-23T02:55:00Z">
        <w:r>
          <w:fldChar w:fldCharType="end"/>
        </w:r>
        <w:bookmarkEnd w:id="435"/>
        <w:r>
          <w:t>: Distributions of judgements fo</w:t>
        </w:r>
      </w:ins>
      <w:ins w:id="439" w:author="Björn Jörges" w:date="2021-04-23T02:57:00Z">
        <w:r>
          <w:t xml:space="preserve">r </w:t>
        </w:r>
      </w:ins>
      <w:ins w:id="440" w:author="Björn Jörges" w:date="2021-04-23T02:59:00Z">
        <w:r>
          <w:t>the self-motion judgement task.</w:t>
        </w:r>
      </w:ins>
      <w:ins w:id="441" w:author="Björn Jörges" w:date="2021-04-23T03:02:00Z">
        <w:r>
          <w:t xml:space="preserve"> For the Regular Condition and the Blank Wall condition,</w:t>
        </w:r>
      </w:ins>
      <w:ins w:id="442" w:author="Björn Jörges" w:date="2021-04-23T02:59:00Z">
        <w:r>
          <w:t xml:space="preserve"> </w:t>
        </w:r>
      </w:ins>
      <w:ins w:id="443" w:author="Björn Jörges" w:date="2021-04-23T03:03:00Z">
        <w:r>
          <w:t>a</w:t>
        </w:r>
      </w:ins>
      <w:ins w:id="444" w:author="Björn Jörges" w:date="2021-04-23T03:02:00Z">
        <w:r>
          <w:t xml:space="preserve"> rating of above zero meant that the participant perceived </w:t>
        </w:r>
      </w:ins>
      <w:ins w:id="445" w:author="Björn Jörges" w:date="2021-04-23T03:03:00Z">
        <w:r>
          <w:t>themselves to move rather than their environment</w:t>
        </w:r>
      </w:ins>
      <w:ins w:id="446" w:author="Björn Jörges" w:date="2021-04-23T03:04:00Z">
        <w:r>
          <w:t>, while a rating of below zero meant that they perceived the environment to move rather than themselves. For the Moving Wall condition, a rating above 0 means that they perceived themselves to move rather than just the wall backdrop, while a rating below zero means that they perceive</w:t>
        </w:r>
      </w:ins>
      <w:ins w:id="447" w:author="Björn Jörges" w:date="2021-04-23T03:05:00Z">
        <w:r>
          <w:t xml:space="preserve">d the </w:t>
        </w:r>
        <w:r w:rsidR="00E953C3">
          <w:t>wall to move rather than themselves. The horizontal bars represent the mean judgement for each participant</w:t>
        </w:r>
      </w:ins>
      <w:ins w:id="448" w:author="Björn Jörges" w:date="2021-04-23T03:06:00Z">
        <w:r w:rsidR="00E953C3">
          <w:t>;</w:t>
        </w:r>
      </w:ins>
      <w:ins w:id="449" w:author="Björn Jörges" w:date="2021-04-23T03:05:00Z">
        <w:r w:rsidR="00E953C3">
          <w:t xml:space="preserve"> the bolt black dot shows the </w:t>
        </w:r>
      </w:ins>
      <w:ins w:id="450" w:author="Björn Jörges" w:date="2021-04-23T03:06:00Z">
        <w:r w:rsidR="00E953C3">
          <w:t>mean across all participants; the translucent grey dots represent one data point each. Finally, the horizontal dashed lines</w:t>
        </w:r>
      </w:ins>
      <w:ins w:id="451" w:author="Björn Jörges" w:date="2021-04-23T03:07:00Z">
        <w:r w:rsidR="00E953C3">
          <w:t xml:space="preserve"> correspond to the cut-off criterion we had established in the preregistration. For the Regular Condition and the Blank Wall condition, </w:t>
        </w:r>
      </w:ins>
      <w:ins w:id="452" w:author="Björn Jörges" w:date="2021-04-23T03:08:00Z">
        <w:r w:rsidR="00E953C3">
          <w:t xml:space="preserve">we expected </w:t>
        </w:r>
      </w:ins>
      <w:ins w:id="453" w:author="Björn Jörges" w:date="2021-04-23T03:07:00Z">
        <w:r w:rsidR="00E953C3">
          <w:t>participant</w:t>
        </w:r>
      </w:ins>
      <w:ins w:id="454" w:author="Björn Jörges" w:date="2021-04-23T03:08:00Z">
        <w:r w:rsidR="00E953C3">
          <w:t>s to make judgements above 0.6, while we expected judgements of below -0.6 for the Moving Wall condition.</w:t>
        </w:r>
      </w:ins>
    </w:p>
    <w:p w14:paraId="38402D12" w14:textId="2350C6C7" w:rsidR="00343BCD" w:rsidRDefault="00343BCD" w:rsidP="00E02140">
      <w:pPr>
        <w:pStyle w:val="Heading3"/>
      </w:pPr>
      <w:r>
        <w:t xml:space="preserve">Main Hypotheses: Visually Simulated </w:t>
      </w:r>
      <w:r w:rsidR="00260FC9">
        <w:t xml:space="preserve">Observer </w:t>
      </w:r>
      <w:r>
        <w:t>Motion</w:t>
      </w:r>
    </w:p>
    <w:p w14:paraId="0A3B0274" w14:textId="66E11930" w:rsidR="00343BCD" w:rsidRPr="00343BCD" w:rsidRDefault="00343BCD" w:rsidP="001635B3">
      <w:r>
        <w:t>To test our main hypotheses</w:t>
      </w:r>
      <w:r w:rsidR="007B46AA">
        <w:t xml:space="preserve"> regarding the influence of visually simulated </w:t>
      </w:r>
      <w:r w:rsidR="00260FC9">
        <w:t xml:space="preserve">observer </w:t>
      </w:r>
      <w:r w:rsidR="007B46AA">
        <w:t>motion on precision and accuracy</w:t>
      </w:r>
      <w:r>
        <w:t xml:space="preserve">, </w:t>
      </w:r>
      <w:r w:rsidR="00F11430">
        <w:t xml:space="preserve">we performed the following tests over </w:t>
      </w:r>
      <w:r w:rsidR="007B46AA">
        <w:t>the main conditions, i.e., when the wall backdrop was textured and the participant was moved visually, not the wall backdrop</w:t>
      </w:r>
      <w:r w:rsidR="00AE2105">
        <w:t xml:space="preserve"> (“</w:t>
      </w:r>
      <w:r w:rsidR="00AE2105" w:rsidRPr="00D74171">
        <w:t xml:space="preserve">Simulated </w:t>
      </w:r>
      <w:r w:rsidR="00B46706">
        <w:t xml:space="preserve">Observer </w:t>
      </w:r>
      <w:r w:rsidR="00AE2105" w:rsidRPr="00D74171">
        <w:t>Motion with Textured Backdrop</w:t>
      </w:r>
      <w:r w:rsidR="00AE2105">
        <w:t>” versus “</w:t>
      </w:r>
      <w:r w:rsidR="00AE2105" w:rsidRPr="00AE2105">
        <w:t>Static with textured backdrop</w:t>
      </w:r>
      <w:r w:rsidR="00AE2105">
        <w:t>”)</w:t>
      </w:r>
      <w:r w:rsidR="007B46AA">
        <w:t>.</w:t>
      </w:r>
    </w:p>
    <w:p w14:paraId="1386795C" w14:textId="48824234"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xml:space="preserve">, </w:t>
      </w:r>
      <w:ins w:id="455" w:author="Björn Jörges" w:date="2021-07-04T00:56:00Z">
        <w:r w:rsidR="0060244C">
          <w:t xml:space="preserve">we </w:t>
        </w:r>
      </w:ins>
      <w:del w:id="456" w:author="Björn Jörges" w:date="2021-07-04T00:56:00Z">
        <w:r w:rsidDel="0060244C">
          <w:delText>we employ General Linear Mixed Modelling</w:delText>
        </w:r>
        <w:r w:rsidR="0021621B" w:rsidDel="0060244C">
          <w:delText>, implemented in the R package lme4</w:delText>
        </w:r>
        <w:r w:rsidR="00CB3268" w:rsidDel="0060244C">
          <w:delText>, according to the recommendations in</w:delText>
        </w:r>
        <w:r w:rsidR="003F215D" w:rsidDel="0060244C">
          <w:delText xml:space="preserve"> </w:delText>
        </w:r>
        <w:r w:rsidR="003F215D" w:rsidDel="0060244C">
          <w:fldChar w:fldCharType="begin" w:fldLock="1"/>
        </w:r>
        <w:r w:rsidR="00446B3D" w:rsidRPr="00BB0647" w:rsidDel="0060244C">
          <w:del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delInstrText>
        </w:r>
        <w:r w:rsidR="003F215D" w:rsidDel="0060244C">
          <w:fldChar w:fldCharType="separate"/>
        </w:r>
        <w:r w:rsidR="003D36DD" w:rsidRPr="00BB0647" w:rsidDel="0060244C">
          <w:rPr>
            <w:noProof/>
          </w:rPr>
          <w:delText>(Moscatelli, Mezzetti, &amp; Lacquaniti, 2012)</w:delText>
        </w:r>
        <w:r w:rsidR="003F215D" w:rsidDel="0060244C">
          <w:fldChar w:fldCharType="end"/>
        </w:r>
        <w:r w:rsidDel="0060244C">
          <w:delText>.</w:delText>
        </w:r>
        <w:r w:rsidR="0021621B" w:rsidDel="0060244C">
          <w:delText xml:space="preserve"> We </w:delText>
        </w:r>
      </w:del>
      <w:r w:rsidR="0021621B">
        <w:t>first establish</w:t>
      </w:r>
      <w:r w:rsidR="00FA7658">
        <w:t>ed</w:t>
      </w:r>
      <w:r w:rsidR="0021621B">
        <w:t xml:space="preserve"> a </w:t>
      </w:r>
      <w:r w:rsidR="00F05C8A">
        <w:t>T</w:t>
      </w:r>
      <w:r w:rsidR="0021621B">
        <w:t xml:space="preserve">est </w:t>
      </w:r>
      <w:r w:rsidR="00F05C8A">
        <w:t>M</w:t>
      </w:r>
      <w:r w:rsidR="0021621B">
        <w:t xml:space="preserve">odel, in which responses </w:t>
      </w:r>
      <w:r w:rsidR="00FA7658">
        <w:t>we</w:t>
      </w:r>
      <w:r w:rsidR="0021621B">
        <w:t>re fitted to a cumulative Gaussian, with subject</w:t>
      </w:r>
      <w:r w:rsidR="00F05C8A">
        <w:t xml:space="preserve"> ID</w:t>
      </w:r>
      <w:r w:rsidR="0021621B">
        <w:t xml:space="preserve"> </w:t>
      </w:r>
      <w:r w:rsidR="00F05C8A">
        <w:t xml:space="preserve"> (“Subject”) </w:t>
      </w:r>
      <w:r w:rsidR="0021621B">
        <w:t xml:space="preserve">and horizontal </w:t>
      </w:r>
      <w:r w:rsidR="002100A0">
        <w:t>speed</w:t>
      </w:r>
      <w:r w:rsidR="00F05C8A">
        <w:t xml:space="preserve"> (</w:t>
      </w:r>
      <m:oMath>
        <m:sSub>
          <m:sSubPr>
            <m:ctrlPr>
              <w:rPr>
                <w:rFonts w:ascii="Cambria Math" w:hAnsi="Cambria Math"/>
              </w:rPr>
            </m:ctrlPr>
          </m:sSubPr>
          <m:e>
            <m:r>
              <m:rPr>
                <m:nor/>
              </m:rPr>
              <w:rPr>
                <w:rFonts w:ascii="Cambria Math" w:hAnsi="Cambria Math"/>
              </w:rPr>
              <m:t>Speed</m:t>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w:t>
      </w:r>
      <w:r w:rsidR="00663E4E">
        <w:t xml:space="preserve"> and random slopes </w:t>
      </w:r>
      <w:del w:id="457" w:author="Björn Jörges" w:date="2021-05-18T21:44:00Z">
        <w:r w:rsidR="00663E4E" w:rsidDel="00E5049D">
          <w:delText xml:space="preserve">per </w:delText>
        </w:r>
      </w:del>
      <w:ins w:id="458" w:author="Björn Jörges" w:date="2021-05-18T21:44:00Z">
        <w:r w:rsidR="00E5049D">
          <w:t xml:space="preserve">for the </w:t>
        </w:r>
      </w:ins>
      <w:r w:rsidR="00663E4E">
        <w:t xml:space="preserve">speed </w:t>
      </w:r>
      <w:del w:id="459" w:author="Björn Jörges" w:date="2021-05-18T21:44:00Z">
        <w:r w:rsidR="00663E4E" w:rsidDel="00E5049D">
          <w:delText xml:space="preserve">difference between target and </w:delText>
        </w:r>
      </w:del>
      <w:ins w:id="460" w:author="Björn Jörges" w:date="2021-05-18T21:44:00Z">
        <w:r w:rsidR="00E5049D">
          <w:t xml:space="preserve">of the </w:t>
        </w:r>
      </w:ins>
      <w:r w:rsidR="00663E4E">
        <w:t>ball cloud (“</w:t>
      </w:r>
      <m:oMath>
        <m:r>
          <w:del w:id="461" w:author="Björn Jörges" w:date="2021-05-18T21:45:00Z">
            <w:rPr>
              <w:rFonts w:ascii="Cambria Math" w:hAnsi="Cambria Math"/>
            </w:rPr>
            <m:t>Difference</m:t>
          </w:del>
        </m:r>
        <m:r>
          <w:ins w:id="462" w:author="Björn Jörges" w:date="2021-05-18T21:45:00Z">
            <w:rPr>
              <w:rFonts w:ascii="Cambria Math" w:hAnsi="Cambria Math"/>
            </w:rPr>
            <m:t>Spee</m:t>
          </w:ins>
        </m:r>
        <m:sSub>
          <m:sSubPr>
            <m:ctrlPr>
              <w:ins w:id="463" w:author="Björn Jörges" w:date="2021-05-18T21:45:00Z">
                <w:rPr>
                  <w:rFonts w:ascii="Cambria Math" w:hAnsi="Cambria Math"/>
                  <w:i/>
                </w:rPr>
              </w:ins>
            </m:ctrlPr>
          </m:sSubPr>
          <m:e>
            <m:r>
              <w:ins w:id="464" w:author="Björn Jörges" w:date="2021-05-18T21:45:00Z">
                <w:rPr>
                  <w:rFonts w:ascii="Cambria Math" w:hAnsi="Cambria Math"/>
                </w:rPr>
                <m:t>d</m:t>
              </w:ins>
            </m:r>
          </m:e>
          <m:sub>
            <m:r>
              <w:ins w:id="465" w:author="Björn Jörges" w:date="2021-05-18T21:45:00Z">
                <w:rPr>
                  <w:rFonts w:ascii="Cambria Math" w:hAnsi="Cambria Math"/>
                </w:rPr>
                <m:t>Ball Cloud</m:t>
              </w:ins>
            </m:r>
          </m:sub>
        </m:sSub>
      </m:oMath>
      <w:r w:rsidR="00663E4E">
        <w:t>”)</w:t>
      </w:r>
      <w:ins w:id="466" w:author="Björn Jörges" w:date="2021-06-01T02:25:00Z">
        <w:r w:rsidR="00C72799">
          <w:t xml:space="preserve"> and the self-motion profile (“</w:t>
        </w:r>
      </w:ins>
      <m:oMath>
        <m:r>
          <w:ins w:id="467" w:author="Björn Jörges" w:date="2021-06-01T02:25:00Z">
            <w:rPr>
              <w:rFonts w:ascii="Cambria Math" w:hAnsi="Cambria Math"/>
            </w:rPr>
            <m:t>Motion Profile</m:t>
          </w:ins>
        </m:r>
        <m:r>
          <w:ins w:id="468" w:author="Björn Jörges" w:date="2021-06-01T02:25:00Z">
            <w:rPr>
              <w:rFonts w:ascii="Cambria Math"/>
            </w:rPr>
            <m:t>"</m:t>
          </w:ins>
        </m:r>
      </m:oMath>
      <w:ins w:id="469" w:author="Björn Jörges" w:date="2021-06-01T02:25:00Z">
        <w:r w:rsidR="00C72799">
          <w:rPr>
            <w:rFonts w:eastAsiaTheme="minorEastAsia"/>
          </w:rPr>
          <w:t>)</w:t>
        </w:r>
      </w:ins>
      <w:r w:rsidR="0021621B">
        <w:t xml:space="preserve">,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ins w:id="470" w:author="Björn Jörges" w:date="2021-05-18T21:45:00Z">
        <w:r w:rsidR="00E5049D">
          <w:t xml:space="preserve">the </w:t>
        </w:r>
      </w:ins>
      <w:del w:id="471" w:author="Björn Jörges" w:date="2021-05-18T21:45:00Z">
        <w:r w:rsidR="00F05C8A" w:rsidDel="00E5049D">
          <w:delText>d</w:delText>
        </w:r>
        <w:r w:rsidR="0021621B" w:rsidDel="00E5049D">
          <w:delText xml:space="preserve">ifference in </w:delText>
        </w:r>
      </w:del>
      <w:r w:rsidR="002100A0">
        <w:t>speed</w:t>
      </w:r>
      <w:r w:rsidR="0021621B">
        <w:t xml:space="preserve"> </w:t>
      </w:r>
      <w:del w:id="472" w:author="Björn Jörges" w:date="2021-05-18T21:45:00Z">
        <w:r w:rsidR="0021621B" w:rsidDel="00E5049D">
          <w:delText>between target and</w:delText>
        </w:r>
      </w:del>
      <w:ins w:id="473" w:author="Björn Jörges" w:date="2021-05-18T21:45:00Z">
        <w:r w:rsidR="00E5049D">
          <w:t>of the</w:t>
        </w:r>
      </w:ins>
      <w:r w:rsidR="0021621B">
        <w:t xml:space="preserve"> ball cloud</w:t>
      </w:r>
      <w:r w:rsidR="00F05C8A">
        <w:t xml:space="preserve"> (“</w:t>
      </w:r>
      <m:oMath>
        <m:r>
          <w:ins w:id="474" w:author="Björn Jörges" w:date="2021-05-18T21:45:00Z">
            <w:rPr>
              <w:rFonts w:ascii="Cambria Math" w:hAnsi="Cambria Math"/>
            </w:rPr>
            <m:t>Spee</m:t>
          </w:ins>
        </m:r>
        <m:sSub>
          <m:sSubPr>
            <m:ctrlPr>
              <w:ins w:id="475" w:author="Björn Jörges" w:date="2021-05-18T21:45:00Z">
                <w:rPr>
                  <w:rFonts w:ascii="Cambria Math" w:hAnsi="Cambria Math"/>
                  <w:i/>
                </w:rPr>
              </w:ins>
            </m:ctrlPr>
          </m:sSubPr>
          <m:e>
            <m:r>
              <w:ins w:id="476" w:author="Björn Jörges" w:date="2021-05-18T21:45:00Z">
                <w:rPr>
                  <w:rFonts w:ascii="Cambria Math" w:hAnsi="Cambria Math"/>
                </w:rPr>
                <m:t>d</m:t>
              </w:ins>
            </m:r>
          </m:e>
          <m:sub>
            <m:r>
              <w:ins w:id="477" w:author="Björn Jörges" w:date="2021-05-18T21:45:00Z">
                <w:rPr>
                  <w:rFonts w:ascii="Cambria Math" w:hAnsi="Cambria Math"/>
                </w:rPr>
                <m:t>Ball Cloud</m:t>
              </w:ins>
            </m:r>
          </m:sub>
        </m:sSub>
        <m:r>
          <w:del w:id="478" w:author="Björn Jörges" w:date="2021-05-18T21:45:00Z">
            <w:rPr>
              <w:rFonts w:ascii="Cambria Math" w:hAnsi="Cambria Math"/>
            </w:rPr>
            <m:t>Difference</m:t>
          </w:del>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2"/>
        <w:gridCol w:w="574"/>
      </w:tblGrid>
      <w:tr w:rsidR="00076BFB" w14:paraId="226A9167" w14:textId="77777777" w:rsidTr="00076BFB">
        <w:tc>
          <w:tcPr>
            <w:tcW w:w="9108" w:type="dxa"/>
          </w:tcPr>
          <w:p w14:paraId="5275A6D7" w14:textId="599ECEC4" w:rsidR="00076BFB" w:rsidRDefault="00815D4B" w:rsidP="00076BFB">
            <w:pPr>
              <w:spacing w:line="360" w:lineRule="auto"/>
              <w:jc w:val="both"/>
            </w:pPr>
            <m:oMathPara>
              <m:oMath>
                <m:r>
                  <w:ins w:id="479" w:author="Björn Jörges" w:date="2021-04-23T04:31:00Z">
                    <w:rPr>
                      <w:rFonts w:ascii="Cambria Math" w:hAnsi="Cambria Math"/>
                    </w:rPr>
                    <m:t>Response ~</m:t>
                  </w:ins>
                </m:r>
                <m:r>
                  <w:ins w:id="480" w:author="Björn Jörges" w:date="2021-04-23T04:32:00Z">
                    <w:rPr>
                      <w:rFonts w:ascii="Cambria Math" w:hAnsi="Cambria Math"/>
                    </w:rPr>
                    <m:t xml:space="preserve"> </m:t>
                  </w:ins>
                </m:r>
                <m:r>
                  <w:rPr>
                    <w:rFonts w:ascii="Cambria Math" w:hAnsi="Cambria Math"/>
                  </w:rPr>
                  <m:t>Subject Motion*</m:t>
                </m:r>
                <m:r>
                  <w:ins w:id="481" w:author="Björn Jörges" w:date="2021-05-18T21:45:00Z">
                    <w:rPr>
                      <w:rFonts w:ascii="Cambria Math" w:hAnsi="Cambria Math"/>
                    </w:rPr>
                    <m:t>Spee</m:t>
                  </w:ins>
                </m:r>
                <m:sSub>
                  <m:sSubPr>
                    <m:ctrlPr>
                      <w:ins w:id="482" w:author="Björn Jörges" w:date="2021-05-18T21:45:00Z">
                        <w:rPr>
                          <w:rFonts w:ascii="Cambria Math" w:hAnsi="Cambria Math"/>
                          <w:i/>
                        </w:rPr>
                      </w:ins>
                    </m:ctrlPr>
                  </m:sSubPr>
                  <m:e>
                    <m:r>
                      <w:ins w:id="483" w:author="Björn Jörges" w:date="2021-05-18T21:45:00Z">
                        <w:rPr>
                          <w:rFonts w:ascii="Cambria Math" w:hAnsi="Cambria Math"/>
                        </w:rPr>
                        <m:t>d</m:t>
                      </w:ins>
                    </m:r>
                  </m:e>
                  <m:sub>
                    <m:r>
                      <w:ins w:id="484" w:author="Björn Jörges" w:date="2021-05-18T21:45:00Z">
                        <w:rPr>
                          <w:rFonts w:ascii="Cambria Math" w:hAnsi="Cambria Math"/>
                        </w:rPr>
                        <m:t>Ball Cloud</m:t>
                      </w:ins>
                    </m:r>
                  </m:sub>
                </m:sSub>
                <m:r>
                  <w:del w:id="485" w:author="Björn Jörges" w:date="2021-05-18T21:45:00Z">
                    <w:rPr>
                      <w:rFonts w:ascii="Cambria Math" w:hAnsi="Cambria Math"/>
                    </w:rPr>
                    <m:t>Difference</m:t>
                  </w:del>
                </m:r>
                <m:r>
                  <w:rPr>
                    <w:rFonts w:ascii="Cambria Math" w:hAnsi="Cambria Math"/>
                  </w:rPr>
                  <m:t>+</m:t>
                </m:r>
                <m:d>
                  <m:dPr>
                    <m:endChr m:val="|"/>
                    <m:ctrlPr>
                      <w:rPr>
                        <w:rFonts w:ascii="Cambria Math" w:hAnsi="Cambria Math"/>
                        <w:i/>
                      </w:rPr>
                    </m:ctrlPr>
                  </m:dPr>
                  <m:e>
                    <m:r>
                      <w:ins w:id="486" w:author="Björn Jörges" w:date="2021-05-18T21:45:00Z">
                        <w:rPr>
                          <w:rFonts w:ascii="Cambria Math" w:hAnsi="Cambria Math"/>
                        </w:rPr>
                        <m:t>Spee</m:t>
                      </w:ins>
                    </m:r>
                    <m:sSub>
                      <m:sSubPr>
                        <m:ctrlPr>
                          <w:ins w:id="487" w:author="Björn Jörges" w:date="2021-05-18T21:45:00Z">
                            <w:rPr>
                              <w:rFonts w:ascii="Cambria Math" w:hAnsi="Cambria Math"/>
                              <w:i/>
                            </w:rPr>
                          </w:ins>
                        </m:ctrlPr>
                      </m:sSubPr>
                      <m:e>
                        <m:r>
                          <w:ins w:id="488" w:author="Björn Jörges" w:date="2021-05-18T21:45:00Z">
                            <w:rPr>
                              <w:rFonts w:ascii="Cambria Math" w:hAnsi="Cambria Math"/>
                            </w:rPr>
                            <m:t>d</m:t>
                          </w:ins>
                        </m:r>
                      </m:e>
                      <m:sub>
                        <m:r>
                          <w:ins w:id="489" w:author="Björn Jörges" w:date="2021-05-18T21:45:00Z">
                            <w:rPr>
                              <w:rFonts w:ascii="Cambria Math" w:hAnsi="Cambria Math"/>
                            </w:rPr>
                            <m:t>Ball Cloud</m:t>
                          </w:ins>
                        </m:r>
                        <m:r>
                          <w:ins w:id="490" w:author="Björn Jörges" w:date="2021-06-01T02:24:00Z">
                            <w:rPr>
                              <w:rFonts w:ascii="Cambria Math" w:hAnsi="Cambria Math"/>
                            </w:rPr>
                            <m:t xml:space="preserve"> </m:t>
                          </w:ins>
                        </m:r>
                      </m:sub>
                    </m:sSub>
                    <m:r>
                      <w:ins w:id="491" w:author="Björn Jörges" w:date="2021-06-01T02:24:00Z">
                        <w:rPr>
                          <w:rFonts w:ascii="Cambria Math" w:hAnsi="Cambria Math"/>
                        </w:rPr>
                        <m:t>+Motion Profile</m:t>
                      </w:ins>
                    </m:r>
                    <m:r>
                      <w:del w:id="492" w:author="Björn Jörges" w:date="2021-05-18T21:45:00Z">
                        <w:rPr>
                          <w:rFonts w:ascii="Cambria Math" w:hAnsi="Cambria Math"/>
                        </w:rPr>
                        <m:t xml:space="preserve">Difference </m:t>
                      </w:del>
                    </m:r>
                  </m:e>
                </m:d>
                <m:r>
                  <w:rPr>
                    <w:rFonts w:ascii="Cambria Math" w:hAnsi="Cambria Math"/>
                  </w:rPr>
                  <m:t>Subject)+(</m:t>
                </m:r>
                <m:r>
                  <w:ins w:id="493" w:author="Björn Jörges" w:date="2021-05-18T21:45:00Z">
                    <w:rPr>
                      <w:rFonts w:ascii="Cambria Math" w:hAnsi="Cambria Math"/>
                    </w:rPr>
                    <m:t>Spee</m:t>
                  </w:ins>
                </m:r>
                <m:sSub>
                  <m:sSubPr>
                    <m:ctrlPr>
                      <w:ins w:id="494" w:author="Björn Jörges" w:date="2021-05-18T21:45:00Z">
                        <w:rPr>
                          <w:rFonts w:ascii="Cambria Math" w:hAnsi="Cambria Math"/>
                          <w:i/>
                        </w:rPr>
                      </w:ins>
                    </m:ctrlPr>
                  </m:sSubPr>
                  <m:e>
                    <m:r>
                      <w:ins w:id="495" w:author="Björn Jörges" w:date="2021-05-18T21:45:00Z">
                        <w:rPr>
                          <w:rFonts w:ascii="Cambria Math" w:hAnsi="Cambria Math"/>
                        </w:rPr>
                        <m:t>d</m:t>
                      </w:ins>
                    </m:r>
                  </m:e>
                  <m:sub>
                    <m:r>
                      <w:ins w:id="496" w:author="Björn Jörges" w:date="2021-05-18T21:45:00Z">
                        <w:rPr>
                          <w:rFonts w:ascii="Cambria Math" w:hAnsi="Cambria Math"/>
                        </w:rPr>
                        <m:t>Ball Cloud</m:t>
                      </w:ins>
                    </m:r>
                  </m:sub>
                </m:sSub>
                <m:r>
                  <w:ins w:id="497" w:author="Björn Jörges" w:date="2021-06-01T02:24:00Z">
                    <w:rPr>
                      <w:rFonts w:ascii="Cambria Math" w:hAnsi="Cambria Math"/>
                    </w:rPr>
                    <m:t>+Motion Profile</m:t>
                  </w:ins>
                </m:r>
                <m:r>
                  <w:del w:id="498" w:author="Björn Jörges" w:date="2021-05-18T21:45:00Z">
                    <w:rPr>
                      <w:rFonts w:ascii="Cambria Math" w:hAnsi="Cambria Math"/>
                    </w:rPr>
                    <m:t xml:space="preserve">Difference </m:t>
                  </w:del>
                </m:r>
                <m:r>
                  <w:rPr>
                    <w:rFonts w:ascii="Cambria Math" w:hAnsi="Cambria Math"/>
                  </w:rPr>
                  <m:t xml:space="preserve">| </m:t>
                </m:r>
                <m:sSub>
                  <m:sSubPr>
                    <m:ctrlPr>
                      <w:rPr>
                        <w:rFonts w:ascii="Cambria Math" w:hAnsi="Cambria Math"/>
                        <w:i/>
                      </w:rPr>
                    </m:ctrlPr>
                  </m:sSubPr>
                  <m:e>
                    <m:r>
                      <w:rPr>
                        <w:rFonts w:ascii="Cambria Math" w:hAnsi="Cambria Math"/>
                      </w:rPr>
                      <m:t>Speed</m:t>
                    </m:r>
                  </m:e>
                  <m:sub>
                    <m:r>
                      <w:rPr>
                        <w:rFonts w:ascii="Cambria Math" w:hAnsi="Cambria Math"/>
                      </w:rPr>
                      <m:t>Target</m:t>
                    </m:r>
                  </m:sub>
                </m:sSub>
                <m:r>
                  <w:rPr>
                    <w:rFonts w:ascii="Cambria Math" w:hAnsi="Cambria Math"/>
                  </w:rPr>
                  <m:t>)</m:t>
                </m:r>
              </m:oMath>
            </m:oMathPara>
          </w:p>
        </w:tc>
        <w:tc>
          <w:tcPr>
            <w:tcW w:w="450" w:type="dxa"/>
          </w:tcPr>
          <w:p w14:paraId="068E76A7" w14:textId="1E44DD93" w:rsidR="00076BFB" w:rsidRDefault="00076BFB" w:rsidP="00635780">
            <w:pPr>
              <w:jc w:val="both"/>
            </w:pPr>
            <w:r>
              <w:t>[</w:t>
            </w:r>
            <w:ins w:id="499" w:author="Björn Jörges" w:date="2021-05-12T03:27:00Z">
              <w:r w:rsidR="00035057">
                <w:t>4</w:t>
              </w:r>
            </w:ins>
            <w:del w:id="500" w:author="Björn Jörges" w:date="2021-05-12T03:27:00Z">
              <w:r w:rsidR="00FB777C" w:rsidDel="00035057">
                <w:delText>2</w:delText>
              </w:r>
            </w:del>
            <w:r>
              <w:t>]</w:t>
            </w:r>
          </w:p>
        </w:tc>
      </w:tr>
    </w:tbl>
    <w:p w14:paraId="77F8EAB4" w14:textId="459F03A0" w:rsidR="00F05C8A" w:rsidRDefault="0021621B" w:rsidP="00635780">
      <w:pPr>
        <w:jc w:val="both"/>
      </w:pPr>
      <w:r>
        <w:t xml:space="preserve">We </w:t>
      </w:r>
      <w:r w:rsidR="00992C42">
        <w:t xml:space="preserve">then </w:t>
      </w:r>
      <w:r>
        <w:t>establish</w:t>
      </w:r>
      <w:r w:rsidR="00FA7658">
        <w:t>ed</w:t>
      </w:r>
      <w:r>
        <w:t xml:space="preserve"> a </w:t>
      </w:r>
      <w:r w:rsidR="00F05C8A">
        <w:t>N</w:t>
      </w:r>
      <w:r>
        <w:t xml:space="preserve">ull </w:t>
      </w:r>
      <w:r w:rsidR="00F05C8A">
        <w:t>M</w:t>
      </w:r>
      <w:r>
        <w:t xml:space="preserve">odel with subject and horizontal </w:t>
      </w:r>
      <w:r w:rsidR="002100A0">
        <w:t>speed</w:t>
      </w:r>
      <w:r>
        <w:t xml:space="preserve"> as random effects with random intercepts, and </w:t>
      </w:r>
      <w:r w:rsidR="00741F9E">
        <w:t xml:space="preserve">subject </w:t>
      </w:r>
      <w:r>
        <w:t xml:space="preserve">motion profile and difference in </w:t>
      </w:r>
      <w:r w:rsidR="002100A0">
        <w:t>speed</w:t>
      </w:r>
      <w:r>
        <w:t xml:space="preserve">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2"/>
        <w:gridCol w:w="574"/>
      </w:tblGrid>
      <w:tr w:rsidR="00076BFB" w14:paraId="767ED6E0" w14:textId="77777777" w:rsidTr="00076BFB">
        <w:tc>
          <w:tcPr>
            <w:tcW w:w="9108" w:type="dxa"/>
          </w:tcPr>
          <w:p w14:paraId="257A95B4" w14:textId="103ECA63" w:rsidR="00076BFB" w:rsidRDefault="00815D4B" w:rsidP="004725D9">
            <w:pPr>
              <w:spacing w:line="360" w:lineRule="auto"/>
              <w:jc w:val="both"/>
            </w:pPr>
            <m:oMathPara>
              <m:oMath>
                <m:r>
                  <w:ins w:id="501" w:author="Björn Jörges" w:date="2021-04-23T04:32:00Z">
                    <w:rPr>
                      <w:rFonts w:ascii="Cambria Math" w:hAnsi="Cambria Math"/>
                    </w:rPr>
                    <w:lastRenderedPageBreak/>
                    <m:t xml:space="preserve">Response ~ </m:t>
                  </w:ins>
                </m:r>
                <m:r>
                  <w:rPr>
                    <w:rFonts w:ascii="Cambria Math" w:hAnsi="Cambria Math"/>
                  </w:rPr>
                  <m:t>Subject Motion+</m:t>
                </m:r>
                <m:r>
                  <w:ins w:id="502" w:author="Björn Jörges" w:date="2021-05-18T21:45:00Z">
                    <w:rPr>
                      <w:rFonts w:ascii="Cambria Math" w:hAnsi="Cambria Math"/>
                    </w:rPr>
                    <m:t>Spee</m:t>
                  </w:ins>
                </m:r>
                <m:sSub>
                  <m:sSubPr>
                    <m:ctrlPr>
                      <w:ins w:id="503" w:author="Björn Jörges" w:date="2021-05-18T21:45:00Z">
                        <w:rPr>
                          <w:rFonts w:ascii="Cambria Math" w:hAnsi="Cambria Math"/>
                          <w:i/>
                        </w:rPr>
                      </w:ins>
                    </m:ctrlPr>
                  </m:sSubPr>
                  <m:e>
                    <m:r>
                      <w:ins w:id="504" w:author="Björn Jörges" w:date="2021-05-18T21:45:00Z">
                        <w:rPr>
                          <w:rFonts w:ascii="Cambria Math" w:hAnsi="Cambria Math"/>
                        </w:rPr>
                        <m:t>d</m:t>
                      </w:ins>
                    </m:r>
                  </m:e>
                  <m:sub>
                    <m:r>
                      <w:ins w:id="505" w:author="Björn Jörges" w:date="2021-05-18T21:45:00Z">
                        <w:rPr>
                          <w:rFonts w:ascii="Cambria Math" w:hAnsi="Cambria Math"/>
                        </w:rPr>
                        <m:t>Ball Cloud</m:t>
                      </w:ins>
                    </m:r>
                  </m:sub>
                </m:sSub>
                <m:r>
                  <w:del w:id="506" w:author="Björn Jörges" w:date="2021-05-18T21:45:00Z">
                    <w:rPr>
                      <w:rFonts w:ascii="Cambria Math" w:hAnsi="Cambria Math"/>
                    </w:rPr>
                    <m:t>Difference</m:t>
                  </w:del>
                </m:r>
                <m:r>
                  <w:rPr>
                    <w:rFonts w:ascii="Cambria Math" w:hAnsi="Cambria Math"/>
                  </w:rPr>
                  <m:t>+</m:t>
                </m:r>
                <m:d>
                  <m:dPr>
                    <m:endChr m:val="|"/>
                    <m:ctrlPr>
                      <w:rPr>
                        <w:rFonts w:ascii="Cambria Math" w:hAnsi="Cambria Math"/>
                        <w:i/>
                      </w:rPr>
                    </m:ctrlPr>
                  </m:dPr>
                  <m:e>
                    <m:r>
                      <w:ins w:id="507" w:author="Björn Jörges" w:date="2021-05-18T21:45:00Z">
                        <w:rPr>
                          <w:rFonts w:ascii="Cambria Math" w:hAnsi="Cambria Math"/>
                        </w:rPr>
                        <m:t>Spee</m:t>
                      </w:ins>
                    </m:r>
                    <m:sSub>
                      <m:sSubPr>
                        <m:ctrlPr>
                          <w:ins w:id="508" w:author="Björn Jörges" w:date="2021-05-18T21:45:00Z">
                            <w:rPr>
                              <w:rFonts w:ascii="Cambria Math" w:hAnsi="Cambria Math"/>
                              <w:i/>
                            </w:rPr>
                          </w:ins>
                        </m:ctrlPr>
                      </m:sSubPr>
                      <m:e>
                        <m:r>
                          <w:ins w:id="509" w:author="Björn Jörges" w:date="2021-05-18T21:45:00Z">
                            <w:rPr>
                              <w:rFonts w:ascii="Cambria Math" w:hAnsi="Cambria Math"/>
                            </w:rPr>
                            <m:t>d</m:t>
                          </w:ins>
                        </m:r>
                      </m:e>
                      <m:sub>
                        <m:r>
                          <w:ins w:id="510" w:author="Björn Jörges" w:date="2021-05-18T21:45:00Z">
                            <w:rPr>
                              <w:rFonts w:ascii="Cambria Math" w:hAnsi="Cambria Math"/>
                            </w:rPr>
                            <m:t>Ball Cloud</m:t>
                          </w:ins>
                        </m:r>
                      </m:sub>
                    </m:sSub>
                    <m:r>
                      <w:ins w:id="511" w:author="Björn Jörges" w:date="2021-06-01T02:26:00Z">
                        <w:rPr>
                          <w:rFonts w:ascii="Cambria Math" w:hAnsi="Cambria Math"/>
                        </w:rPr>
                        <m:t>+Motion Profile</m:t>
                      </w:ins>
                    </m:r>
                    <m:r>
                      <w:del w:id="512" w:author="Björn Jörges" w:date="2021-05-18T21:45:00Z">
                        <w:rPr>
                          <w:rFonts w:ascii="Cambria Math" w:hAnsi="Cambria Math"/>
                        </w:rPr>
                        <m:t xml:space="preserve">Difference </m:t>
                      </w:del>
                    </m:r>
                  </m:e>
                </m:d>
                <m:r>
                  <w:rPr>
                    <w:rFonts w:ascii="Cambria Math" w:hAnsi="Cambria Math"/>
                  </w:rPr>
                  <m:t>Subject)+(</m:t>
                </m:r>
                <m:r>
                  <w:ins w:id="513" w:author="Björn Jörges" w:date="2021-05-18T21:45:00Z">
                    <w:rPr>
                      <w:rFonts w:ascii="Cambria Math" w:hAnsi="Cambria Math"/>
                    </w:rPr>
                    <m:t>Spee</m:t>
                  </w:ins>
                </m:r>
                <m:sSub>
                  <m:sSubPr>
                    <m:ctrlPr>
                      <w:ins w:id="514" w:author="Björn Jörges" w:date="2021-05-18T21:45:00Z">
                        <w:rPr>
                          <w:rFonts w:ascii="Cambria Math" w:hAnsi="Cambria Math"/>
                          <w:i/>
                        </w:rPr>
                      </w:ins>
                    </m:ctrlPr>
                  </m:sSubPr>
                  <m:e>
                    <m:r>
                      <w:ins w:id="515" w:author="Björn Jörges" w:date="2021-05-18T21:45:00Z">
                        <w:rPr>
                          <w:rFonts w:ascii="Cambria Math" w:hAnsi="Cambria Math"/>
                        </w:rPr>
                        <m:t>d</m:t>
                      </w:ins>
                    </m:r>
                  </m:e>
                  <m:sub>
                    <m:r>
                      <w:ins w:id="516" w:author="Björn Jörges" w:date="2021-05-18T21:45:00Z">
                        <w:rPr>
                          <w:rFonts w:ascii="Cambria Math" w:hAnsi="Cambria Math"/>
                        </w:rPr>
                        <m:t>Ball Cloud</m:t>
                      </w:ins>
                    </m:r>
                  </m:sub>
                </m:sSub>
                <m:r>
                  <w:ins w:id="517" w:author="Björn Jörges" w:date="2021-06-01T02:26:00Z">
                    <w:rPr>
                      <w:rFonts w:ascii="Cambria Math" w:hAnsi="Cambria Math"/>
                    </w:rPr>
                    <m:t>+Motion Profile</m:t>
                  </w:ins>
                </m:r>
                <m:r>
                  <w:del w:id="518" w:author="Björn Jörges" w:date="2021-05-18T21:45:00Z">
                    <w:rPr>
                      <w:rFonts w:ascii="Cambria Math" w:hAnsi="Cambria Math"/>
                    </w:rPr>
                    <m:t xml:space="preserve">Difference </m:t>
                  </w:del>
                </m:r>
                <m:r>
                  <w:rPr>
                    <w:rFonts w:ascii="Cambria Math" w:hAnsi="Cambria Math"/>
                  </w:rPr>
                  <m:t xml:space="preserve">| </m:t>
                </m:r>
                <m:sSub>
                  <m:sSubPr>
                    <m:ctrlPr>
                      <w:rPr>
                        <w:rFonts w:ascii="Cambria Math" w:hAnsi="Cambria Math"/>
                        <w:i/>
                      </w:rPr>
                    </m:ctrlPr>
                  </m:sSubPr>
                  <m:e>
                    <m:r>
                      <w:rPr>
                        <w:rFonts w:ascii="Cambria Math" w:hAnsi="Cambria Math"/>
                      </w:rPr>
                      <m:t>Speed</m:t>
                    </m:r>
                  </m:e>
                  <m:sub>
                    <m:r>
                      <w:rPr>
                        <w:rFonts w:ascii="Cambria Math" w:hAnsi="Cambria Math"/>
                      </w:rPr>
                      <m:t>Target</m:t>
                    </m:r>
                  </m:sub>
                </m:sSub>
                <m:r>
                  <w:rPr>
                    <w:rFonts w:ascii="Cambria Math" w:hAnsi="Cambria Math"/>
                  </w:rPr>
                  <m:t>)</m:t>
                </m:r>
              </m:oMath>
            </m:oMathPara>
          </w:p>
        </w:tc>
        <w:tc>
          <w:tcPr>
            <w:tcW w:w="450" w:type="dxa"/>
          </w:tcPr>
          <w:p w14:paraId="6ACDDC07" w14:textId="1163A985" w:rsidR="00076BFB" w:rsidRDefault="00076BFB" w:rsidP="004725D9">
            <w:pPr>
              <w:jc w:val="both"/>
            </w:pPr>
            <w:r>
              <w:t>[</w:t>
            </w:r>
            <w:ins w:id="519" w:author="Björn Jörges" w:date="2021-05-12T03:27:00Z">
              <w:r w:rsidR="00035057">
                <w:t>5</w:t>
              </w:r>
            </w:ins>
            <w:del w:id="520" w:author="Björn Jörges" w:date="2021-05-12T03:27:00Z">
              <w:r w:rsidR="00FB777C" w:rsidDel="00035057">
                <w:delText>3</w:delText>
              </w:r>
            </w:del>
            <w:r>
              <w:t>]</w:t>
            </w:r>
          </w:p>
        </w:tc>
      </w:tr>
    </w:tbl>
    <w:p w14:paraId="05FE485F" w14:textId="5FC36C27" w:rsidR="00BC1E33" w:rsidRPr="00F05C8A" w:rsidRDefault="0021621B" w:rsidP="00635780">
      <w:pPr>
        <w:jc w:val="both"/>
        <w:rPr>
          <w:rFonts w:eastAsiaTheme="minorEastAsia"/>
        </w:rPr>
      </w:pPr>
      <w:r>
        <w:t>We then use a</w:t>
      </w:r>
      <w:del w:id="521" w:author="Björn Jörges" w:date="2021-06-17T02:17:00Z">
        <w:r w:rsidDel="00167172">
          <w:delText>n</w:delText>
        </w:r>
      </w:del>
      <w:r>
        <w:t xml:space="preserve"> ANOVA to test whether the test model </w:t>
      </w:r>
      <w:r w:rsidR="00FA7658">
        <w:t>wa</w:t>
      </w:r>
      <w:r>
        <w:t>s significantly better than the null model. If the interaction term improve</w:t>
      </w:r>
      <w:r w:rsidR="00FA7658">
        <w:t>d</w:t>
      </w:r>
      <w:r>
        <w:t xml:space="preserve"> the model significantly, the </w:t>
      </w:r>
      <w:r w:rsidR="00741F9E">
        <w:t>subject motion</w:t>
      </w:r>
      <w:r>
        <w:t xml:space="preserve"> profile has a relevant influence on the slope of the fitted cumulative Gaussian. </w:t>
      </w:r>
      <w:r w:rsidR="00AC39B7">
        <w:t>We expect</w:t>
      </w:r>
      <w:r w:rsidR="00FA7658">
        <w:t>ed</w:t>
      </w:r>
      <w:r w:rsidR="00AC39B7">
        <w:t xml:space="preserve"> the interaction parameter to be lower for </w:t>
      </w:r>
      <w:ins w:id="522" w:author="Björn Jörges" w:date="2021-06-03T23:17:00Z">
        <w:r w:rsidR="00DF2263">
          <w:t xml:space="preserve">Subject </w:t>
        </w:r>
      </w:ins>
      <w:r w:rsidR="00F05C8A">
        <w:t>Motion = “</w:t>
      </w:r>
      <w:del w:id="523" w:author="Björn Jörges" w:date="2021-06-03T23:17:00Z">
        <w:r w:rsidR="00413CAE" w:rsidDel="00DF2263">
          <w:delText>Congruent</w:delText>
        </w:r>
      </w:del>
      <w:ins w:id="524" w:author="Björn Jörges" w:date="2021-06-03T23:17:00Z">
        <w:r w:rsidR="00DF2263">
          <w:t>Same Direction</w:t>
        </w:r>
      </w:ins>
      <w:r w:rsidR="00F05C8A">
        <w:t>”</w:t>
      </w:r>
      <w:r w:rsidR="00413CAE">
        <w:t xml:space="preserve"> and </w:t>
      </w:r>
      <w:ins w:id="525" w:author="Björn Jörges" w:date="2021-06-03T23:17:00Z">
        <w:r w:rsidR="00C2701B">
          <w:t>Sub</w:t>
        </w:r>
      </w:ins>
      <w:ins w:id="526" w:author="Björn Jörges" w:date="2021-06-03T23:18:00Z">
        <w:r w:rsidR="00C2701B">
          <w:t xml:space="preserve">ject </w:t>
        </w:r>
      </w:ins>
      <w:r w:rsidR="00413CAE">
        <w:t>Motion = “</w:t>
      </w:r>
      <w:del w:id="527" w:author="Björn Jörges" w:date="2021-06-03T23:17:00Z">
        <w:r w:rsidR="00413CAE" w:rsidDel="00DF2263">
          <w:delText>Incong</w:delText>
        </w:r>
        <w:r w:rsidR="00BC1E33" w:rsidDel="00DF2263">
          <w:delText>r</w:delText>
        </w:r>
        <w:r w:rsidR="00413CAE" w:rsidDel="00DF2263">
          <w:delText>uent</w:delText>
        </w:r>
      </w:del>
      <w:ins w:id="528" w:author="Björn Jörges" w:date="2021-06-03T23:17:00Z">
        <w:r w:rsidR="00DF2263">
          <w:t>Opposite Direction</w:t>
        </w:r>
      </w:ins>
      <w:r w:rsidR="00413CAE">
        <w:t>”</w:t>
      </w:r>
      <w:r w:rsidR="00AC39B7">
        <w:t>,</w:t>
      </w:r>
      <w:r>
        <w:t xml:space="preserve"> thus putting into evidence that</w:t>
      </w:r>
      <w:r w:rsidR="0060586A">
        <w:t xml:space="preserve"> visually </w:t>
      </w:r>
      <w:r w:rsidR="00A351D4">
        <w:t>simulated</w:t>
      </w:r>
      <w:r>
        <w:t xml:space="preserve"> </w:t>
      </w:r>
      <w:r w:rsidR="00260FC9">
        <w:t xml:space="preserve">observer </w:t>
      </w:r>
      <w:r>
        <w:t xml:space="preserve">motion decreases precision in object </w:t>
      </w:r>
      <w:r w:rsidR="002100A0">
        <w:t>speed</w:t>
      </w:r>
      <w:r>
        <w:t xml:space="preserve"> judgments</w:t>
      </w:r>
      <w:r w:rsidR="008D0B9F">
        <w:t xml:space="preserve"> during self-motion</w:t>
      </w:r>
      <w:r>
        <w:t>.</w:t>
      </w:r>
    </w:p>
    <w:p w14:paraId="736525E9" w14:textId="2F9A359E"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 xml:space="preserve">odel </w:t>
      </w:r>
      <w:r w:rsidR="00FA7658">
        <w:t xml:space="preserve">contained </w:t>
      </w:r>
      <w:r>
        <w:t>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th the values “</w:t>
      </w:r>
      <w:del w:id="529" w:author="Björn Jörges" w:date="2021-06-01T02:25:00Z">
        <w:r w:rsidR="00CB3268" w:rsidDel="00C72799">
          <w:delText>Congruent</w:delText>
        </w:r>
      </w:del>
      <w:ins w:id="530" w:author="Björn Jörges" w:date="2021-06-01T02:25:00Z">
        <w:r w:rsidR="00C72799">
          <w:t>Same Direction</w:t>
        </w:r>
      </w:ins>
      <w:r w:rsidR="00CB3268">
        <w:t>”, “No Motion” and “</w:t>
      </w:r>
      <w:del w:id="531" w:author="Björn Jörges" w:date="2021-06-01T02:25:00Z">
        <w:r w:rsidR="00CB3268" w:rsidDel="00C72799">
          <w:delText>Incongruent</w:delText>
        </w:r>
      </w:del>
      <w:ins w:id="532" w:author="Björn Jörges" w:date="2021-06-01T02:25:00Z">
        <w:r w:rsidR="00C72799">
          <w:t>Oppo</w:t>
        </w:r>
      </w:ins>
      <w:ins w:id="533" w:author="Björn Jörges" w:date="2021-06-01T02:26:00Z">
        <w:r w:rsidR="00C72799">
          <w:t>site Direction</w:t>
        </w:r>
      </w:ins>
      <w:r w:rsidR="00CB3268">
        <w:t>”)</w:t>
      </w:r>
      <w:r w:rsidR="002A2567">
        <w:t xml:space="preserve"> </w:t>
      </w:r>
      <w:r w:rsidR="001D6219">
        <w:t xml:space="preserve">and the </w:t>
      </w:r>
      <w:r w:rsidR="002100A0">
        <w:t>speed</w:t>
      </w:r>
      <w:r w:rsidR="001D6219">
        <w:t xml:space="preserve"> </w:t>
      </w:r>
      <w:del w:id="534" w:author="Björn Jörges" w:date="2021-05-19T03:24:00Z">
        <w:r w:rsidR="001D6219" w:rsidDel="00D74212">
          <w:delText xml:space="preserve">difference between target and </w:delText>
        </w:r>
      </w:del>
      <w:ins w:id="535" w:author="Björn Jörges" w:date="2021-05-19T03:24:00Z">
        <w:r w:rsidR="00D74212">
          <w:t xml:space="preserve">of the </w:t>
        </w:r>
      </w:ins>
      <w:r w:rsidR="001D6219">
        <w:t>ball cloud (“</w:t>
      </w:r>
      <m:oMath>
        <m:r>
          <w:ins w:id="536" w:author="Björn Jörges" w:date="2021-06-01T02:26:00Z">
            <w:rPr>
              <w:rFonts w:ascii="Cambria Math" w:hAnsi="Cambria Math"/>
            </w:rPr>
            <m:t>Spee</m:t>
          </w:ins>
        </m:r>
        <m:sSub>
          <m:sSubPr>
            <m:ctrlPr>
              <w:ins w:id="537" w:author="Björn Jörges" w:date="2021-06-01T02:26:00Z">
                <w:rPr>
                  <w:rFonts w:ascii="Cambria Math" w:hAnsi="Cambria Math"/>
                  <w:i/>
                </w:rPr>
              </w:ins>
            </m:ctrlPr>
          </m:sSubPr>
          <m:e>
            <m:r>
              <w:ins w:id="538" w:author="Björn Jörges" w:date="2021-06-01T02:26:00Z">
                <w:rPr>
                  <w:rFonts w:ascii="Cambria Math" w:hAnsi="Cambria Math"/>
                </w:rPr>
                <m:t>d</m:t>
              </w:ins>
            </m:r>
          </m:e>
          <m:sub>
            <m:r>
              <w:ins w:id="539" w:author="Björn Jörges" w:date="2021-06-01T02:26:00Z">
                <w:rPr>
                  <w:rFonts w:ascii="Cambria Math" w:hAnsi="Cambria Math"/>
                </w:rPr>
                <m:t>Ball Cloud</m:t>
              </w:ins>
            </m:r>
          </m:sub>
        </m:sSub>
        <m:r>
          <w:del w:id="540" w:author="Björn Jörges" w:date="2021-06-01T02:26:00Z">
            <w:rPr>
              <w:rFonts w:ascii="Cambria Math" w:hAnsi="Cambria Math"/>
            </w:rPr>
            <m:t>Difference</m:t>
          </w:del>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2"/>
        <w:gridCol w:w="574"/>
      </w:tblGrid>
      <w:tr w:rsidR="00076BFB" w14:paraId="5D8E51E1" w14:textId="77777777" w:rsidTr="00076BFB">
        <w:tc>
          <w:tcPr>
            <w:tcW w:w="9108" w:type="dxa"/>
          </w:tcPr>
          <w:p w14:paraId="76CC9092" w14:textId="589851F1" w:rsidR="00076BFB" w:rsidRDefault="00815D4B" w:rsidP="004725D9">
            <w:pPr>
              <w:spacing w:line="360" w:lineRule="auto"/>
              <w:jc w:val="both"/>
            </w:pPr>
            <m:oMathPara>
              <m:oMath>
                <m:r>
                  <w:ins w:id="541" w:author="Björn Jörges" w:date="2021-04-23T04:32:00Z">
                    <w:rPr>
                      <w:rFonts w:ascii="Cambria Math" w:hAnsi="Cambria Math"/>
                    </w:rPr>
                    <m:t xml:space="preserve">Response ~ </m:t>
                  </w:ins>
                </m:r>
                <m:r>
                  <w:rPr>
                    <w:rFonts w:ascii="Cambria Math" w:hAnsi="Cambria Math"/>
                  </w:rPr>
                  <m:t>Motion Profile+</m:t>
                </m:r>
                <m:r>
                  <w:ins w:id="542" w:author="Björn Jörges" w:date="2021-05-18T21:45:00Z">
                    <w:rPr>
                      <w:rFonts w:ascii="Cambria Math" w:hAnsi="Cambria Math"/>
                    </w:rPr>
                    <m:t>Spee</m:t>
                  </w:ins>
                </m:r>
                <m:sSub>
                  <m:sSubPr>
                    <m:ctrlPr>
                      <w:ins w:id="543" w:author="Björn Jörges" w:date="2021-05-18T21:45:00Z">
                        <w:rPr>
                          <w:rFonts w:ascii="Cambria Math" w:hAnsi="Cambria Math"/>
                          <w:i/>
                        </w:rPr>
                      </w:ins>
                    </m:ctrlPr>
                  </m:sSubPr>
                  <m:e>
                    <m:r>
                      <w:ins w:id="544" w:author="Björn Jörges" w:date="2021-05-18T21:45:00Z">
                        <w:rPr>
                          <w:rFonts w:ascii="Cambria Math" w:hAnsi="Cambria Math"/>
                        </w:rPr>
                        <m:t>d</m:t>
                      </w:ins>
                    </m:r>
                  </m:e>
                  <m:sub>
                    <m:r>
                      <w:ins w:id="545" w:author="Björn Jörges" w:date="2021-05-18T21:45:00Z">
                        <w:rPr>
                          <w:rFonts w:ascii="Cambria Math" w:hAnsi="Cambria Math"/>
                        </w:rPr>
                        <m:t>Ball Cloud</m:t>
                      </w:ins>
                    </m:r>
                  </m:sub>
                </m:sSub>
                <m:r>
                  <w:del w:id="546" w:author="Björn Jörges" w:date="2021-05-18T21:45:00Z">
                    <w:rPr>
                      <w:rFonts w:ascii="Cambria Math" w:hAnsi="Cambria Math"/>
                    </w:rPr>
                    <m:t>Difference</m:t>
                  </w:del>
                </m:r>
                <m:r>
                  <w:rPr>
                    <w:rFonts w:ascii="Cambria Math" w:hAnsi="Cambria Math"/>
                  </w:rPr>
                  <m:t>+</m:t>
                </m:r>
                <m:d>
                  <m:dPr>
                    <m:endChr m:val="|"/>
                    <m:ctrlPr>
                      <w:rPr>
                        <w:rFonts w:ascii="Cambria Math" w:hAnsi="Cambria Math"/>
                        <w:i/>
                      </w:rPr>
                    </m:ctrlPr>
                  </m:dPr>
                  <m:e>
                    <m:r>
                      <w:ins w:id="547" w:author="Björn Jörges" w:date="2021-05-18T21:45:00Z">
                        <w:rPr>
                          <w:rFonts w:ascii="Cambria Math" w:hAnsi="Cambria Math"/>
                        </w:rPr>
                        <m:t>Spee</m:t>
                      </w:ins>
                    </m:r>
                    <m:sSub>
                      <m:sSubPr>
                        <m:ctrlPr>
                          <w:ins w:id="548" w:author="Björn Jörges" w:date="2021-05-18T21:45:00Z">
                            <w:rPr>
                              <w:rFonts w:ascii="Cambria Math" w:hAnsi="Cambria Math"/>
                              <w:i/>
                            </w:rPr>
                          </w:ins>
                        </m:ctrlPr>
                      </m:sSubPr>
                      <m:e>
                        <m:r>
                          <w:ins w:id="549" w:author="Björn Jörges" w:date="2021-05-18T21:45:00Z">
                            <w:rPr>
                              <w:rFonts w:ascii="Cambria Math" w:hAnsi="Cambria Math"/>
                            </w:rPr>
                            <m:t>d</m:t>
                          </w:ins>
                        </m:r>
                      </m:e>
                      <m:sub>
                        <m:r>
                          <w:ins w:id="550" w:author="Björn Jörges" w:date="2021-05-18T21:45:00Z">
                            <w:rPr>
                              <w:rFonts w:ascii="Cambria Math" w:hAnsi="Cambria Math"/>
                            </w:rPr>
                            <m:t>Ball Cloud</m:t>
                          </w:ins>
                        </m:r>
                      </m:sub>
                    </m:sSub>
                    <m:r>
                      <w:ins w:id="551" w:author="Björn Jörges" w:date="2021-06-01T02:26:00Z">
                        <w:rPr>
                          <w:rFonts w:ascii="Cambria Math" w:hAnsi="Cambria Math"/>
                        </w:rPr>
                        <m:t>+Motion Profile</m:t>
                      </w:ins>
                    </m:r>
                    <m:r>
                      <w:del w:id="552" w:author="Björn Jörges" w:date="2021-05-18T21:45:00Z">
                        <w:rPr>
                          <w:rFonts w:ascii="Cambria Math" w:hAnsi="Cambria Math"/>
                        </w:rPr>
                        <m:t xml:space="preserve">Difference </m:t>
                      </w:del>
                    </m:r>
                  </m:e>
                </m:d>
                <m:r>
                  <w:rPr>
                    <w:rFonts w:ascii="Cambria Math" w:hAnsi="Cambria Math"/>
                  </w:rPr>
                  <m:t xml:space="preserve"> Subject)+(</m:t>
                </m:r>
                <m:r>
                  <w:ins w:id="553" w:author="Björn Jörges" w:date="2021-05-18T21:45:00Z">
                    <w:rPr>
                      <w:rFonts w:ascii="Cambria Math" w:hAnsi="Cambria Math"/>
                    </w:rPr>
                    <m:t>Spee</m:t>
                  </w:ins>
                </m:r>
                <m:sSub>
                  <m:sSubPr>
                    <m:ctrlPr>
                      <w:ins w:id="554" w:author="Björn Jörges" w:date="2021-05-18T21:45:00Z">
                        <w:rPr>
                          <w:rFonts w:ascii="Cambria Math" w:hAnsi="Cambria Math"/>
                          <w:i/>
                        </w:rPr>
                      </w:ins>
                    </m:ctrlPr>
                  </m:sSubPr>
                  <m:e>
                    <m:r>
                      <w:ins w:id="555" w:author="Björn Jörges" w:date="2021-05-18T21:45:00Z">
                        <w:rPr>
                          <w:rFonts w:ascii="Cambria Math" w:hAnsi="Cambria Math"/>
                        </w:rPr>
                        <m:t>d</m:t>
                      </w:ins>
                    </m:r>
                  </m:e>
                  <m:sub>
                    <m:r>
                      <w:ins w:id="556" w:author="Björn Jörges" w:date="2021-05-18T21:45:00Z">
                        <w:rPr>
                          <w:rFonts w:ascii="Cambria Math" w:hAnsi="Cambria Math"/>
                        </w:rPr>
                        <m:t>Ball Cloud</m:t>
                      </w:ins>
                    </m:r>
                  </m:sub>
                </m:sSub>
                <m:r>
                  <w:ins w:id="557" w:author="Björn Jörges" w:date="2021-06-01T02:26:00Z">
                    <w:rPr>
                      <w:rFonts w:ascii="Cambria Math" w:hAnsi="Cambria Math"/>
                    </w:rPr>
                    <m:t>+Motion Profile</m:t>
                  </w:ins>
                </m:r>
                <m:r>
                  <w:del w:id="558" w:author="Björn Jörges" w:date="2021-05-18T21:45:00Z">
                    <w:rPr>
                      <w:rFonts w:ascii="Cambria Math" w:hAnsi="Cambria Math"/>
                    </w:rPr>
                    <m:t xml:space="preserve">Difference </m:t>
                  </w:del>
                </m:r>
                <m:r>
                  <w:rPr>
                    <w:rFonts w:ascii="Cambria Math" w:hAnsi="Cambria Math"/>
                  </w:rPr>
                  <m:t xml:space="preserve">| </m:t>
                </m:r>
                <m:sSub>
                  <m:sSubPr>
                    <m:ctrlPr>
                      <w:rPr>
                        <w:rFonts w:ascii="Cambria Math" w:hAnsi="Cambria Math"/>
                        <w:i/>
                      </w:rPr>
                    </m:ctrlPr>
                  </m:sSubPr>
                  <m:e>
                    <m:r>
                      <w:del w:id="559" w:author="Björn Jörges" w:date="2021-06-18T21:35:00Z">
                        <w:rPr>
                          <w:rFonts w:ascii="Cambria Math" w:hAnsi="Cambria Math"/>
                        </w:rPr>
                        <m:t>Velocity</m:t>
                      </w:del>
                    </m:r>
                    <m:r>
                      <w:ins w:id="560" w:author="Björn Jörges" w:date="2021-06-18T21:35: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20D319B7" w14:textId="37FA3796" w:rsidR="00076BFB" w:rsidRDefault="00076BFB" w:rsidP="004725D9">
            <w:pPr>
              <w:jc w:val="both"/>
            </w:pPr>
            <w:r>
              <w:t>[</w:t>
            </w:r>
            <w:ins w:id="561" w:author="Björn Jörges" w:date="2021-05-12T03:27:00Z">
              <w:r w:rsidR="00035057">
                <w:t>6</w:t>
              </w:r>
            </w:ins>
            <w:del w:id="562" w:author="Björn Jörges" w:date="2021-05-12T03:27:00Z">
              <w:r w:rsidR="00FB777C" w:rsidDel="00035057">
                <w:delText>4</w:delText>
              </w:r>
            </w:del>
            <w:r>
              <w:t>]</w:t>
            </w:r>
          </w:p>
        </w:tc>
      </w:tr>
    </w:tbl>
    <w:p w14:paraId="0757F869" w14:textId="54FDE67A" w:rsidR="001D6219" w:rsidRDefault="001D6219" w:rsidP="00D217A0">
      <w:pPr>
        <w:jc w:val="both"/>
      </w:pPr>
      <w:r>
        <w:t xml:space="preserve">The Null Model </w:t>
      </w:r>
      <w:r w:rsidR="00FA7658">
        <w:t xml:space="preserve">contained </w:t>
      </w:r>
      <w:r>
        <w:t xml:space="preserve">the same random effects, and only the </w:t>
      </w:r>
      <w:del w:id="563" w:author="Björn Jörges" w:date="2021-05-19T03:24:00Z">
        <w:r w:rsidDel="00D74212">
          <w:delText>difference</w:delText>
        </w:r>
        <w:r w:rsidR="008D0B9F" w:rsidDel="00D74212">
          <w:delText xml:space="preserve"> in </w:delText>
        </w:r>
      </w:del>
      <w:r w:rsidR="008D0B9F">
        <w:t>speed</w:t>
      </w:r>
      <w:r>
        <w:t xml:space="preserve"> </w:t>
      </w:r>
      <w:del w:id="564" w:author="Björn Jörges" w:date="2021-05-19T03:24:00Z">
        <w:r w:rsidDel="00D74212">
          <w:delText>between target and</w:delText>
        </w:r>
      </w:del>
      <w:ins w:id="565" w:author="Björn Jörges" w:date="2021-05-19T03:24:00Z">
        <w:r w:rsidR="00D74212">
          <w:t>of the</w:t>
        </w:r>
      </w:ins>
      <w:r>
        <w:t xml:space="preserve"> ball cloud as </w:t>
      </w:r>
      <w:r w:rsidR="00FA7658">
        <w:t xml:space="preserve">a </w:t>
      </w:r>
      <w:r>
        <w:t>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2"/>
        <w:gridCol w:w="574"/>
      </w:tblGrid>
      <w:tr w:rsidR="00076BFB" w14:paraId="469DC9B5" w14:textId="77777777" w:rsidTr="00076BFB">
        <w:tc>
          <w:tcPr>
            <w:tcW w:w="9108" w:type="dxa"/>
          </w:tcPr>
          <w:p w14:paraId="5E539AA7" w14:textId="7B0A91EB" w:rsidR="00076BFB" w:rsidRDefault="00815D4B" w:rsidP="004725D9">
            <w:pPr>
              <w:spacing w:line="360" w:lineRule="auto"/>
              <w:jc w:val="both"/>
            </w:pPr>
            <m:oMathPara>
              <m:oMath>
                <m:r>
                  <w:ins w:id="566" w:author="Björn Jörges" w:date="2021-04-23T04:32:00Z">
                    <w:rPr>
                      <w:rFonts w:ascii="Cambria Math" w:hAnsi="Cambria Math"/>
                    </w:rPr>
                    <m:t xml:space="preserve">Response ~ </m:t>
                  </w:ins>
                </m:r>
                <m:r>
                  <w:ins w:id="567" w:author="Björn Jörges" w:date="2021-05-18T21:45:00Z">
                    <w:rPr>
                      <w:rFonts w:ascii="Cambria Math" w:hAnsi="Cambria Math"/>
                    </w:rPr>
                    <m:t>Spee</m:t>
                  </w:ins>
                </m:r>
                <m:sSub>
                  <m:sSubPr>
                    <m:ctrlPr>
                      <w:ins w:id="568" w:author="Björn Jörges" w:date="2021-05-18T21:45:00Z">
                        <w:rPr>
                          <w:rFonts w:ascii="Cambria Math" w:hAnsi="Cambria Math"/>
                          <w:i/>
                        </w:rPr>
                      </w:ins>
                    </m:ctrlPr>
                  </m:sSubPr>
                  <m:e>
                    <m:r>
                      <w:ins w:id="569" w:author="Björn Jörges" w:date="2021-05-18T21:45:00Z">
                        <w:rPr>
                          <w:rFonts w:ascii="Cambria Math" w:hAnsi="Cambria Math"/>
                        </w:rPr>
                        <m:t>d</m:t>
                      </w:ins>
                    </m:r>
                  </m:e>
                  <m:sub>
                    <m:r>
                      <w:ins w:id="570" w:author="Björn Jörges" w:date="2021-05-18T21:45:00Z">
                        <w:rPr>
                          <w:rFonts w:ascii="Cambria Math" w:hAnsi="Cambria Math"/>
                        </w:rPr>
                        <m:t>Ball Cloud</m:t>
                      </w:ins>
                    </m:r>
                  </m:sub>
                </m:sSub>
                <m:r>
                  <w:del w:id="571" w:author="Björn Jörges" w:date="2021-05-18T21:45:00Z">
                    <w:rPr>
                      <w:rFonts w:ascii="Cambria Math" w:hAnsi="Cambria Math"/>
                    </w:rPr>
                    <m:t>Difference</m:t>
                  </w:del>
                </m:r>
                <m:r>
                  <w:rPr>
                    <w:rFonts w:ascii="Cambria Math" w:hAnsi="Cambria Math"/>
                  </w:rPr>
                  <m:t>+</m:t>
                </m:r>
                <m:d>
                  <m:dPr>
                    <m:endChr m:val="|"/>
                    <m:ctrlPr>
                      <w:rPr>
                        <w:rFonts w:ascii="Cambria Math" w:hAnsi="Cambria Math"/>
                        <w:i/>
                      </w:rPr>
                    </m:ctrlPr>
                  </m:dPr>
                  <m:e>
                    <m:r>
                      <w:ins w:id="572" w:author="Björn Jörges" w:date="2021-05-18T21:45:00Z">
                        <w:rPr>
                          <w:rFonts w:ascii="Cambria Math" w:hAnsi="Cambria Math"/>
                        </w:rPr>
                        <m:t>Spee</m:t>
                      </w:ins>
                    </m:r>
                    <m:sSub>
                      <m:sSubPr>
                        <m:ctrlPr>
                          <w:ins w:id="573" w:author="Björn Jörges" w:date="2021-05-18T21:45:00Z">
                            <w:rPr>
                              <w:rFonts w:ascii="Cambria Math" w:hAnsi="Cambria Math"/>
                              <w:i/>
                            </w:rPr>
                          </w:ins>
                        </m:ctrlPr>
                      </m:sSubPr>
                      <m:e>
                        <m:r>
                          <w:ins w:id="574" w:author="Björn Jörges" w:date="2021-05-18T21:45:00Z">
                            <w:rPr>
                              <w:rFonts w:ascii="Cambria Math" w:hAnsi="Cambria Math"/>
                            </w:rPr>
                            <m:t>d</m:t>
                          </w:ins>
                        </m:r>
                      </m:e>
                      <m:sub>
                        <m:r>
                          <w:ins w:id="575" w:author="Björn Jörges" w:date="2021-05-18T21:45:00Z">
                            <w:rPr>
                              <w:rFonts w:ascii="Cambria Math" w:hAnsi="Cambria Math"/>
                            </w:rPr>
                            <m:t>Ball Cloud</m:t>
                          </w:ins>
                        </m:r>
                      </m:sub>
                    </m:sSub>
                    <m:r>
                      <w:ins w:id="576" w:author="Björn Jörges" w:date="2021-06-01T02:26:00Z">
                        <w:rPr>
                          <w:rFonts w:ascii="Cambria Math" w:hAnsi="Cambria Math"/>
                        </w:rPr>
                        <m:t>+Motion Profile</m:t>
                      </w:ins>
                    </m:r>
                    <m:r>
                      <w:del w:id="577" w:author="Björn Jörges" w:date="2021-05-18T21:45:00Z">
                        <w:rPr>
                          <w:rFonts w:ascii="Cambria Math" w:hAnsi="Cambria Math"/>
                        </w:rPr>
                        <m:t xml:space="preserve">Difference </m:t>
                      </w:del>
                    </m:r>
                  </m:e>
                </m:d>
                <m:r>
                  <w:rPr>
                    <w:rFonts w:ascii="Cambria Math" w:hAnsi="Cambria Math"/>
                  </w:rPr>
                  <m:t xml:space="preserve"> Subject)+(</m:t>
                </m:r>
                <m:r>
                  <w:ins w:id="578" w:author="Björn Jörges" w:date="2021-05-18T21:45:00Z">
                    <w:rPr>
                      <w:rFonts w:ascii="Cambria Math" w:hAnsi="Cambria Math"/>
                    </w:rPr>
                    <m:t>Spee</m:t>
                  </w:ins>
                </m:r>
                <m:sSub>
                  <m:sSubPr>
                    <m:ctrlPr>
                      <w:ins w:id="579" w:author="Björn Jörges" w:date="2021-05-18T21:45:00Z">
                        <w:rPr>
                          <w:rFonts w:ascii="Cambria Math" w:hAnsi="Cambria Math"/>
                          <w:i/>
                        </w:rPr>
                      </w:ins>
                    </m:ctrlPr>
                  </m:sSubPr>
                  <m:e>
                    <m:r>
                      <w:ins w:id="580" w:author="Björn Jörges" w:date="2021-05-18T21:45:00Z">
                        <w:rPr>
                          <w:rFonts w:ascii="Cambria Math" w:hAnsi="Cambria Math"/>
                        </w:rPr>
                        <m:t>d</m:t>
                      </w:ins>
                    </m:r>
                  </m:e>
                  <m:sub>
                    <m:r>
                      <w:ins w:id="581" w:author="Björn Jörges" w:date="2021-05-18T21:45:00Z">
                        <w:rPr>
                          <w:rFonts w:ascii="Cambria Math" w:hAnsi="Cambria Math"/>
                        </w:rPr>
                        <m:t>Ball Cloud</m:t>
                      </w:ins>
                    </m:r>
                  </m:sub>
                </m:sSub>
                <m:r>
                  <w:ins w:id="582" w:author="Björn Jörges" w:date="2021-06-01T02:26:00Z">
                    <w:rPr>
                      <w:rFonts w:ascii="Cambria Math" w:hAnsi="Cambria Math"/>
                    </w:rPr>
                    <m:t>+Motion Profile</m:t>
                  </w:ins>
                </m:r>
                <m:r>
                  <w:del w:id="583" w:author="Björn Jörges" w:date="2021-05-18T21:45:00Z">
                    <w:rPr>
                      <w:rFonts w:ascii="Cambria Math" w:hAnsi="Cambria Math"/>
                    </w:rPr>
                    <m:t xml:space="preserve">Difference </m:t>
                  </w:del>
                </m:r>
                <m:r>
                  <w:rPr>
                    <w:rFonts w:ascii="Cambria Math" w:hAnsi="Cambria Math"/>
                  </w:rPr>
                  <m:t xml:space="preserve">| </m:t>
                </m:r>
                <m:sSub>
                  <m:sSubPr>
                    <m:ctrlPr>
                      <w:rPr>
                        <w:rFonts w:ascii="Cambria Math" w:hAnsi="Cambria Math"/>
                        <w:i/>
                      </w:rPr>
                    </m:ctrlPr>
                  </m:sSubPr>
                  <m:e>
                    <m:r>
                      <w:del w:id="584" w:author="Björn Jörges" w:date="2021-06-18T21:35:00Z">
                        <w:rPr>
                          <w:rFonts w:ascii="Cambria Math" w:hAnsi="Cambria Math"/>
                        </w:rPr>
                        <m:t>Velocity</m:t>
                      </w:del>
                    </m:r>
                    <m:r>
                      <w:ins w:id="585" w:author="Björn Jörges" w:date="2021-06-18T21:35: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4860DA26" w14:textId="3EBF883F" w:rsidR="00076BFB" w:rsidRDefault="00076BFB" w:rsidP="004725D9">
            <w:pPr>
              <w:jc w:val="both"/>
            </w:pPr>
            <w:r>
              <w:t>[</w:t>
            </w:r>
            <w:ins w:id="586" w:author="Björn Jörges" w:date="2021-05-12T03:27:00Z">
              <w:r w:rsidR="00035057">
                <w:t>7</w:t>
              </w:r>
            </w:ins>
            <w:del w:id="587" w:author="Björn Jörges" w:date="2021-05-12T03:27:00Z">
              <w:r w:rsidR="00FB777C" w:rsidDel="00035057">
                <w:delText>5</w:delText>
              </w:r>
            </w:del>
            <w:r>
              <w:t>]</w:t>
            </w:r>
          </w:p>
        </w:tc>
      </w:tr>
    </w:tbl>
    <w:p w14:paraId="5B47BF82" w14:textId="5F4DBF15" w:rsidR="00EC252D" w:rsidRDefault="001D6219" w:rsidP="00D217A0">
      <w:pPr>
        <w:jc w:val="both"/>
      </w:pPr>
      <w:r>
        <w:t>We compare</w:t>
      </w:r>
      <w:r w:rsidR="00FA7658">
        <w:t>d</w:t>
      </w:r>
      <w:r>
        <w:t xml:space="preserve"> both models with an ANOVA and expect</w:t>
      </w:r>
      <w:r w:rsidR="00FA7658">
        <w:t>ed</w:t>
      </w:r>
      <w:r>
        <w:t xml:space="preserve"> the Test Model to be significantly better than the Null Model, indicating that</w:t>
      </w:r>
      <w:r w:rsidR="0060586A">
        <w:t xml:space="preserve"> visually simulated</w:t>
      </w:r>
      <w:r>
        <w:t xml:space="preserve"> </w:t>
      </w:r>
      <w:r w:rsidR="00260FC9">
        <w:t xml:space="preserve">observer </w:t>
      </w:r>
      <w:r>
        <w:t>motion ha</w:t>
      </w:r>
      <w:r w:rsidR="00FA7658">
        <w:t>d</w:t>
      </w:r>
      <w:r>
        <w:t xml:space="preserve"> an impact on the PSE.</w:t>
      </w:r>
      <w:r w:rsidR="0060586A">
        <w:t xml:space="preserve"> Visually </w:t>
      </w:r>
      <w:r w:rsidR="00260FC9">
        <w:t xml:space="preserve">simulated observer </w:t>
      </w:r>
      <w:r>
        <w:t xml:space="preserve">motion in the same direction as the target should decrease perceived target </w:t>
      </w:r>
      <w:r w:rsidR="002100A0">
        <w:t>speed</w:t>
      </w:r>
      <w:r>
        <w:t xml:space="preserve"> and </w:t>
      </w:r>
      <w:r w:rsidR="0060586A">
        <w:t xml:space="preserve">visually evoked </w:t>
      </w:r>
      <w:r>
        <w:t xml:space="preserve">self-motion in the opposite direction of the target should increase perceived target </w:t>
      </w:r>
      <w:r w:rsidR="002100A0">
        <w:t>speed</w:t>
      </w:r>
      <w:r>
        <w:t>.</w:t>
      </w:r>
    </w:p>
    <w:p w14:paraId="6AAD349D" w14:textId="77777777" w:rsidR="00DF5A39" w:rsidRDefault="00DF5A39" w:rsidP="00DF5A39">
      <w:pPr>
        <w:pStyle w:val="Heading4"/>
      </w:pPr>
    </w:p>
    <w:p w14:paraId="1CFA01AB" w14:textId="1F326083" w:rsidR="00343BCD" w:rsidRDefault="007B46AA" w:rsidP="00C07DA2">
      <w:pPr>
        <w:pStyle w:val="Heading3"/>
      </w:pPr>
      <w:r>
        <w:t>Control conditions</w:t>
      </w:r>
    </w:p>
    <w:p w14:paraId="59BF2692" w14:textId="39EA3E1C" w:rsidR="00DF5A39" w:rsidRPr="00DF5A39" w:rsidRDefault="00DF5A39" w:rsidP="0096798F">
      <w:pPr>
        <w:jc w:val="both"/>
      </w:pPr>
      <w:r>
        <w:t>For the control conditions (</w:t>
      </w:r>
      <w:r w:rsidR="0000378B" w:rsidRPr="00AE2105">
        <w:rPr>
          <w:i/>
          <w:iCs/>
        </w:rPr>
        <w:t>Textured Moving Backdrop</w:t>
      </w:r>
      <w:r w:rsidR="0000378B">
        <w:t xml:space="preserve"> </w:t>
      </w:r>
      <w:r>
        <w:t xml:space="preserve">and </w:t>
      </w:r>
      <w:r w:rsidR="0000378B" w:rsidRPr="00AE2105">
        <w:rPr>
          <w:i/>
          <w:iCs/>
        </w:rPr>
        <w:t>Blank Backdrop</w:t>
      </w:r>
      <w:r>
        <w:t>), we used the model comparison [4]/[5] to assess whether</w:t>
      </w:r>
      <w:r w:rsidR="00F465EF">
        <w:t xml:space="preserve"> wall motion (</w:t>
      </w:r>
      <w:r w:rsidR="0000378B" w:rsidRPr="00AE2105">
        <w:rPr>
          <w:i/>
          <w:iCs/>
        </w:rPr>
        <w:t>Textured Moving Backdrop</w:t>
      </w:r>
      <w:r w:rsidR="00F465EF">
        <w:t xml:space="preserve">) or visually simulated </w:t>
      </w:r>
      <w:r w:rsidR="00260FC9">
        <w:t xml:space="preserve">observer </w:t>
      </w:r>
      <w:r w:rsidR="00F465EF">
        <w:t>motion (</w:t>
      </w:r>
      <w:r w:rsidR="0000378B" w:rsidRPr="00AE2105">
        <w:rPr>
          <w:i/>
          <w:iCs/>
        </w:rPr>
        <w:t>Blank Backdrop</w:t>
      </w:r>
      <w:r w:rsidR="00F465EF">
        <w:t>), respectively</w:t>
      </w:r>
      <w:r w:rsidR="0096798F">
        <w:t>,</w:t>
      </w:r>
      <w:r w:rsidR="00F465EF">
        <w:t xml:space="preserve"> led to any biases in perceived velocity. For </w:t>
      </w:r>
      <w:r w:rsidR="0000378B" w:rsidRPr="00AE2105">
        <w:rPr>
          <w:i/>
          <w:iCs/>
        </w:rPr>
        <w:t>Textured Moving Backdrop</w:t>
      </w:r>
      <w:r w:rsidR="00F465EF">
        <w:t>, we expect</w:t>
      </w:r>
      <w:r w:rsidR="0096798F">
        <w:t>ed</w:t>
      </w:r>
      <w:r w:rsidR="00F465EF">
        <w:t xml:space="preserve"> that same pattern as for the main condition, but a slightly less complete compensation, with the untextured wall backdrop giving fewer cues about visually simulated </w:t>
      </w:r>
      <w:r w:rsidR="00260FC9">
        <w:t xml:space="preserve">observer </w:t>
      </w:r>
      <w:r w:rsidR="00F465EF">
        <w:t>motion.</w:t>
      </w:r>
      <w:r w:rsidR="009A4A35">
        <w:t xml:space="preserve"> Furthermore, there should be next to no induced motion effects, which should augment the observed effect further.</w:t>
      </w:r>
      <w:r w:rsidR="00F465EF">
        <w:t xml:space="preserve"> For </w:t>
      </w:r>
      <w:r w:rsidR="0000378B" w:rsidRPr="00AE2105">
        <w:rPr>
          <w:i/>
          <w:iCs/>
        </w:rPr>
        <w:t>Blank Backdrop</w:t>
      </w:r>
      <w:r w:rsidR="00F465EF">
        <w:t>, we expect</w:t>
      </w:r>
      <w:r w:rsidR="0096798F">
        <w:t>ed</w:t>
      </w:r>
      <w:r w:rsidR="00F465EF">
        <w:t xml:space="preserve"> a small effect of induced motion in the opposite direction of the effect of visually simulated </w:t>
      </w:r>
      <w:r w:rsidR="00260FC9">
        <w:t xml:space="preserve">observer </w:t>
      </w:r>
      <w:r w:rsidR="00F465EF">
        <w:t>motion, i.e., an overestimation of speed when observer and wall move</w:t>
      </w:r>
      <w:r w:rsidR="0000378B">
        <w:t>d</w:t>
      </w:r>
      <w:r w:rsidR="00F465EF">
        <w:t xml:space="preserve"> in opposite directions, and an underestimation of speed when observer and wall move</w:t>
      </w:r>
      <w:r w:rsidR="0000378B">
        <w:t>d</w:t>
      </w:r>
      <w:r w:rsidR="00F465EF">
        <w:t xml:space="preserve"> in the same direction.</w:t>
      </w:r>
    </w:p>
    <w:p w14:paraId="2E0032AE" w14:textId="77777777" w:rsidR="006B56CF" w:rsidRDefault="006B56CF" w:rsidP="00D217A0">
      <w:pPr>
        <w:jc w:val="both"/>
        <w:rPr>
          <w:b/>
          <w:bCs/>
        </w:rPr>
      </w:pPr>
    </w:p>
    <w:p w14:paraId="01CEA170" w14:textId="7289DD6A" w:rsidR="00EC252D" w:rsidRDefault="00EC252D" w:rsidP="00F1177B">
      <w:pPr>
        <w:pStyle w:val="Heading3"/>
      </w:pPr>
      <w:r w:rsidRPr="00EC252D">
        <w:lastRenderedPageBreak/>
        <w:t>Power Analysis</w:t>
      </w:r>
    </w:p>
    <w:p w14:paraId="7BB64E74" w14:textId="56271935" w:rsidR="001D6219" w:rsidRDefault="001D6219" w:rsidP="00D217A0">
      <w:pPr>
        <w:jc w:val="both"/>
      </w:pPr>
      <w:r w:rsidRPr="001D6219">
        <w:t>Based on the analysis</w:t>
      </w:r>
      <w:r>
        <w:t xml:space="preserve"> plan above, we proceeded to a power analysis via simulation.</w:t>
      </w:r>
      <w:r w:rsidR="00BC457D">
        <w:t xml:space="preserve"> </w:t>
      </w:r>
      <w:r w:rsidR="00132298">
        <w:t xml:space="preserve">We computed the power for the main condition (visually simulated </w:t>
      </w:r>
      <w:r w:rsidR="00260FC9">
        <w:t xml:space="preserve">observer </w:t>
      </w:r>
      <w:r w:rsidR="00132298">
        <w:t xml:space="preserve">motion with a textured wall backdrop). </w:t>
      </w:r>
      <w:r w:rsidR="00BC457D">
        <w:t xml:space="preserve">The R code used for this power analysis is available online </w:t>
      </w:r>
      <w:ins w:id="588" w:author="Björn Jörges" w:date="2021-06-18T20:47:00Z">
        <w:del w:id="589" w:author="Björn Jörges" w:date="2021-06-04T03:35:00Z">
          <w:r w:rsidR="00413928" w:rsidRPr="00BB0647" w:rsidDel="00417F2F">
            <w:delText xml:space="preserve">under </w:delText>
          </w:r>
        </w:del>
        <w:r w:rsidR="00413928" w:rsidRPr="00BB0647">
          <w:t>here (GitHub: https://github.com/b-jorges/Motion-Perception-during-Self-Motion/blob/master/PowerAnalysisMotionEstimation.R)</w:t>
        </w:r>
      </w:ins>
      <w:del w:id="590" w:author="Björn Jörges" w:date="2021-06-04T03:35:00Z">
        <w:r w:rsidR="00F540E7" w:rsidDel="00417F2F">
          <w:fldChar w:fldCharType="begin"/>
        </w:r>
        <w:r w:rsidR="00F540E7" w:rsidDel="00417F2F">
          <w:delInstrText xml:space="preserve"> HYPERLINK "https://github.com/b-jorges/Motion-Perception-during-Self-Motion/blob/master/PowerAnalysisMotionEstimation.R" </w:delInstrText>
        </w:r>
        <w:r w:rsidR="00F540E7" w:rsidDel="00417F2F">
          <w:fldChar w:fldCharType="separate"/>
        </w:r>
        <w:r w:rsidR="00BC457D" w:rsidDel="00417F2F">
          <w:rPr>
            <w:rStyle w:val="Hyperlink"/>
          </w:rPr>
          <w:delText>https://github.com/b-jorges/Motion-Perception-during-Self-Motion/blob/master/PowerAnalysisMotionEstimation.R</w:delText>
        </w:r>
        <w:r w:rsidR="00F540E7" w:rsidDel="00417F2F">
          <w:rPr>
            <w:rStyle w:val="Hyperlink"/>
          </w:rPr>
          <w:fldChar w:fldCharType="end"/>
        </w:r>
      </w:del>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w:t>
      </w:r>
      <w:del w:id="591" w:author="Björn Jörges" w:date="2021-06-24T03:13:00Z">
        <w:r w:rsidR="00F7048D" w:rsidDel="00F213BF">
          <w:delText>(see below)</w:delText>
        </w:r>
        <w:r w:rsidR="00E67C26" w:rsidDel="00F213BF">
          <w:delText xml:space="preserve"> </w:delText>
        </w:r>
      </w:del>
      <w:r w:rsidR="00E67C26">
        <w:t>show consistently a bias to interpret the dot cloud as faster;</w:t>
      </w:r>
      <w:r w:rsidR="00211BB7">
        <w:t xml:space="preserve"> when the observer is static, we </w:t>
      </w:r>
      <w:r w:rsidR="00E67C26">
        <w:t xml:space="preserve">thus assume a PSE of 2/3 of the presented </w:t>
      </w:r>
      <w:r w:rsidR="002100A0">
        <w:t>speed</w:t>
      </w:r>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 xml:space="preserve">mean presented </w:t>
      </w:r>
      <w:r w:rsidR="002100A0">
        <w:t>speed</w:t>
      </w:r>
      <w:r w:rsidR="0060586A">
        <w:t xml:space="preserve"> of the visually evoked self-motion</w:t>
      </w:r>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w:t>
      </w:r>
      <w:r w:rsidR="0060586A">
        <w:t xml:space="preserve">the visually simulated </w:t>
      </w:r>
      <w:r w:rsidR="00260FC9">
        <w:t xml:space="preserve">observer </w:t>
      </w:r>
      <w:r w:rsidR="00415A8A">
        <w:t>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B4310D">
        <w:t xml:space="preserve"> </w:t>
      </w:r>
      <w:r w:rsidR="00992C42">
        <w:t>W</w:t>
      </w:r>
      <w:r w:rsidR="00B4310D">
        <w:t xml:space="preserve">e </w:t>
      </w:r>
      <w:r w:rsidR="00992C42">
        <w:t xml:space="preserve">also </w:t>
      </w:r>
      <w:r w:rsidR="00B4310D">
        <w:t>use a more naturalistic environment which may render flow parsing more complete.</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 xml:space="preserve">up to 200 % in thresholds from no self-motion to visually simulated </w:t>
      </w:r>
      <w:r w:rsidR="00260FC9">
        <w:t xml:space="preserve">observer </w:t>
      </w:r>
      <w:r w:rsidR="00415A8A">
        <w:t>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w:t>
      </w:r>
      <w:r w:rsidR="002100A0">
        <w:t>speed</w:t>
      </w:r>
      <w:r w:rsidR="006B56CF">
        <w:t xml:space="preserve">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3C686FC8" w14:textId="0325947C" w:rsidR="009362B7" w:rsidRPr="0047005B" w:rsidRDefault="006B56CF" w:rsidP="0047005B">
      <w:pPr>
        <w:jc w:val="both"/>
      </w:pPr>
      <w:r>
        <w:t>We simulate</w:t>
      </w:r>
      <w:r w:rsidR="000E2D93">
        <w:t>d</w:t>
      </w:r>
      <w:r>
        <w:t xml:space="preserve"> </w:t>
      </w:r>
      <w:r w:rsidR="00257DF7">
        <w:t>500</w:t>
      </w:r>
      <w:r>
        <w:t xml:space="preserve"> of these data sets, conduct</w:t>
      </w:r>
      <w:r w:rsidR="000E2D93">
        <w:t>ed</w:t>
      </w:r>
      <w:r>
        <w:t xml:space="preserve"> the analyses described above over each </w:t>
      </w:r>
      <w:r w:rsidR="00257DF7">
        <w:t xml:space="preserve">for </w:t>
      </w:r>
      <w:r w:rsidR="007E7EE8">
        <w:t>20, 22, 24, 26, 28 and 30</w:t>
      </w:r>
      <w:r w:rsidR="00257DF7">
        <w:t xml:space="preserve"> </w:t>
      </w:r>
      <w:r w:rsidR="007E7EE8">
        <w:t>participants</w:t>
      </w:r>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p w14:paraId="77A39090" w14:textId="3DD694C5" w:rsidR="00F213BF" w:rsidRDefault="00F213BF" w:rsidP="00BB0647">
      <w:pPr>
        <w:pStyle w:val="Caption"/>
        <w:keepNext/>
        <w:rPr>
          <w:ins w:id="592" w:author="Björn Jörges" w:date="2021-06-24T03:15:00Z"/>
        </w:rPr>
      </w:pPr>
      <w:ins w:id="593" w:author="Björn Jörges" w:date="2021-06-24T03:15:00Z">
        <w:r>
          <w:t xml:space="preserve">Table </w:t>
        </w:r>
        <w:r>
          <w:fldChar w:fldCharType="begin"/>
        </w:r>
        <w:r>
          <w:instrText xml:space="preserve"> SEQ Table \* ARABIC </w:instrText>
        </w:r>
      </w:ins>
      <w:r>
        <w:fldChar w:fldCharType="separate"/>
      </w:r>
      <w:ins w:id="594" w:author="Björn Jörges" w:date="2021-06-24T03:15:00Z">
        <w:r>
          <w:rPr>
            <w:noProof/>
          </w:rPr>
          <w:t>1</w:t>
        </w:r>
        <w:r>
          <w:fldChar w:fldCharType="end"/>
        </w:r>
        <w:r>
          <w:t xml:space="preserve">: </w:t>
        </w:r>
        <w:r w:rsidRPr="00F213BF">
          <w:t>Simulated power values for 20,22,24,26,28 and 30 participants.</w:t>
        </w:r>
      </w:ins>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53BDFD3D" w:rsidR="00257DF7" w:rsidRPr="00FC164B" w:rsidRDefault="0047005B" w:rsidP="00FC164B">
            <w:pPr>
              <w:jc w:val="center"/>
              <w:rPr>
                <w:i/>
                <w:iCs/>
              </w:rPr>
            </w:pPr>
            <w:r>
              <w:rPr>
                <w:i/>
                <w:iCs/>
              </w:rPr>
              <w:t>20</w:t>
            </w:r>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3AA8DCBD" w:rsidR="00257DF7" w:rsidRPr="0096015C" w:rsidRDefault="00F12C25" w:rsidP="00FC164B">
            <w:pPr>
              <w:jc w:val="center"/>
            </w:pPr>
            <w:r>
              <w:t>0.744</w:t>
            </w:r>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6FC0B926" w:rsidR="00257DF7" w:rsidRPr="00FC164B" w:rsidRDefault="00CA2749" w:rsidP="00FC164B">
            <w:pPr>
              <w:jc w:val="center"/>
              <w:rPr>
                <w:i/>
                <w:iCs/>
              </w:rPr>
            </w:pPr>
            <w:r>
              <w:rPr>
                <w:i/>
                <w:iCs/>
              </w:rPr>
              <w:t>22</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4F8BCF54" w:rsidR="00257DF7" w:rsidRPr="0096015C" w:rsidRDefault="00F12C25" w:rsidP="00FC164B">
            <w:pPr>
              <w:jc w:val="center"/>
            </w:pPr>
            <w:r>
              <w:t>0.800</w:t>
            </w:r>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419DB257" w:rsidR="00257DF7" w:rsidRPr="00FC164B" w:rsidRDefault="0047005B" w:rsidP="00FC164B">
            <w:pPr>
              <w:jc w:val="center"/>
              <w:rPr>
                <w:i/>
                <w:iCs/>
              </w:rPr>
            </w:pPr>
            <w:r>
              <w:rPr>
                <w:i/>
                <w:iCs/>
              </w:rPr>
              <w:t>24</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41802CEE" w:rsidR="00257DF7" w:rsidRPr="0096015C" w:rsidRDefault="00F12C25" w:rsidP="00FC164B">
            <w:pPr>
              <w:jc w:val="center"/>
            </w:pPr>
            <w:r>
              <w:t>0.812</w:t>
            </w:r>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6D488ACA" w:rsidR="00257DF7" w:rsidRPr="00FC164B" w:rsidRDefault="0047005B" w:rsidP="00FC164B">
            <w:pPr>
              <w:jc w:val="center"/>
              <w:rPr>
                <w:i/>
                <w:iCs/>
              </w:rPr>
            </w:pPr>
            <w:r>
              <w:rPr>
                <w:i/>
                <w:iCs/>
              </w:rPr>
              <w:t>26</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336F0B2D" w:rsidR="00257DF7" w:rsidRPr="0096015C" w:rsidRDefault="00F12C25" w:rsidP="00FC164B">
            <w:pPr>
              <w:jc w:val="center"/>
            </w:pPr>
            <w:r>
              <w:t>0.852</w:t>
            </w:r>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460C813C" w:rsidR="00257DF7" w:rsidRPr="00FC164B" w:rsidRDefault="0047005B" w:rsidP="00FC164B">
            <w:pPr>
              <w:jc w:val="center"/>
              <w:rPr>
                <w:i/>
                <w:iCs/>
              </w:rPr>
            </w:pPr>
            <w:r>
              <w:rPr>
                <w:i/>
                <w:iCs/>
              </w:rPr>
              <w:lastRenderedPageBreak/>
              <w:t>2</w:t>
            </w:r>
            <w:r w:rsidR="00257DF7" w:rsidRPr="00FC164B">
              <w:rPr>
                <w:i/>
                <w:iCs/>
              </w:rPr>
              <w:t>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278E7F99" w:rsidR="00257DF7" w:rsidRPr="0096015C" w:rsidRDefault="00F12C25" w:rsidP="00FC164B">
            <w:pPr>
              <w:jc w:val="center"/>
            </w:pPr>
            <w:r>
              <w:t>0.876</w:t>
            </w:r>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20C1E421" w:rsidR="00257DF7" w:rsidRPr="00FC164B" w:rsidRDefault="0047005B" w:rsidP="00FC164B">
            <w:pPr>
              <w:jc w:val="center"/>
              <w:rPr>
                <w:i/>
                <w:iCs/>
              </w:rPr>
            </w:pPr>
            <w:r>
              <w:rPr>
                <w:i/>
                <w:iCs/>
              </w:rPr>
              <w:t>30</w:t>
            </w:r>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0BA098DC" w:rsidR="00257DF7" w:rsidRPr="0096015C" w:rsidRDefault="00F12C25" w:rsidP="00FC164B">
            <w:pPr>
              <w:keepNext/>
              <w:jc w:val="center"/>
            </w:pPr>
            <w:r>
              <w:t>0.910</w:t>
            </w:r>
          </w:p>
        </w:tc>
      </w:tr>
    </w:tbl>
    <w:p w14:paraId="0E9F9411" w14:textId="71FB5ECA" w:rsidR="00257DF7" w:rsidRPr="00257DF7" w:rsidRDefault="00F213BF" w:rsidP="00FC164B">
      <w:pPr>
        <w:pStyle w:val="Caption"/>
        <w:rPr>
          <w:rFonts w:ascii="Lucida Console" w:eastAsia="Times New Roman" w:hAnsi="Lucida Console" w:cs="Courier New"/>
          <w:color w:val="000000"/>
          <w:sz w:val="20"/>
          <w:szCs w:val="20"/>
        </w:rPr>
      </w:pPr>
      <w:ins w:id="595" w:author="Björn Jörges" w:date="2021-06-24T03:15:00Z">
        <w:r>
          <w:t>s</w:t>
        </w:r>
      </w:ins>
      <w:del w:id="596" w:author="Björn Jörges" w:date="2021-06-24T03:15:00Z">
        <w:r w:rsidR="00FC164B" w:rsidDel="00F213BF">
          <w:delText xml:space="preserve">Table </w:delText>
        </w:r>
        <w:r w:rsidR="001E7FD0" w:rsidDel="00F213BF">
          <w:fldChar w:fldCharType="begin"/>
        </w:r>
        <w:r w:rsidR="001E7FD0" w:rsidDel="00F213BF">
          <w:delInstrText xml:space="preserve"> SEQ Table \* ARABIC </w:delInstrText>
        </w:r>
        <w:r w:rsidR="001E7FD0" w:rsidDel="00F213BF">
          <w:fldChar w:fldCharType="separate"/>
        </w:r>
        <w:r w:rsidR="004F4DAA" w:rsidDel="00F213BF">
          <w:rPr>
            <w:noProof/>
          </w:rPr>
          <w:delText>1</w:delText>
        </w:r>
        <w:r w:rsidR="001E7FD0" w:rsidDel="00F213BF">
          <w:rPr>
            <w:noProof/>
          </w:rPr>
          <w:fldChar w:fldCharType="end"/>
        </w:r>
        <w:r w:rsidR="00FC164B" w:rsidDel="00F213BF">
          <w:delText xml:space="preserve">: Simulated power values for </w:delText>
        </w:r>
        <w:r w:rsidR="002A19B3" w:rsidDel="00F213BF">
          <w:delText>20,22,24,26,28 and 30</w:delText>
        </w:r>
        <w:r w:rsidR="00FC164B" w:rsidDel="00F213BF">
          <w:delText xml:space="preserve"> participants.</w:delText>
        </w:r>
      </w:del>
    </w:p>
    <w:p w14:paraId="74212E6B" w14:textId="53237B66" w:rsidR="00A76B32" w:rsidRDefault="00257DF7" w:rsidP="00D217A0">
      <w:pPr>
        <w:jc w:val="both"/>
      </w:pPr>
      <w:r w:rsidRPr="0096015C">
        <w:t xml:space="preserve">While the effect should be easily detectable for the accuracy-based hypothesis, the precision hypothesis is somewhat harder to detect and requires at least </w:t>
      </w:r>
      <w:r w:rsidR="00C1767B">
        <w:t>30</w:t>
      </w:r>
      <w:r w:rsidR="00C1767B" w:rsidRPr="0096015C">
        <w:t xml:space="preserve"> </w:t>
      </w:r>
      <w:r w:rsidR="0096015C" w:rsidRPr="0096015C">
        <w:t>subjects</w:t>
      </w:r>
      <w:r w:rsidR="0096015C">
        <w:t xml:space="preserve"> (for a power above 0.9)</w:t>
      </w:r>
      <w:r w:rsidR="0096015C" w:rsidRPr="0096015C">
        <w:t xml:space="preserve">. </w:t>
      </w:r>
      <w:r w:rsidR="00FC164B">
        <w:t>Note that, a</w:t>
      </w:r>
      <w:r w:rsidR="0096015C">
        <w:t>s the simulation process involves several sources of uncertainty, some variability is to be expected in the results</w:t>
      </w:r>
      <w:r w:rsidR="00FC164B">
        <w:t>, which explains why the power</w:t>
      </w:r>
      <w:r w:rsidR="00CA2749">
        <w:t xml:space="preserve"> difference between 22 and 24 participants is smaller than the difference between 24 and 26 participants.</w:t>
      </w:r>
    </w:p>
    <w:p w14:paraId="1C652C56" w14:textId="7351B17E" w:rsidR="00280FF1" w:rsidRDefault="00B3172B" w:rsidP="00D217A0">
      <w:pPr>
        <w:jc w:val="both"/>
      </w:pPr>
      <w:r>
        <w:t xml:space="preserve">Our predictions for the </w:t>
      </w:r>
      <w:r w:rsidR="00280FF1">
        <w:t>effect of induced motion, which we want to probe for in the control</w:t>
      </w:r>
      <w:r>
        <w:t xml:space="preserve"> conditions, are about accuracy. Considering that it is generally easier to detect accuracy differences than precision differences with the above method, we are confident that the participant number that allows us to detect the precision main effect will also allow us to detect any relevant effect of induced motion.</w:t>
      </w:r>
    </w:p>
    <w:p w14:paraId="1781064E" w14:textId="77777777" w:rsidR="00280FF1" w:rsidRDefault="00280FF1" w:rsidP="00D217A0">
      <w:pPr>
        <w:jc w:val="both"/>
      </w:pPr>
    </w:p>
    <w:p w14:paraId="409C48C1" w14:textId="01657419" w:rsidR="00A76B32" w:rsidRDefault="00A76B32" w:rsidP="00F1177B">
      <w:pPr>
        <w:pStyle w:val="Heading3"/>
      </w:pPr>
      <w:r w:rsidRPr="00A76B32">
        <w:t>Pre-existing Data</w:t>
      </w:r>
    </w:p>
    <w:p w14:paraId="4EBFBF20" w14:textId="1D1DAE43" w:rsidR="00A76B32" w:rsidRDefault="00D8489E" w:rsidP="00D217A0">
      <w:pPr>
        <w:jc w:val="both"/>
      </w:pPr>
      <w:r>
        <w:t>W</w:t>
      </w:r>
      <w:r w:rsidR="00A76B32">
        <w:t xml:space="preserve">e collected data from </w:t>
      </w:r>
      <w:r w:rsidR="00824D90">
        <w:t>seven</w:t>
      </w:r>
      <w:r w:rsidR="00A76B32">
        <w:t xml:space="preserve"> pilot </w:t>
      </w:r>
      <w:r w:rsidR="00A90434">
        <w:t>participants</w:t>
      </w:r>
      <w:r w:rsidR="00132298">
        <w:t xml:space="preserve"> in the main condition (visually simulated </w:t>
      </w:r>
      <w:r w:rsidR="00260FC9">
        <w:t xml:space="preserve">observer </w:t>
      </w:r>
      <w:r w:rsidR="00132298">
        <w:t>motion with a texture wall backdrop)</w:t>
      </w:r>
      <w:r w:rsidR="00A76B32">
        <w:t>.</w:t>
      </w:r>
      <w:r w:rsidR="00686F57">
        <w:t xml:space="preserve"> One (s07) was excluded because some of her PESTs did not converge. Two participants (s01 and s02) had previously done the task in 2D, but only their 3D data w</w:t>
      </w:r>
      <w:r w:rsidR="00692796">
        <w:t>ere</w:t>
      </w:r>
      <w:r w:rsidR="00686F57">
        <w:t xml:space="preserve">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r w:rsidR="0060586A">
        <w:t xml:space="preserve">visually simulated </w:t>
      </w:r>
      <w:r w:rsidR="00260FC9">
        <w:t xml:space="preserve">observer </w:t>
      </w:r>
      <w:r w:rsidR="009D1039">
        <w:t xml:space="preserve">motion present </w:t>
      </w:r>
      <w:r w:rsidR="003F215D">
        <w:t xml:space="preserve">and the difference in </w:t>
      </w:r>
      <w:r w:rsidR="002100A0">
        <w:t>speed</w:t>
      </w:r>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w:t>
      </w:r>
      <w:ins w:id="597" w:author="Björn Jörges" w:date="2021-06-16T05:12:00Z">
        <w:r w:rsidR="00650F43">
          <w:t>3</w:t>
        </w:r>
      </w:ins>
      <w:r>
        <w:t>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w:t>
      </w:r>
      <w:r w:rsidR="0060586A">
        <w:t xml:space="preserve"> visually</w:t>
      </w:r>
      <w:r w:rsidR="00833E11">
        <w:t xml:space="preserve"> evoked</w:t>
      </w:r>
      <w:r w:rsidR="003F215D">
        <w:t xml:space="preserve"> self-motion, and a higher perceived speed for incongruent motion and </w:t>
      </w:r>
      <w:r w:rsidR="00833E11">
        <w:t xml:space="preserve">visually evoked </w:t>
      </w:r>
      <w:r w:rsidR="003F215D">
        <w:t>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 xml:space="preserve">available </w:t>
      </w:r>
      <w:del w:id="598" w:author="Björn Jörges" w:date="2021-06-18T20:48:00Z">
        <w:r w:rsidR="001E0D77" w:rsidDel="00413928">
          <w:fldChar w:fldCharType="begin"/>
        </w:r>
        <w:r w:rsidR="001E0D77" w:rsidDel="00413928">
          <w:delInstrText xml:space="preserve"> HYPERLINK "https://github.com/b-jorges/Motion-Perception-during-Self-Motion/blob/master/AnalysisPilotData.R" </w:delInstrText>
        </w:r>
        <w:r w:rsidR="001E0D77" w:rsidDel="00413928">
          <w:fldChar w:fldCharType="separate"/>
        </w:r>
        <w:r w:rsidR="0095530C" w:rsidRPr="00BB0647" w:rsidDel="00413928">
          <w:delText>on GitHub</w:delText>
        </w:r>
        <w:r w:rsidR="001E0D77" w:rsidDel="00413928">
          <w:rPr>
            <w:rStyle w:val="Hyperlink"/>
          </w:rPr>
          <w:fldChar w:fldCharType="end"/>
        </w:r>
      </w:del>
      <w:ins w:id="599" w:author="Björn Jörges" w:date="2021-06-18T20:48:00Z">
        <w:r w:rsidR="00413928" w:rsidRPr="00BB0647">
          <w:t>on GitHub</w:t>
        </w:r>
        <w:r w:rsidR="00413928">
          <w:rPr>
            <w:rStyle w:val="Hyperlink"/>
          </w:rPr>
          <w:t xml:space="preserve"> (</w:t>
        </w:r>
        <w:r w:rsidR="00413928" w:rsidRPr="00413928">
          <w:rPr>
            <w:rStyle w:val="Hyperlink"/>
          </w:rPr>
          <w:t>https://github.com/b-jorges/Motion-Perception-during-Self-Motion/blob/master/AnalysisPilotData.R</w:t>
        </w:r>
        <w:r w:rsidR="00413928">
          <w:rPr>
            <w:rStyle w:val="Hyperlink"/>
          </w:rPr>
          <w:t>)</w:t>
        </w:r>
      </w:ins>
      <w:r w:rsidR="00027D49">
        <w:t>.</w:t>
      </w:r>
    </w:p>
    <w:p w14:paraId="4DE34B95" w14:textId="08C34C88" w:rsidR="00A76B32" w:rsidDel="00A855B5" w:rsidRDefault="00EA20CB" w:rsidP="00D217A0">
      <w:pPr>
        <w:jc w:val="both"/>
        <w:rPr>
          <w:del w:id="600" w:author="Björn Jörges" w:date="2021-06-16T03:16:00Z"/>
        </w:rPr>
      </w:pPr>
      <w:r>
        <w:t xml:space="preserve">The pilot data </w:t>
      </w:r>
      <w:r w:rsidR="00D8489E">
        <w:t xml:space="preserve">were not </w:t>
      </w:r>
      <w:r>
        <w:t>included into the final analysis; we recruit</w:t>
      </w:r>
      <w:r w:rsidR="00D8489E">
        <w:t>ed</w:t>
      </w:r>
      <w:r>
        <w:t xml:space="preserve"> </w:t>
      </w:r>
      <w:r w:rsidR="00CA2749">
        <w:t>30</w:t>
      </w:r>
      <w:ins w:id="601" w:author="Björn Jörges" w:date="2021-04-19T03:59:00Z">
        <w:r w:rsidR="003C0B9F">
          <w:t xml:space="preserve"> </w:t>
        </w:r>
      </w:ins>
      <w:r>
        <w:t>new subjects.</w:t>
      </w:r>
    </w:p>
    <w:p w14:paraId="475BA891" w14:textId="77777777" w:rsidR="00A855B5" w:rsidRDefault="00A855B5" w:rsidP="00D217A0">
      <w:pPr>
        <w:jc w:val="both"/>
        <w:rPr>
          <w:ins w:id="602" w:author="Björn Jörges" w:date="2021-06-16T03:16:00Z"/>
        </w:rPr>
      </w:pPr>
    </w:p>
    <w:p w14:paraId="3B57EB1A" w14:textId="77777777" w:rsidR="009001F4" w:rsidRDefault="009001F4" w:rsidP="00D217A0">
      <w:pPr>
        <w:jc w:val="both"/>
      </w:pPr>
    </w:p>
    <w:p w14:paraId="32839981" w14:textId="7584A487" w:rsidR="003C0B9F" w:rsidRDefault="003C0B9F" w:rsidP="005438E9">
      <w:pPr>
        <w:pStyle w:val="Heading1"/>
        <w:rPr>
          <w:ins w:id="603" w:author="Björn Jörges" w:date="2021-04-23T04:55:00Z"/>
        </w:rPr>
      </w:pPr>
      <w:ins w:id="604" w:author="Björn Jörges" w:date="2021-04-19T03:50:00Z">
        <w:r>
          <w:t>Results</w:t>
        </w:r>
      </w:ins>
    </w:p>
    <w:p w14:paraId="5293949D" w14:textId="0B0CC4D3" w:rsidR="005438E9" w:rsidRDefault="007768B1">
      <w:pPr>
        <w:pStyle w:val="Heading2"/>
        <w:rPr>
          <w:ins w:id="605" w:author="Björn Jörges" w:date="2021-06-04T03:43:00Z"/>
        </w:rPr>
      </w:pPr>
      <w:ins w:id="606" w:author="Björn Jörges" w:date="2021-06-16T04:32:00Z">
        <w:r>
          <w:t xml:space="preserve">Effect of Visual Self-Motion on </w:t>
        </w:r>
      </w:ins>
      <w:ins w:id="607" w:author="Björn Jörges" w:date="2021-06-16T04:33:00Z">
        <w:r w:rsidR="001174B4">
          <w:t>Accurac</w:t>
        </w:r>
        <w:r w:rsidR="001174B4" w:rsidRPr="00BB0647">
          <w:t xml:space="preserve">y </w:t>
        </w:r>
        <w:r w:rsidR="001174B4">
          <w:t>and Precision</w:t>
        </w:r>
        <w:r>
          <w:t xml:space="preserve"> – Main Experimental Condition</w:t>
        </w:r>
      </w:ins>
    </w:p>
    <w:p w14:paraId="4285C4CA" w14:textId="2F2A6C00" w:rsidR="001F2328" w:rsidRPr="001F2328" w:rsidRDefault="001F2328" w:rsidP="00BB0647">
      <w:pPr>
        <w:rPr>
          <w:ins w:id="608" w:author="Björn Jörges" w:date="2021-04-19T03:50:00Z"/>
        </w:rPr>
      </w:pPr>
      <w:ins w:id="609" w:author="Björn Jörges" w:date="2021-06-04T03:43:00Z">
        <w:r>
          <w:t xml:space="preserve">The code for the following analyses can be found </w:t>
        </w:r>
      </w:ins>
      <w:ins w:id="610" w:author="Björn Jörges" w:date="2021-06-18T20:48:00Z">
        <w:r w:rsidR="00413928" w:rsidRPr="00BB0647">
          <w:t>here (on GitHub: https://github.com/b-jorges/Motion-Perception-during-Self-Motion/blob/master/Final%20Paper%20Analysis.R)</w:t>
        </w:r>
      </w:ins>
      <w:ins w:id="611" w:author="Björn Jörges" w:date="2021-06-04T03:43:00Z">
        <w:r>
          <w:t>.</w:t>
        </w:r>
      </w:ins>
    </w:p>
    <w:p w14:paraId="77DCBD23" w14:textId="179545D0" w:rsidR="003C0B9F" w:rsidRDefault="005438E9" w:rsidP="00D217A0">
      <w:pPr>
        <w:jc w:val="both"/>
        <w:rPr>
          <w:ins w:id="612" w:author="Björn Jörges" w:date="2021-05-18T22:06:00Z"/>
        </w:rPr>
      </w:pPr>
      <w:ins w:id="613" w:author="Björn Jörges" w:date="2021-04-20T22:28:00Z">
        <w:r w:rsidRPr="00BB0647">
          <w:rPr>
            <w:b/>
            <w:bCs/>
          </w:rPr>
          <w:t>Pre-registered analys</w:t>
        </w:r>
      </w:ins>
      <w:ins w:id="614" w:author="Björn Jörges" w:date="2021-05-18T22:06:00Z">
        <w:r w:rsidR="00FA1079">
          <w:rPr>
            <w:b/>
            <w:bCs/>
          </w:rPr>
          <w:t>e</w:t>
        </w:r>
      </w:ins>
      <w:ins w:id="615" w:author="Björn Jörges" w:date="2021-04-20T22:28:00Z">
        <w:r w:rsidRPr="00BB0647">
          <w:rPr>
            <w:b/>
            <w:bCs/>
          </w:rPr>
          <w:t>s</w:t>
        </w:r>
        <w:r>
          <w:t xml:space="preserve"> </w:t>
        </w:r>
      </w:ins>
      <w:ins w:id="616" w:author="Björn Jörges" w:date="2021-04-20T22:29:00Z">
        <w:r>
          <w:t>–</w:t>
        </w:r>
      </w:ins>
      <w:ins w:id="617" w:author="Björn Jörges" w:date="2021-04-20T22:28:00Z">
        <w:r>
          <w:t xml:space="preserve"> </w:t>
        </w:r>
      </w:ins>
      <w:ins w:id="618" w:author="Björn Jörges" w:date="2021-04-19T03:51:00Z">
        <w:r w:rsidR="003C0B9F">
          <w:t>For our main hypothes</w:t>
        </w:r>
      </w:ins>
      <w:ins w:id="619" w:author="Björn Jörges" w:date="2021-06-04T03:44:00Z">
        <w:r w:rsidR="001F2328">
          <w:t>es</w:t>
        </w:r>
      </w:ins>
      <w:ins w:id="620" w:author="Björn Jörges" w:date="2021-04-19T03:51:00Z">
        <w:r w:rsidR="003C0B9F">
          <w:t xml:space="preserve"> about the effects of visually simulated self-motion on </w:t>
        </w:r>
      </w:ins>
      <w:ins w:id="621" w:author="Björn Jörges" w:date="2021-06-17T00:03:00Z">
        <w:r w:rsidR="00CC055F">
          <w:t>precision and accuracy</w:t>
        </w:r>
      </w:ins>
      <w:ins w:id="622" w:author="Björn Jörges" w:date="2021-04-19T03:52:00Z">
        <w:r w:rsidR="003C0B9F">
          <w:t xml:space="preserve">, we fitted the </w:t>
        </w:r>
      </w:ins>
      <w:ins w:id="623" w:author="Björn Jörges" w:date="2021-06-16T04:32:00Z">
        <w:r w:rsidR="00396311">
          <w:t>GLMMs</w:t>
        </w:r>
      </w:ins>
      <w:ins w:id="624" w:author="Björn Jörges" w:date="2021-04-19T03:53:00Z">
        <w:r w:rsidR="003C0B9F">
          <w:t xml:space="preserve"> specified above and used model comparison</w:t>
        </w:r>
      </w:ins>
      <w:ins w:id="625" w:author="Björn Jörges" w:date="2021-06-16T04:34:00Z">
        <w:r w:rsidR="00365D33">
          <w:t>s</w:t>
        </w:r>
      </w:ins>
      <w:ins w:id="626" w:author="Björn Jörges" w:date="2021-04-19T03:53:00Z">
        <w:r w:rsidR="003C0B9F">
          <w:t xml:space="preserve"> to assess whether</w:t>
        </w:r>
      </w:ins>
      <w:ins w:id="627" w:author="Björn Jörges" w:date="2021-04-19T03:55:00Z">
        <w:r w:rsidR="003C0B9F">
          <w:t xml:space="preserve"> the variable of interest had a significant impact on performance</w:t>
        </w:r>
      </w:ins>
      <w:ins w:id="628" w:author="Björn Jörges" w:date="2021-06-24T03:07:00Z">
        <w:r w:rsidR="00DC707F">
          <w:t xml:space="preserve"> (see </w:t>
        </w:r>
        <w:r w:rsidR="00DC707F">
          <w:fldChar w:fldCharType="begin"/>
        </w:r>
        <w:r w:rsidR="00DC707F">
          <w:instrText xml:space="preserve"> REF _Ref73754623 \h </w:instrText>
        </w:r>
      </w:ins>
      <w:r w:rsidR="00DC707F">
        <w:fldChar w:fldCharType="separate"/>
      </w:r>
      <w:ins w:id="629" w:author="Björn Jörges" w:date="2021-06-24T03:07:00Z">
        <w:r w:rsidR="00DC707F">
          <w:t xml:space="preserve">Figure </w:t>
        </w:r>
        <w:r w:rsidR="00DC707F">
          <w:rPr>
            <w:noProof/>
          </w:rPr>
          <w:t>2</w:t>
        </w:r>
        <w:r w:rsidR="00DC707F">
          <w:fldChar w:fldCharType="end"/>
        </w:r>
        <w:r w:rsidR="00DC707F">
          <w:t>)</w:t>
        </w:r>
      </w:ins>
      <w:ins w:id="630" w:author="Björn Jörges" w:date="2021-04-19T03:55:00Z">
        <w:r w:rsidR="003C0B9F">
          <w:t>.</w:t>
        </w:r>
      </w:ins>
      <w:ins w:id="631" w:author="Björn Jörges" w:date="2021-04-19T03:58:00Z">
        <w:r w:rsidR="003C0B9F">
          <w:t xml:space="preserve"> We first compared the </w:t>
        </w:r>
      </w:ins>
      <w:ins w:id="632" w:author="Björn Jörges" w:date="2021-06-17T00:03:00Z">
        <w:r w:rsidR="00CC055F">
          <w:t>precision</w:t>
        </w:r>
      </w:ins>
      <w:ins w:id="633" w:author="Björn Jörges" w:date="2021-04-19T03:58:00Z">
        <w:r w:rsidR="003C0B9F">
          <w:t xml:space="preserve"> test </w:t>
        </w:r>
      </w:ins>
      <w:ins w:id="634" w:author="Björn Jörges" w:date="2021-06-16T04:32:00Z">
        <w:r w:rsidR="00396311">
          <w:t>GLMM</w:t>
        </w:r>
      </w:ins>
      <w:ins w:id="635" w:author="Björn Jörges" w:date="2021-04-19T03:58:00Z">
        <w:r w:rsidR="003C0B9F">
          <w:t xml:space="preserve"> (Equation </w:t>
        </w:r>
      </w:ins>
      <w:ins w:id="636" w:author="Björn Jörges" w:date="2021-06-24T03:58:00Z">
        <w:r w:rsidR="00410ABA">
          <w:t>4</w:t>
        </w:r>
      </w:ins>
      <w:ins w:id="637" w:author="Björn Jörges" w:date="2021-04-19T03:58:00Z">
        <w:r w:rsidR="003C0B9F">
          <w:t xml:space="preserve">) to the </w:t>
        </w:r>
      </w:ins>
      <w:ins w:id="638" w:author="Björn Jörges" w:date="2021-06-17T00:03:00Z">
        <w:r w:rsidR="00CC055F">
          <w:t>precision</w:t>
        </w:r>
      </w:ins>
      <w:ins w:id="639" w:author="Björn Jörges" w:date="2021-04-19T03:58:00Z">
        <w:r w:rsidR="003C0B9F">
          <w:t xml:space="preserve"> null </w:t>
        </w:r>
      </w:ins>
      <w:ins w:id="640" w:author="Björn Jörges" w:date="2021-06-16T04:32:00Z">
        <w:r w:rsidR="00396311">
          <w:t>GLMM</w:t>
        </w:r>
      </w:ins>
      <w:ins w:id="641" w:author="Björn Jörges" w:date="2021-04-19T03:58:00Z">
        <w:r w:rsidR="003C0B9F">
          <w:t xml:space="preserve"> (Equation </w:t>
        </w:r>
      </w:ins>
      <w:ins w:id="642" w:author="Björn Jörges" w:date="2021-06-24T03:58:00Z">
        <w:r w:rsidR="00410ABA">
          <w:t>5</w:t>
        </w:r>
      </w:ins>
      <w:ins w:id="643" w:author="Björn Jörges" w:date="2021-04-19T03:58:00Z">
        <w:r w:rsidR="003C0B9F">
          <w:t>)</w:t>
        </w:r>
      </w:ins>
      <w:ins w:id="644" w:author="Björn Jörges" w:date="2021-04-19T03:59:00Z">
        <w:r w:rsidR="003C0B9F">
          <w:t>.</w:t>
        </w:r>
      </w:ins>
      <w:ins w:id="645" w:author="Björn Jörges" w:date="2021-04-19T04:08:00Z">
        <w:r w:rsidR="00CB0F8B">
          <w:t xml:space="preserve"> </w:t>
        </w:r>
      </w:ins>
      <w:ins w:id="646" w:author="Björn Jörges" w:date="2021-06-04T03:44:00Z">
        <w:r w:rsidR="003E1CB1">
          <w:t>A</w:t>
        </w:r>
      </w:ins>
      <w:ins w:id="647" w:author="Björn Jörges" w:date="2021-04-19T04:09:00Z">
        <w:r w:rsidR="00CB0F8B">
          <w:t xml:space="preserve"> Likelihood Ratio Test (implemented in the anova() function from base R)</w:t>
        </w:r>
      </w:ins>
      <w:ins w:id="648" w:author="Björn Jörges" w:date="2021-06-04T03:44:00Z">
        <w:r w:rsidR="003E1CB1">
          <w:t xml:space="preserve"> showed that</w:t>
        </w:r>
      </w:ins>
      <w:ins w:id="649" w:author="Björn Jörges" w:date="2021-04-19T04:08:00Z">
        <w:r w:rsidR="00CB0F8B">
          <w:t xml:space="preserve"> the test </w:t>
        </w:r>
      </w:ins>
      <w:ins w:id="650" w:author="Björn Jörges" w:date="2021-06-16T04:32:00Z">
        <w:r w:rsidR="00396311">
          <w:t>GLMM</w:t>
        </w:r>
      </w:ins>
      <w:ins w:id="651" w:author="Björn Jörges" w:date="2021-04-19T04:08:00Z">
        <w:r w:rsidR="00CB0F8B">
          <w:t xml:space="preserve"> was</w:t>
        </w:r>
      </w:ins>
      <w:ins w:id="652" w:author="Björn Jörges" w:date="2021-04-19T04:09:00Z">
        <w:r w:rsidR="00CB0F8B">
          <w:t xml:space="preserve"> </w:t>
        </w:r>
      </w:ins>
      <w:ins w:id="653" w:author="Björn Jörges" w:date="2021-05-18T21:51:00Z">
        <w:r w:rsidR="00B04CB8">
          <w:t xml:space="preserve">not </w:t>
        </w:r>
      </w:ins>
      <w:ins w:id="654" w:author="Björn Jörges" w:date="2021-04-19T04:09:00Z">
        <w:r w:rsidR="00CB0F8B">
          <w:lastRenderedPageBreak/>
          <w:t xml:space="preserve">significantly better than the Null </w:t>
        </w:r>
      </w:ins>
      <w:ins w:id="655" w:author="Björn Jörges" w:date="2021-06-16T04:32:00Z">
        <w:r w:rsidR="00396311">
          <w:t>GLMM</w:t>
        </w:r>
      </w:ins>
      <w:ins w:id="656" w:author="Björn Jörges" w:date="2021-04-19T04:09:00Z">
        <w:r w:rsidR="00CB0F8B">
          <w:t xml:space="preserve"> (p </w:t>
        </w:r>
      </w:ins>
      <w:ins w:id="657" w:author="Björn Jörges" w:date="2021-05-18T21:51:00Z">
        <w:r w:rsidR="00B04CB8">
          <w:t>=</w:t>
        </w:r>
      </w:ins>
      <w:ins w:id="658" w:author="Björn Jörges" w:date="2021-04-19T04:09:00Z">
        <w:r w:rsidR="00CB0F8B">
          <w:t xml:space="preserve"> 0.0</w:t>
        </w:r>
      </w:ins>
      <w:ins w:id="659" w:author="Björn Jörges" w:date="2021-05-27T23:54:00Z">
        <w:r w:rsidR="00C3279E">
          <w:t>67</w:t>
        </w:r>
      </w:ins>
      <w:ins w:id="660" w:author="Björn Jörges" w:date="2021-04-19T04:09:00Z">
        <w:r w:rsidR="00CB0F8B">
          <w:t>)</w:t>
        </w:r>
      </w:ins>
      <w:ins w:id="661" w:author="Björn Jörges" w:date="2021-06-16T04:32:00Z">
        <w:r w:rsidR="00396311">
          <w:t>, that is,</w:t>
        </w:r>
      </w:ins>
      <w:ins w:id="662" w:author="Björn Jörges" w:date="2021-04-19T04:10:00Z">
        <w:r w:rsidR="00662CA7">
          <w:t xml:space="preserve"> </w:t>
        </w:r>
      </w:ins>
      <w:ins w:id="663" w:author="Björn Jörges" w:date="2021-06-16T04:32:00Z">
        <w:r w:rsidR="00396311">
          <w:t>we found</w:t>
        </w:r>
      </w:ins>
      <w:ins w:id="664" w:author="Björn Jörges" w:date="2021-05-18T21:55:00Z">
        <w:r w:rsidR="00031D2E">
          <w:t xml:space="preserve"> no evidence that self-motion </w:t>
        </w:r>
      </w:ins>
      <w:ins w:id="665" w:author="Björn Jörges" w:date="2021-06-04T03:44:00Z">
        <w:r w:rsidR="003E1CB1">
          <w:t>changed</w:t>
        </w:r>
      </w:ins>
      <w:ins w:id="666" w:author="Björn Jörges" w:date="2021-05-18T21:55:00Z">
        <w:r w:rsidR="00031D2E">
          <w:t xml:space="preserve"> precision in the main experimental condition.</w:t>
        </w:r>
      </w:ins>
    </w:p>
    <w:p w14:paraId="15698E9D" w14:textId="3056E894" w:rsidR="00513D3E" w:rsidRDefault="00513D3E" w:rsidP="00D217A0">
      <w:pPr>
        <w:jc w:val="both"/>
        <w:rPr>
          <w:ins w:id="667" w:author="Björn Jörges" w:date="2021-04-24T02:20:00Z"/>
        </w:rPr>
      </w:pPr>
      <w:ins w:id="668" w:author="Björn Jörges" w:date="2021-05-18T22:06:00Z">
        <w:r w:rsidRPr="00513D3E">
          <w:t xml:space="preserve">We then proceeded to testing the influence of the </w:t>
        </w:r>
      </w:ins>
      <w:ins w:id="669" w:author="Björn Jörges" w:date="2021-06-04T03:45:00Z">
        <w:r w:rsidR="003751C5">
          <w:t>self-</w:t>
        </w:r>
      </w:ins>
      <w:ins w:id="670" w:author="Björn Jörges" w:date="2021-05-18T22:06:00Z">
        <w:r w:rsidRPr="00513D3E">
          <w:t xml:space="preserve">motion profile on PSEs by comparing the </w:t>
        </w:r>
      </w:ins>
      <w:ins w:id="671" w:author="Björn Jörges" w:date="2021-06-16T04:35:00Z">
        <w:r w:rsidR="00365D33">
          <w:t>T</w:t>
        </w:r>
      </w:ins>
      <w:ins w:id="672" w:author="Björn Jörges" w:date="2021-05-18T22:06:00Z">
        <w:r w:rsidRPr="00513D3E">
          <w:t xml:space="preserve">est </w:t>
        </w:r>
      </w:ins>
      <w:ins w:id="673" w:author="Björn Jörges" w:date="2021-06-16T04:35:00Z">
        <w:r w:rsidR="00365D33">
          <w:t>GLMM</w:t>
        </w:r>
      </w:ins>
      <w:ins w:id="674" w:author="Björn Jörges" w:date="2021-05-18T22:06:00Z">
        <w:r w:rsidRPr="00513D3E">
          <w:t xml:space="preserve"> specified in Equation </w:t>
        </w:r>
      </w:ins>
      <w:ins w:id="675" w:author="Björn Jörges" w:date="2021-06-24T03:58:00Z">
        <w:r w:rsidR="00410ABA">
          <w:t>6</w:t>
        </w:r>
      </w:ins>
      <w:ins w:id="676" w:author="Björn Jörges" w:date="2021-05-18T22:06:00Z">
        <w:r w:rsidRPr="00513D3E">
          <w:t xml:space="preserve"> to the </w:t>
        </w:r>
      </w:ins>
      <w:ins w:id="677" w:author="Björn Jörges" w:date="2021-06-16T04:35:00Z">
        <w:r w:rsidR="00365D33">
          <w:t>N</w:t>
        </w:r>
      </w:ins>
      <w:ins w:id="678" w:author="Björn Jörges" w:date="2021-05-18T22:06:00Z">
        <w:r w:rsidRPr="00513D3E">
          <w:t xml:space="preserve">ull </w:t>
        </w:r>
      </w:ins>
      <w:ins w:id="679" w:author="Björn Jörges" w:date="2021-06-16T04:35:00Z">
        <w:r w:rsidR="00365D33">
          <w:t>GLMM</w:t>
        </w:r>
      </w:ins>
      <w:ins w:id="680" w:author="Björn Jörges" w:date="2021-05-18T22:06:00Z">
        <w:r w:rsidRPr="00513D3E">
          <w:t xml:space="preserve"> specified in Equation </w:t>
        </w:r>
      </w:ins>
      <w:ins w:id="681" w:author="Björn Jörges" w:date="2021-06-24T03:58:00Z">
        <w:r w:rsidR="00410ABA">
          <w:t>7</w:t>
        </w:r>
      </w:ins>
      <w:ins w:id="682" w:author="Björn Jörges" w:date="2021-05-18T22:06:00Z">
        <w:r w:rsidRPr="00513D3E">
          <w:t xml:space="preserve">. A Likelihood Ratio Test showed that the test </w:t>
        </w:r>
      </w:ins>
      <w:ins w:id="683" w:author="Björn Jörges" w:date="2021-06-16T04:34:00Z">
        <w:r w:rsidR="000B15DF">
          <w:t>GLMM</w:t>
        </w:r>
      </w:ins>
      <w:ins w:id="684" w:author="Björn Jörges" w:date="2021-05-18T22:06:00Z">
        <w:r w:rsidRPr="00513D3E">
          <w:t xml:space="preserve"> was </w:t>
        </w:r>
      </w:ins>
      <w:ins w:id="685" w:author="Björn Jörges" w:date="2021-05-27T23:55:00Z">
        <w:r w:rsidR="007E3CC9">
          <w:t xml:space="preserve">not </w:t>
        </w:r>
      </w:ins>
      <w:ins w:id="686" w:author="Björn Jörges" w:date="2021-05-18T22:06:00Z">
        <w:r w:rsidRPr="00513D3E">
          <w:t xml:space="preserve">significantly better than the null </w:t>
        </w:r>
      </w:ins>
      <w:ins w:id="687" w:author="Björn Jörges" w:date="2021-06-16T04:34:00Z">
        <w:r w:rsidR="000B15DF">
          <w:t>GLMM</w:t>
        </w:r>
      </w:ins>
      <w:ins w:id="688" w:author="Björn Jörges" w:date="2021-05-18T22:06:00Z">
        <w:r w:rsidRPr="00513D3E">
          <w:t xml:space="preserve"> (p = 0.</w:t>
        </w:r>
      </w:ins>
      <w:ins w:id="689" w:author="Björn Jörges" w:date="2021-05-27T23:54:00Z">
        <w:r w:rsidR="007E3CC9">
          <w:t>36</w:t>
        </w:r>
      </w:ins>
      <w:ins w:id="690" w:author="Björn Jörges" w:date="2021-05-27T23:55:00Z">
        <w:r w:rsidR="00EA3485">
          <w:t>1</w:t>
        </w:r>
      </w:ins>
      <w:ins w:id="691" w:author="Björn Jörges" w:date="2021-05-18T22:06:00Z">
        <w:r w:rsidRPr="00513D3E">
          <w:t>),</w:t>
        </w:r>
      </w:ins>
      <w:ins w:id="692" w:author="Björn Jörges" w:date="2021-05-27T23:54:00Z">
        <w:r w:rsidR="007E3CC9">
          <w:t xml:space="preserve"> </w:t>
        </w:r>
      </w:ins>
      <w:ins w:id="693" w:author="Björn Jörges" w:date="2021-05-27T23:55:00Z">
        <w:r w:rsidR="007E3CC9">
          <w:t>that is, our data failed to provide evidence</w:t>
        </w:r>
      </w:ins>
      <w:ins w:id="694" w:author="Björn Jörges" w:date="2021-05-18T22:06:00Z">
        <w:r w:rsidRPr="00513D3E">
          <w:t xml:space="preserve"> that the motion profile </w:t>
        </w:r>
      </w:ins>
      <w:ins w:id="695" w:author="Björn Jörges" w:date="2021-06-16T04:34:00Z">
        <w:r w:rsidR="000B15DF">
          <w:t>had</w:t>
        </w:r>
      </w:ins>
      <w:ins w:id="696" w:author="Björn Jörges" w:date="2021-05-18T22:06:00Z">
        <w:r w:rsidRPr="00513D3E">
          <w:t xml:space="preserve"> a significant impact on PSEs.</w:t>
        </w:r>
      </w:ins>
    </w:p>
    <w:p w14:paraId="200AA95D" w14:textId="77777777" w:rsidR="002E5D3F" w:rsidRDefault="002E5D3F" w:rsidP="00BB0647">
      <w:pPr>
        <w:keepNext/>
        <w:jc w:val="both"/>
        <w:rPr>
          <w:ins w:id="697" w:author="Björn Jörges" w:date="2021-04-24T02:24:00Z"/>
        </w:rPr>
      </w:pPr>
      <w:ins w:id="698" w:author="Björn Jörges" w:date="2021-04-24T02:23:00Z">
        <w:r>
          <w:rPr>
            <w:noProof/>
          </w:rPr>
          <w:drawing>
            <wp:inline distT="0" distB="0" distL="0" distR="0" wp14:anchorId="78D53E3B" wp14:editId="3703585C">
              <wp:extent cx="4814316" cy="2674620"/>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3"/>
                      <a:stretch>
                        <a:fillRect/>
                      </a:stretch>
                    </pic:blipFill>
                    <pic:spPr bwMode="auto">
                      <a:xfrm>
                        <a:off x="0" y="0"/>
                        <a:ext cx="4814316" cy="2674620"/>
                      </a:xfrm>
                      <a:prstGeom prst="rect">
                        <a:avLst/>
                      </a:prstGeom>
                      <a:noFill/>
                      <a:ln>
                        <a:noFill/>
                      </a:ln>
                    </pic:spPr>
                  </pic:pic>
                </a:graphicData>
              </a:graphic>
            </wp:inline>
          </w:drawing>
        </w:r>
      </w:ins>
    </w:p>
    <w:p w14:paraId="35FA658C" w14:textId="699E4D5D" w:rsidR="002E5D3F" w:rsidRDefault="002E5D3F" w:rsidP="00BB0647">
      <w:pPr>
        <w:pStyle w:val="Caption"/>
        <w:jc w:val="both"/>
        <w:rPr>
          <w:ins w:id="699" w:author="Björn Jörges" w:date="2021-04-19T04:18:00Z"/>
        </w:rPr>
      </w:pPr>
      <w:bookmarkStart w:id="700" w:name="_Ref73754000"/>
      <w:bookmarkStart w:id="701" w:name="_Ref73753995"/>
      <w:ins w:id="702" w:author="Björn Jörges" w:date="2021-04-24T02:24:00Z">
        <w:r>
          <w:t xml:space="preserve">Figure </w:t>
        </w:r>
        <w:r>
          <w:fldChar w:fldCharType="begin"/>
        </w:r>
        <w:r>
          <w:instrText xml:space="preserve"> SEQ Figure \* ARABIC </w:instrText>
        </w:r>
      </w:ins>
      <w:r>
        <w:fldChar w:fldCharType="separate"/>
      </w:r>
      <w:ins w:id="703" w:author="Björn Jörges" w:date="2021-06-18T15:46:00Z">
        <w:r w:rsidR="004F4DAA">
          <w:rPr>
            <w:noProof/>
          </w:rPr>
          <w:t>3</w:t>
        </w:r>
      </w:ins>
      <w:ins w:id="704" w:author="Björn Jörges" w:date="2021-04-24T02:24:00Z">
        <w:r>
          <w:fldChar w:fldCharType="end"/>
        </w:r>
        <w:bookmarkEnd w:id="700"/>
        <w:r>
          <w:t>:</w:t>
        </w:r>
      </w:ins>
      <w:ins w:id="705" w:author="Björn Jörges" w:date="2021-06-18T21:36:00Z">
        <w:r w:rsidR="00513833">
          <w:t xml:space="preserve"> For illustration purposes, we fitted psychometric functions to the full staircase data for each participant, self-motion condition, motion profile</w:t>
        </w:r>
      </w:ins>
      <w:ins w:id="706" w:author="Björn Jörges" w:date="2021-06-18T21:37:00Z">
        <w:r w:rsidR="00513833">
          <w:t xml:space="preserve"> and </w:t>
        </w:r>
      </w:ins>
      <m:oMath>
        <m:sSub>
          <m:sSubPr>
            <m:ctrlPr>
              <w:ins w:id="707" w:author="Björn Jörges" w:date="2021-06-18T21:37:00Z">
                <w:rPr>
                  <w:rFonts w:ascii="Cambria Math" w:hAnsi="Cambria Math"/>
                </w:rPr>
              </w:ins>
            </m:ctrlPr>
          </m:sSubPr>
          <m:e>
            <m:r>
              <w:ins w:id="708" w:author="Björn Jörges" w:date="2021-06-18T21:37:00Z">
                <w:rPr>
                  <w:rFonts w:ascii="Cambria Math" w:hAnsi="Cambria Math"/>
                </w:rPr>
                <m:t>Speed</m:t>
              </w:ins>
            </m:r>
          </m:e>
          <m:sub>
            <m:r>
              <w:ins w:id="709" w:author="Björn Jörges" w:date="2021-06-18T21:37:00Z">
                <w:rPr>
                  <w:rFonts w:ascii="Cambria Math" w:hAnsi="Cambria Math"/>
                </w:rPr>
                <m:t>Target</m:t>
              </w:ins>
            </m:r>
          </m:sub>
        </m:sSub>
      </m:oMath>
      <w:ins w:id="710" w:author="Björn Jörges" w:date="2021-06-18T21:38:00Z">
        <w:r w:rsidR="00513833">
          <w:rPr>
            <w:rFonts w:eastAsiaTheme="minorEastAsia"/>
          </w:rPr>
          <w:t xml:space="preserve">. We used the </w:t>
        </w:r>
      </w:ins>
      <w:ins w:id="711" w:author="Björn Jörges" w:date="2021-06-18T21:37:00Z">
        <w:r w:rsidR="00513833">
          <w:rPr>
            <w:rFonts w:eastAsiaTheme="minorEastAsia"/>
          </w:rPr>
          <w:t xml:space="preserve">quickpsy package </w:t>
        </w:r>
        <w:r w:rsidR="00513833">
          <w:rPr>
            <w:rFonts w:eastAsiaTheme="minorEastAsia"/>
          </w:rPr>
          <w:fldChar w:fldCharType="begin" w:fldLock="1"/>
        </w:r>
      </w:ins>
      <w:r w:rsidR="00642D3F">
        <w:rPr>
          <w:rFonts w:eastAsiaTheme="minorEastAsia"/>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513833">
        <w:rPr>
          <w:rFonts w:eastAsiaTheme="minorEastAsia"/>
        </w:rPr>
        <w:fldChar w:fldCharType="separate"/>
      </w:r>
      <w:r w:rsidR="00513833" w:rsidRPr="00513833">
        <w:rPr>
          <w:rFonts w:eastAsiaTheme="minorEastAsia"/>
          <w:i w:val="0"/>
          <w:noProof/>
        </w:rPr>
        <w:t>(Linares &amp; López-Moliner, 2016)</w:t>
      </w:r>
      <w:ins w:id="712" w:author="Björn Jörges" w:date="2021-06-18T21:37:00Z">
        <w:r w:rsidR="00513833">
          <w:rPr>
            <w:rFonts w:eastAsiaTheme="minorEastAsia"/>
          </w:rPr>
          <w:fldChar w:fldCharType="end"/>
        </w:r>
      </w:ins>
      <w:ins w:id="713" w:author="Björn Jörges" w:date="2021-06-18T21:38:00Z">
        <w:r w:rsidR="00513833">
          <w:rPr>
            <w:rFonts w:eastAsiaTheme="minorEastAsia"/>
          </w:rPr>
          <w:t xml:space="preserve"> for R, which fits cumulative Gaussian functions</w:t>
        </w:r>
      </w:ins>
      <w:ins w:id="714" w:author="Björn Jörges" w:date="2021-06-18T21:39:00Z">
        <w:r w:rsidR="00513833">
          <w:rPr>
            <w:rFonts w:eastAsiaTheme="minorEastAsia"/>
          </w:rPr>
          <w:t xml:space="preserve"> by a direct likelihood minimization and yields the means of these functions as measure of accuracy and the standard deviations as a measure of precision.</w:t>
        </w:r>
      </w:ins>
      <w:ins w:id="715" w:author="Björn Jörges" w:date="2021-06-18T21:41:00Z">
        <w:r w:rsidR="00EE405E">
          <w:rPr>
            <w:rFonts w:eastAsiaTheme="minorEastAsia"/>
          </w:rPr>
          <w:t xml:space="preserve"> Please note that this was done only for data visualization as our statistical analysis sidesteps the need to </w:t>
        </w:r>
      </w:ins>
      <w:ins w:id="716" w:author="Björn Jörges" w:date="2021-06-18T21:42:00Z">
        <w:r w:rsidR="00EE405E">
          <w:rPr>
            <w:rFonts w:eastAsiaTheme="minorEastAsia"/>
          </w:rPr>
          <w:t>fit individual psychometric functions</w:t>
        </w:r>
        <w:r w:rsidR="00A52D97">
          <w:rPr>
            <w:rFonts w:eastAsiaTheme="minorEastAsia"/>
          </w:rPr>
          <w:t xml:space="preserve"> for each staircase.</w:t>
        </w:r>
      </w:ins>
      <w:ins w:id="717" w:author="Björn Jörges" w:date="2021-04-24T02:24:00Z">
        <w:r>
          <w:t xml:space="preserve"> </w:t>
        </w:r>
      </w:ins>
      <w:ins w:id="718" w:author="Björn Jörges" w:date="2021-04-24T02:32:00Z">
        <w:r w:rsidR="0025129F" w:rsidRPr="00BB0647">
          <w:rPr>
            <w:b/>
            <w:bCs/>
          </w:rPr>
          <w:t>A</w:t>
        </w:r>
        <w:r w:rsidR="0025129F" w:rsidRPr="0025129F">
          <w:t xml:space="preserve"> &amp; </w:t>
        </w:r>
        <w:r w:rsidR="0025129F" w:rsidRPr="00BB0647">
          <w:rPr>
            <w:b/>
            <w:bCs/>
          </w:rPr>
          <w:t>B</w:t>
        </w:r>
        <w:r w:rsidR="0025129F" w:rsidRPr="0025129F">
          <w:t xml:space="preserve">. </w:t>
        </w:r>
        <w:r w:rsidR="0025129F">
          <w:t>The b</w:t>
        </w:r>
        <w:r w:rsidR="0025129F" w:rsidRPr="0025129F">
          <w:t xml:space="preserve">ig solid dots </w:t>
        </w:r>
        <w:r w:rsidR="0025129F">
          <w:t>correspond to the</w:t>
        </w:r>
      </w:ins>
      <w:ins w:id="719" w:author="Björn Jörges" w:date="2021-05-28T18:12:00Z">
        <w:r w:rsidR="007B0D33">
          <w:t xml:space="preserve"> difference</w:t>
        </w:r>
      </w:ins>
      <w:ins w:id="720" w:author="Björn Jörges" w:date="2021-04-24T02:32:00Z">
        <w:r w:rsidR="0025129F" w:rsidRPr="0025129F">
          <w:t xml:space="preserve"> </w:t>
        </w:r>
      </w:ins>
      <w:ins w:id="721" w:author="Björn Jörges" w:date="2021-05-28T18:14:00Z">
        <w:r w:rsidR="007B0D33">
          <w:t xml:space="preserve">between the </w:t>
        </w:r>
      </w:ins>
      <w:ins w:id="722" w:author="Björn Jörges" w:date="2021-04-24T02:47:00Z">
        <w:r w:rsidR="003857D3">
          <w:t>mean</w:t>
        </w:r>
      </w:ins>
      <w:ins w:id="723" w:author="Björn Jörges" w:date="2021-04-24T02:32:00Z">
        <w:r w:rsidR="0025129F" w:rsidRPr="0025129F">
          <w:t xml:space="preserve"> PSEs (A) and </w:t>
        </w:r>
        <w:r w:rsidR="0025129F">
          <w:t xml:space="preserve">standard deviations </w:t>
        </w:r>
        <w:r w:rsidR="0025129F" w:rsidRPr="0025129F">
          <w:t>of the</w:t>
        </w:r>
      </w:ins>
      <w:ins w:id="724" w:author="Björn Jörges" w:date="2021-06-18T21:33:00Z">
        <w:r w:rsidR="00513833">
          <w:t xml:space="preserve"> fitted</w:t>
        </w:r>
      </w:ins>
      <w:ins w:id="725" w:author="Björn Jörges" w:date="2021-04-24T02:32:00Z">
        <w:r w:rsidR="0025129F" w:rsidRPr="0025129F">
          <w:t xml:space="preserve"> psychometric functions (B) across participants and velocities</w:t>
        </w:r>
      </w:ins>
      <w:ins w:id="726" w:author="Björn Jörges" w:date="2021-05-28T18:14:00Z">
        <w:r w:rsidR="007B0D33">
          <w:t xml:space="preserve"> in the “Same Direction” and “Opposite Directions” conditions</w:t>
        </w:r>
      </w:ins>
      <w:ins w:id="727" w:author="Björn Jörges" w:date="2021-05-28T18:15:00Z">
        <w:r w:rsidR="007B0D33">
          <w:t xml:space="preserve"> and the “Static” condition</w:t>
        </w:r>
      </w:ins>
      <w:ins w:id="728" w:author="Björn Jörges" w:date="2021-04-24T02:33:00Z">
        <w:r w:rsidR="0025129F">
          <w:t>, while the</w:t>
        </w:r>
      </w:ins>
      <w:ins w:id="729" w:author="Björn Jörges" w:date="2021-04-24T02:32:00Z">
        <w:r w:rsidR="0025129F" w:rsidRPr="0025129F">
          <w:t xml:space="preserve"> </w:t>
        </w:r>
        <w:r w:rsidR="0025129F">
          <w:t>t</w:t>
        </w:r>
        <w:r w:rsidR="0025129F" w:rsidRPr="0025129F">
          <w:t>ranslucent dots</w:t>
        </w:r>
        <w:r w:rsidR="0025129F">
          <w:t xml:space="preserve"> illustrate individual </w:t>
        </w:r>
      </w:ins>
      <w:ins w:id="730" w:author="Björn Jörges" w:date="2021-06-18T21:34:00Z">
        <w:r w:rsidR="00513833">
          <w:t>PSEs or standard deviations</w:t>
        </w:r>
      </w:ins>
      <w:ins w:id="731" w:author="Björn Jörges" w:date="2021-04-24T02:32:00Z">
        <w:r w:rsidR="0025129F" w:rsidRPr="0025129F">
          <w:t xml:space="preserve"> per participant and </w:t>
        </w:r>
      </w:ins>
      <m:oMath>
        <m:sSub>
          <m:sSubPr>
            <m:ctrlPr>
              <w:ins w:id="732" w:author="Björn Jörges" w:date="2021-06-18T21:35:00Z">
                <w:rPr>
                  <w:rFonts w:ascii="Cambria Math" w:hAnsi="Cambria Math"/>
                </w:rPr>
              </w:ins>
            </m:ctrlPr>
          </m:sSubPr>
          <m:e>
            <m:r>
              <w:ins w:id="733" w:author="Björn Jörges" w:date="2021-06-18T21:35:00Z">
                <w:rPr>
                  <w:rFonts w:ascii="Cambria Math" w:hAnsi="Cambria Math"/>
                </w:rPr>
                <m:t>Speed</m:t>
              </w:ins>
            </m:r>
          </m:e>
          <m:sub>
            <m:r>
              <w:ins w:id="734" w:author="Björn Jörges" w:date="2021-06-18T21:35:00Z">
                <w:rPr>
                  <w:rFonts w:ascii="Cambria Math" w:hAnsi="Cambria Math"/>
                </w:rPr>
                <m:t>Target</m:t>
              </w:ins>
            </m:r>
          </m:sub>
        </m:sSub>
      </m:oMath>
      <w:ins w:id="735" w:author="Björn Jörges" w:date="2021-04-24T02:32:00Z">
        <w:r w:rsidR="0025129F" w:rsidRPr="0025129F">
          <w:t>.</w:t>
        </w:r>
      </w:ins>
      <w:ins w:id="736" w:author="Björn Jörges" w:date="2021-05-28T18:12:00Z">
        <w:r w:rsidR="007B0D33">
          <w:t xml:space="preserve"> </w:t>
        </w:r>
      </w:ins>
      <w:ins w:id="737" w:author="Björn Jörges" w:date="2021-04-24T02:32:00Z">
        <w:r w:rsidR="0025129F" w:rsidRPr="00BB0647">
          <w:rPr>
            <w:b/>
            <w:bCs/>
          </w:rPr>
          <w:t>A</w:t>
        </w:r>
        <w:r w:rsidR="0025129F" w:rsidRPr="0025129F">
          <w:t xml:space="preserve">. The dotted line also corresponds to 100% compensation for </w:t>
        </w:r>
      </w:ins>
      <w:ins w:id="738" w:author="Björn Jörges" w:date="2021-04-24T02:33:00Z">
        <w:r w:rsidR="0025129F">
          <w:t xml:space="preserve">the </w:t>
        </w:r>
      </w:ins>
      <w:ins w:id="739" w:author="Björn Jörges" w:date="2021-04-24T02:32:00Z">
        <w:r w:rsidR="0025129F" w:rsidRPr="0025129F">
          <w:t xml:space="preserve">Same Direction and Opposite Directions conditions. </w:t>
        </w:r>
      </w:ins>
      <w:ins w:id="740" w:author="Björn Jörges" w:date="2021-04-24T02:34:00Z">
        <w:r w:rsidR="0025129F">
          <w:t>The d</w:t>
        </w:r>
      </w:ins>
      <w:ins w:id="741" w:author="Björn Jörges" w:date="2021-04-24T02:32:00Z">
        <w:r w:rsidR="0025129F" w:rsidRPr="0025129F">
          <w:t xml:space="preserve">ashed lines </w:t>
        </w:r>
      </w:ins>
      <w:ins w:id="742" w:author="Björn Jörges" w:date="2021-04-24T02:34:00Z">
        <w:r w:rsidR="0025129F">
          <w:t xml:space="preserve">on the other hand </w:t>
        </w:r>
      </w:ins>
      <w:ins w:id="743" w:author="Björn Jörges" w:date="2021-04-24T02:32:00Z">
        <w:r w:rsidR="0025129F" w:rsidRPr="0025129F">
          <w:t>correspond to the expected value for 0% compensation for self-motion</w:t>
        </w:r>
      </w:ins>
      <w:ins w:id="744" w:author="Björn Jörges" w:date="2021-04-24T02:34:00Z">
        <w:r w:rsidR="0025129F">
          <w:t>, that is, when 100% of the visually simulated self-motion is added on o</w:t>
        </w:r>
      </w:ins>
      <w:ins w:id="745" w:author="Björn Jörges" w:date="2021-04-24T02:35:00Z">
        <w:r w:rsidR="0025129F">
          <w:t>r subtracted from the object motion.</w:t>
        </w:r>
      </w:ins>
      <w:bookmarkEnd w:id="701"/>
    </w:p>
    <w:p w14:paraId="788F8F33" w14:textId="6DDE5E9C" w:rsidR="009D7A73" w:rsidRDefault="005438E9" w:rsidP="00D217A0">
      <w:pPr>
        <w:jc w:val="both"/>
        <w:rPr>
          <w:ins w:id="746" w:author="Björn Jörges" w:date="2021-04-20T04:30:00Z"/>
        </w:rPr>
      </w:pPr>
      <w:ins w:id="747" w:author="Björn Jörges" w:date="2021-04-20T22:29:00Z">
        <w:r w:rsidRPr="00BB0647">
          <w:rPr>
            <w:b/>
            <w:bCs/>
          </w:rPr>
          <w:t>Exploratory analys</w:t>
        </w:r>
      </w:ins>
      <w:ins w:id="748" w:author="Björn Jörges" w:date="2021-05-18T22:06:00Z">
        <w:r w:rsidR="00B36093">
          <w:rPr>
            <w:b/>
            <w:bCs/>
          </w:rPr>
          <w:t>e</w:t>
        </w:r>
      </w:ins>
      <w:ins w:id="749" w:author="Björn Jörges" w:date="2021-04-20T22:29:00Z">
        <w:r w:rsidRPr="00BB0647">
          <w:rPr>
            <w:b/>
            <w:bCs/>
          </w:rPr>
          <w:t>s</w:t>
        </w:r>
        <w:r>
          <w:t xml:space="preserve"> – </w:t>
        </w:r>
      </w:ins>
      <w:ins w:id="750" w:author="Björn Jörges" w:date="2021-04-19T04:18:00Z">
        <w:r w:rsidR="00662CA7">
          <w:t xml:space="preserve">We </w:t>
        </w:r>
      </w:ins>
      <w:ins w:id="751" w:author="Björn Jörges" w:date="2021-05-18T21:55:00Z">
        <w:r w:rsidR="00345380">
          <w:t xml:space="preserve">further </w:t>
        </w:r>
      </w:ins>
      <w:ins w:id="752" w:author="Björn Jörges" w:date="2021-04-19T04:18:00Z">
        <w:r w:rsidR="00662CA7">
          <w:t>conducted an exploratory analysis to assess whether</w:t>
        </w:r>
      </w:ins>
      <w:ins w:id="753" w:author="Björn Jörges" w:date="2021-06-17T00:04:00Z">
        <w:r w:rsidR="00CC055F">
          <w:t xml:space="preserve"> precision</w:t>
        </w:r>
      </w:ins>
      <w:ins w:id="754" w:author="Björn Jörges" w:date="2021-04-19T04:18:00Z">
        <w:r w:rsidR="00662CA7">
          <w:t xml:space="preserve"> </w:t>
        </w:r>
      </w:ins>
      <w:ins w:id="755" w:author="Björn Jörges" w:date="2021-06-17T00:04:00Z">
        <w:r w:rsidR="00CC055F">
          <w:t>was</w:t>
        </w:r>
      </w:ins>
      <w:ins w:id="756" w:author="Björn Jörges" w:date="2021-04-19T04:18:00Z">
        <w:r w:rsidR="00662CA7">
          <w:t xml:space="preserve"> affected differentially by </w:t>
        </w:r>
      </w:ins>
      <w:ins w:id="757" w:author="Björn Jörges" w:date="2021-04-19T04:19:00Z">
        <w:r w:rsidR="00662CA7">
          <w:t xml:space="preserve">visually simulated </w:t>
        </w:r>
      </w:ins>
      <w:ins w:id="758" w:author="Björn Jörges" w:date="2021-04-19T04:18:00Z">
        <w:r w:rsidR="00662CA7">
          <w:t xml:space="preserve">self-motion in the same direction as the </w:t>
        </w:r>
      </w:ins>
      <w:ins w:id="759" w:author="Björn Jörges" w:date="2021-04-19T04:19:00Z">
        <w:r w:rsidR="00662CA7">
          <w:t>target and in the opposite direction of the target.</w:t>
        </w:r>
      </w:ins>
      <w:ins w:id="760" w:author="Björn Jörges" w:date="2021-04-19T04:20:00Z">
        <w:r w:rsidR="00662CA7">
          <w:t xml:space="preserve"> </w:t>
        </w:r>
      </w:ins>
      <w:ins w:id="761" w:author="Björn Jörges" w:date="2021-04-19T04:21:00Z">
        <w:r w:rsidR="00302FD3">
          <w:t>To avoid having to subset the data, we</w:t>
        </w:r>
      </w:ins>
      <w:ins w:id="762" w:author="Björn Jörges" w:date="2021-04-19T04:22:00Z">
        <w:r w:rsidR="00302FD3">
          <w:t xml:space="preserve"> </w:t>
        </w:r>
      </w:ins>
      <w:ins w:id="763" w:author="Björn Jörges" w:date="2021-06-04T03:46:00Z">
        <w:r w:rsidR="00BC11F0">
          <w:t>computed</w:t>
        </w:r>
      </w:ins>
      <w:ins w:id="764" w:author="Björn Jörges" w:date="2021-04-19T04:22:00Z">
        <w:r w:rsidR="00302FD3">
          <w:t xml:space="preserve"> bootstrapped </w:t>
        </w:r>
      </w:ins>
      <w:ins w:id="765" w:author="Björn Jörges" w:date="2021-04-19T04:38:00Z">
        <w:r w:rsidR="009D7A73">
          <w:t xml:space="preserve">95% </w:t>
        </w:r>
      </w:ins>
      <w:ins w:id="766" w:author="Björn Jörges" w:date="2021-04-19T04:22:00Z">
        <w:r w:rsidR="00302FD3">
          <w:t>confidence intervals</w:t>
        </w:r>
      </w:ins>
      <w:ins w:id="767" w:author="Björn Jörges" w:date="2021-06-04T03:46:00Z">
        <w:r w:rsidR="00BC11F0">
          <w:t xml:space="preserve"> for all fitted regression coefficients</w:t>
        </w:r>
      </w:ins>
      <w:ins w:id="768" w:author="Björn Jörges" w:date="2021-06-16T04:36:00Z">
        <w:r w:rsidR="00673081">
          <w:t xml:space="preserve"> rather than using model comparisons</w:t>
        </w:r>
      </w:ins>
      <w:ins w:id="769" w:author="Björn Jörges" w:date="2021-04-19T04:23:00Z">
        <w:r w:rsidR="00302FD3">
          <w:t>.</w:t>
        </w:r>
      </w:ins>
      <w:ins w:id="770" w:author="Björn Jörges" w:date="2021-04-19T04:24:00Z">
        <w:r w:rsidR="009D7A73">
          <w:t xml:space="preserve"> We used the same </w:t>
        </w:r>
      </w:ins>
      <w:ins w:id="771" w:author="Björn Jörges" w:date="2021-06-16T04:36:00Z">
        <w:r w:rsidR="00673081">
          <w:t xml:space="preserve">Generalized </w:t>
        </w:r>
      </w:ins>
      <w:ins w:id="772" w:author="Björn Jörges" w:date="2021-04-19T04:24:00Z">
        <w:r w:rsidR="009D7A73">
          <w:t>Line</w:t>
        </w:r>
      </w:ins>
      <w:ins w:id="773" w:author="Björn Jörges" w:date="2021-04-19T04:25:00Z">
        <w:r w:rsidR="009D7A73">
          <w:t>ar Mixed Model</w:t>
        </w:r>
      </w:ins>
      <w:ins w:id="774" w:author="Björn Jörges" w:date="2021-06-16T04:17:00Z">
        <w:r w:rsidR="00E12BD1">
          <w:t xml:space="preserve"> (</w:t>
        </w:r>
      </w:ins>
      <w:ins w:id="775" w:author="Björn Jörges" w:date="2021-06-16T04:40:00Z">
        <w:r w:rsidR="00304D07">
          <w:t>G</w:t>
        </w:r>
      </w:ins>
      <w:ins w:id="776" w:author="Björn Jörges" w:date="2021-06-16T04:17:00Z">
        <w:r w:rsidR="00E12BD1">
          <w:t>LMM)</w:t>
        </w:r>
      </w:ins>
      <w:ins w:id="777" w:author="Björn Jörges" w:date="2021-04-19T04:25:00Z">
        <w:r w:rsidR="009D7A73">
          <w:t xml:space="preserve"> as for the main confirmatory hypothesis, but rather than the variable “Self-motion: Yes/No” we used the variable</w:t>
        </w:r>
      </w:ins>
      <w:ins w:id="778" w:author="Björn Jörges" w:date="2021-04-19T04:26:00Z">
        <w:r w:rsidR="009D7A73">
          <w:t xml:space="preserve"> “Motion Profile: Static/Same Direction/Opposite Directions” as </w:t>
        </w:r>
      </w:ins>
      <w:ins w:id="779" w:author="Björn Jörges" w:date="2021-06-16T04:36:00Z">
        <w:r w:rsidR="00673081">
          <w:t>independent variable</w:t>
        </w:r>
      </w:ins>
      <w:ins w:id="780" w:author="Björn Jörges" w:date="2021-04-19T04:26:00Z">
        <w:r w:rsidR="009D7A73">
          <w:t>. We then used the confint() function from base R to compute the 95%</w:t>
        </w:r>
      </w:ins>
      <w:ins w:id="781" w:author="Björn Jörges" w:date="2021-04-19T04:27:00Z">
        <w:r w:rsidR="009D7A73">
          <w:t xml:space="preserve"> confidence intervals for all fixed effects.</w:t>
        </w:r>
      </w:ins>
      <w:ins w:id="782" w:author="Björn Jörges" w:date="2021-04-20T04:30:00Z">
        <w:r w:rsidR="00CE58AC">
          <w:t xml:space="preserve"> </w:t>
        </w:r>
      </w:ins>
      <w:ins w:id="783" w:author="Björn Jörges" w:date="2021-06-16T04:13:00Z">
        <w:r w:rsidR="003178FA">
          <w:t xml:space="preserve">See </w:t>
        </w:r>
        <w:r w:rsidR="003178FA" w:rsidRPr="003178FA">
          <w:fldChar w:fldCharType="begin"/>
        </w:r>
        <w:r w:rsidR="003178FA" w:rsidRPr="003178FA">
          <w:instrText xml:space="preserve"> REF _Ref69786963 \h </w:instrText>
        </w:r>
      </w:ins>
      <w:ins w:id="784" w:author="Björn Jörges" w:date="2021-06-16T04:13:00Z">
        <w:r w:rsidR="003178FA" w:rsidRPr="003178FA">
          <w:fldChar w:fldCharType="separate"/>
        </w:r>
      </w:ins>
      <w:ins w:id="785" w:author="Björn Jörges" w:date="2021-06-18T15:46:00Z">
        <w:r w:rsidR="004F4DAA">
          <w:t xml:space="preserve">Table </w:t>
        </w:r>
        <w:r w:rsidR="004F4DAA">
          <w:rPr>
            <w:noProof/>
          </w:rPr>
          <w:t>2</w:t>
        </w:r>
      </w:ins>
      <w:ins w:id="786" w:author="Björn Jörges" w:date="2021-06-16T04:13:00Z">
        <w:r w:rsidR="003178FA" w:rsidRPr="003178FA">
          <w:fldChar w:fldCharType="end"/>
        </w:r>
        <w:r w:rsidR="003178FA">
          <w:t xml:space="preserve"> for</w:t>
        </w:r>
      </w:ins>
      <w:ins w:id="787" w:author="Björn Jörges" w:date="2021-04-20T04:52:00Z">
        <w:r w:rsidR="00C73108">
          <w:t xml:space="preserve"> all regression coefficients, the respective standard errors as well as the 95% confidence interval</w:t>
        </w:r>
      </w:ins>
      <w:ins w:id="788" w:author="Björn Jörges" w:date="2021-06-16T04:13:00Z">
        <w:r w:rsidR="003178FA">
          <w:t>s</w:t>
        </w:r>
      </w:ins>
      <w:ins w:id="789" w:author="Björn Jörges" w:date="2021-04-20T04:55:00Z">
        <w:r w:rsidR="00D1496D">
          <w:t xml:space="preserve">. As evident from the table, </w:t>
        </w:r>
      </w:ins>
      <w:ins w:id="790" w:author="Björn Jörges" w:date="2021-07-04T02:13:00Z">
        <w:r w:rsidR="00DE4098">
          <w:t>only the</w:t>
        </w:r>
      </w:ins>
      <w:ins w:id="791" w:author="Björn Jörges" w:date="2021-06-24T01:52:00Z">
        <w:r w:rsidR="00D43483">
          <w:t xml:space="preserve"> </w:t>
        </w:r>
      </w:ins>
      <w:ins w:id="792" w:author="Björn Jörges" w:date="2021-04-20T04:56:00Z">
        <w:r w:rsidR="00D1496D">
          <w:t>regression coefficient pertaining to the influence of self-motio</w:t>
        </w:r>
      </w:ins>
      <w:ins w:id="793" w:author="Björn Jörges" w:date="2021-05-28T00:10:00Z">
        <w:r w:rsidR="00AE4DC8">
          <w:t xml:space="preserve">n on </w:t>
        </w:r>
      </w:ins>
      <w:ins w:id="794" w:author="Björn Jörges" w:date="2021-06-17T00:04:00Z">
        <w:r w:rsidR="00CC055F">
          <w:t>precision</w:t>
        </w:r>
      </w:ins>
      <w:ins w:id="795" w:author="Björn Jörges" w:date="2021-05-28T00:11:00Z">
        <w:r w:rsidR="00AE4DC8">
          <w:t xml:space="preserve"> </w:t>
        </w:r>
      </w:ins>
      <w:ins w:id="796" w:author="Björn Jörges" w:date="2021-06-24T01:53:00Z">
        <w:r w:rsidR="00D43483">
          <w:t>in the Motion profile: Opposite Directions” was</w:t>
        </w:r>
      </w:ins>
      <w:ins w:id="797" w:author="Björn Jörges" w:date="2021-05-28T00:11:00Z">
        <w:r w:rsidR="00AE4DC8">
          <w:t xml:space="preserve"> significant</w:t>
        </w:r>
      </w:ins>
      <w:ins w:id="798" w:author="Björn Jörges" w:date="2021-06-24T01:53:00Z">
        <w:r w:rsidR="00146F09">
          <w:t>ly different from zero</w:t>
        </w:r>
      </w:ins>
      <w:ins w:id="799" w:author="Björn Jörges" w:date="2021-06-04T03:48:00Z">
        <w:r w:rsidR="00AD7FA0">
          <w:t xml:space="preserve"> (the interaction</w:t>
        </w:r>
      </w:ins>
      <w:ins w:id="800" w:author="Björn Jörges" w:date="2021-06-04T03:49:00Z">
        <w:r w:rsidR="00AD7FA0">
          <w:t>s</w:t>
        </w:r>
      </w:ins>
      <w:ins w:id="801" w:author="Björn Jörges" w:date="2021-06-04T03:48:00Z">
        <w:r w:rsidR="00AD7FA0">
          <w:t xml:space="preserve"> between the fixed effect “Speed_Ball Cloud</w:t>
        </w:r>
      </w:ins>
      <w:ins w:id="802" w:author="Björn Jörges" w:date="2021-06-04T03:49:00Z">
        <w:r w:rsidR="00AD7FA0">
          <w:t>” and “Motion Profile: Opposite Directions”)</w:t>
        </w:r>
      </w:ins>
      <w:ins w:id="803" w:author="Björn Jörges" w:date="2021-04-20T04:56:00Z">
        <w:r w:rsidR="00D1496D">
          <w:t>.</w:t>
        </w:r>
      </w:ins>
      <w:ins w:id="804" w:author="Björn Jörges" w:date="2021-06-24T01:53:00Z">
        <w:r w:rsidR="00146F09">
          <w:t xml:space="preserve"> It was negative, that is precision </w:t>
        </w:r>
      </w:ins>
      <w:ins w:id="805" w:author="Björn Jörges" w:date="2021-06-24T01:57:00Z">
        <w:r w:rsidR="00932057">
          <w:t xml:space="preserve">in this </w:t>
        </w:r>
      </w:ins>
      <w:ins w:id="806" w:author="Björn Jörges" w:date="2021-06-24T01:53:00Z">
        <w:r w:rsidR="00146F09">
          <w:t>this motion profile</w:t>
        </w:r>
      </w:ins>
      <w:ins w:id="807" w:author="Björn Jörges" w:date="2021-06-24T01:57:00Z">
        <w:r w:rsidR="00932057">
          <w:t xml:space="preserve"> was lower</w:t>
        </w:r>
      </w:ins>
      <w:ins w:id="808" w:author="Björn Jörges" w:date="2021-06-24T01:53:00Z">
        <w:r w:rsidR="00146F09">
          <w:t>.</w:t>
        </w:r>
      </w:ins>
    </w:p>
    <w:p w14:paraId="2189884B" w14:textId="11106CA7" w:rsidR="00C73108" w:rsidRPr="004F4DAA" w:rsidRDefault="00C73108" w:rsidP="00BB0647">
      <w:pPr>
        <w:pStyle w:val="Caption"/>
        <w:keepNext/>
        <w:jc w:val="both"/>
        <w:rPr>
          <w:ins w:id="809" w:author="Björn Jörges" w:date="2021-04-20T04:53:00Z"/>
        </w:rPr>
      </w:pPr>
      <w:bookmarkStart w:id="810" w:name="_Ref69786963"/>
      <w:ins w:id="811" w:author="Björn Jörges" w:date="2021-04-20T04:53:00Z">
        <w:r>
          <w:lastRenderedPageBreak/>
          <w:t xml:space="preserve">Table </w:t>
        </w:r>
        <w:r>
          <w:fldChar w:fldCharType="begin"/>
        </w:r>
        <w:r>
          <w:instrText xml:space="preserve"> SEQ Table \* ARABIC </w:instrText>
        </w:r>
      </w:ins>
      <w:r>
        <w:fldChar w:fldCharType="separate"/>
      </w:r>
      <w:ins w:id="812" w:author="Björn Jörges" w:date="2021-06-24T03:38:00Z">
        <w:r w:rsidR="00DD473C">
          <w:rPr>
            <w:noProof/>
          </w:rPr>
          <w:t>2</w:t>
        </w:r>
      </w:ins>
      <w:ins w:id="813" w:author="Björn Jörges" w:date="2021-04-20T04:53:00Z">
        <w:r>
          <w:fldChar w:fldCharType="end"/>
        </w:r>
        <w:bookmarkEnd w:id="810"/>
        <w:r>
          <w:t>: Regression coefficients</w:t>
        </w:r>
      </w:ins>
      <w:ins w:id="814" w:author="Björn Jörges" w:date="2021-04-20T04:54:00Z">
        <w:r>
          <w:t>, standard errors and 95% confidence interval</w:t>
        </w:r>
      </w:ins>
      <w:ins w:id="815" w:author="Björn Jörges" w:date="2021-04-20T04:53:00Z">
        <w:r>
          <w:t xml:space="preserve"> for the</w:t>
        </w:r>
      </w:ins>
      <w:ins w:id="816" w:author="Björn Jörges" w:date="2021-06-16T04:40:00Z">
        <w:r w:rsidR="00C75CAF">
          <w:t xml:space="preserve"> Generalized</w:t>
        </w:r>
      </w:ins>
      <w:ins w:id="817" w:author="Björn Jörges" w:date="2021-04-20T04:53:00Z">
        <w:r>
          <w:t xml:space="preserve"> Linear Mixed Model we set up to test for</w:t>
        </w:r>
      </w:ins>
      <w:ins w:id="818" w:author="Björn Jörges" w:date="2021-04-20T04:54:00Z">
        <w:r>
          <w:t xml:space="preserve"> a differential impact of </w:t>
        </w:r>
      </w:ins>
      <w:ins w:id="819" w:author="Björn Jörges" w:date="2021-04-20T04:55:00Z">
        <w:r>
          <w:t>self-motion in the same direction as object motion and self-motion in the opposite direction of object motion.</w:t>
        </w:r>
      </w:ins>
    </w:p>
    <w:bookmarkStart w:id="820" w:name="_MON_1680398922"/>
    <w:bookmarkEnd w:id="820"/>
    <w:p w14:paraId="2112BD76" w14:textId="77777777" w:rsidR="00C3636B" w:rsidRDefault="00C3636B" w:rsidP="00513D3E">
      <w:pPr>
        <w:jc w:val="both"/>
        <w:rPr>
          <w:ins w:id="821" w:author="Björn Jörges" w:date="2021-06-23T23:53:00Z"/>
        </w:rPr>
      </w:pPr>
      <w:ins w:id="822" w:author="Björn Jörges" w:date="2021-04-20T04:42:00Z">
        <w:r>
          <w:object w:dxaOrig="8629" w:dyaOrig="2924" w14:anchorId="3F2E08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0.95pt;height:147.2pt" o:ole="">
              <v:imagedata r:id="rId14" o:title=""/>
            </v:shape>
            <o:OLEObject Type="Embed" ProgID="Excel.Sheet.12" ShapeID="_x0000_i1025" DrawAspect="Content" ObjectID="_1686870064" r:id="rId15"/>
          </w:object>
        </w:r>
      </w:ins>
    </w:p>
    <w:p w14:paraId="78FAB413" w14:textId="3FBBC21E" w:rsidR="00671BCE" w:rsidRDefault="00485411" w:rsidP="00513D3E">
      <w:pPr>
        <w:jc w:val="both"/>
        <w:rPr>
          <w:ins w:id="823" w:author="Björn Jörges" w:date="2021-06-02T01:38:00Z"/>
        </w:rPr>
      </w:pPr>
      <w:ins w:id="824" w:author="Björn Jörges" w:date="2021-06-04T03:48:00Z">
        <w:r>
          <w:t>In terms of PSEs, t</w:t>
        </w:r>
      </w:ins>
      <w:ins w:id="825" w:author="Björn Jörges" w:date="2021-04-20T22:11:00Z">
        <w:r w:rsidR="00B4669B">
          <w:t xml:space="preserve">o </w:t>
        </w:r>
      </w:ins>
      <w:ins w:id="826" w:author="Björn Jörges" w:date="2021-04-20T22:28:00Z">
        <w:r w:rsidR="001D4B95">
          <w:t xml:space="preserve">explore </w:t>
        </w:r>
      </w:ins>
      <w:ins w:id="827" w:author="Björn Jörges" w:date="2021-04-28T03:12:00Z">
        <w:r w:rsidR="00AB4640">
          <w:t xml:space="preserve">a </w:t>
        </w:r>
      </w:ins>
      <w:ins w:id="828" w:author="Björn Jörges" w:date="2021-04-20T22:15:00Z">
        <w:r w:rsidR="00106148">
          <w:t xml:space="preserve">differential effect of visually simulated self-motion in the same direction as object motion and self-motion in the opposite direction as object motion, we </w:t>
        </w:r>
      </w:ins>
      <w:ins w:id="829" w:author="Björn Jörges" w:date="2021-04-20T22:17:00Z">
        <w:r w:rsidR="00106148">
          <w:t>use</w:t>
        </w:r>
      </w:ins>
      <w:ins w:id="830" w:author="Björn Jörges" w:date="2021-06-04T03:48:00Z">
        <w:r w:rsidR="00A8040B">
          <w:t>d</w:t>
        </w:r>
      </w:ins>
      <w:ins w:id="831" w:author="Björn Jörges" w:date="2021-04-20T22:17:00Z">
        <w:r w:rsidR="00106148">
          <w:t xml:space="preserve"> the 95% confidence intervals </w:t>
        </w:r>
      </w:ins>
      <w:ins w:id="832" w:author="Björn Jörges" w:date="2021-04-20T22:19:00Z">
        <w:r w:rsidR="00106148">
          <w:t xml:space="preserve">we computed for the </w:t>
        </w:r>
      </w:ins>
      <w:ins w:id="833" w:author="Björn Jörges" w:date="2021-06-16T04:40:00Z">
        <w:r w:rsidR="00C75CAF">
          <w:t>T</w:t>
        </w:r>
      </w:ins>
      <w:ins w:id="834" w:author="Björn Jörges" w:date="2021-04-20T22:19:00Z">
        <w:r w:rsidR="00106148">
          <w:t xml:space="preserve">est </w:t>
        </w:r>
      </w:ins>
      <w:ins w:id="835" w:author="Björn Jörges" w:date="2021-06-16T04:40:00Z">
        <w:r w:rsidR="00C75CAF">
          <w:t>GLMM</w:t>
        </w:r>
      </w:ins>
      <w:ins w:id="836" w:author="Björn Jörges" w:date="2021-04-20T22:19:00Z">
        <w:r w:rsidR="00106148">
          <w:t xml:space="preserve"> fitted for </w:t>
        </w:r>
      </w:ins>
      <w:ins w:id="837" w:author="Björn Jörges" w:date="2021-06-17T00:04:00Z">
        <w:r w:rsidR="00CC055F">
          <w:t>precision</w:t>
        </w:r>
      </w:ins>
      <w:ins w:id="838" w:author="Björn Jörges" w:date="2021-04-20T22:19:00Z">
        <w:r w:rsidR="00106148">
          <w:t xml:space="preserve">. </w:t>
        </w:r>
      </w:ins>
      <w:ins w:id="839" w:author="Björn Jörges" w:date="2021-04-20T22:24:00Z">
        <w:r w:rsidR="00106148">
          <w:t xml:space="preserve">As evident from the </w:t>
        </w:r>
      </w:ins>
      <w:ins w:id="840" w:author="Björn Jörges" w:date="2021-04-20T22:22:00Z">
        <w:r w:rsidR="00106148">
          <w:t>r</w:t>
        </w:r>
      </w:ins>
      <w:ins w:id="841" w:author="Björn Jörges" w:date="2021-04-20T22:19:00Z">
        <w:r w:rsidR="00106148">
          <w:t xml:space="preserve">egression coefficients and confidence intervals </w:t>
        </w:r>
      </w:ins>
      <w:ins w:id="842" w:author="Björn Jörges" w:date="2021-04-20T22:24:00Z">
        <w:r w:rsidR="00106148">
          <w:t>reported</w:t>
        </w:r>
      </w:ins>
      <w:ins w:id="843" w:author="Björn Jörges" w:date="2021-04-20T22:23:00Z">
        <w:r w:rsidR="00106148">
          <w:t xml:space="preserve"> </w:t>
        </w:r>
      </w:ins>
      <w:ins w:id="844" w:author="Björn Jörges" w:date="2021-04-20T22:19:00Z">
        <w:r w:rsidR="00106148">
          <w:t xml:space="preserve">in </w:t>
        </w:r>
      </w:ins>
      <w:ins w:id="845" w:author="Björn Jörges" w:date="2021-04-20T22:22:00Z">
        <w:r w:rsidR="00106148" w:rsidRPr="00106148">
          <w:t>Table 2</w:t>
        </w:r>
      </w:ins>
      <w:ins w:id="846" w:author="Björn Jörges" w:date="2021-04-20T22:24:00Z">
        <w:r w:rsidR="00106148">
          <w:t>,</w:t>
        </w:r>
      </w:ins>
      <w:ins w:id="847" w:author="Björn Jörges" w:date="2021-04-20T22:25:00Z">
        <w:r w:rsidR="00106148">
          <w:t xml:space="preserve"> </w:t>
        </w:r>
      </w:ins>
      <w:ins w:id="848" w:author="Björn Jörges" w:date="2021-06-02T01:35:00Z">
        <w:r w:rsidR="00671BCE">
          <w:t xml:space="preserve">neither </w:t>
        </w:r>
      </w:ins>
      <w:ins w:id="849" w:author="Björn Jörges" w:date="2021-04-20T22:25:00Z">
        <w:r w:rsidR="00106148">
          <w:t xml:space="preserve">visually simulated self-motion in the same direction as </w:t>
        </w:r>
        <w:r w:rsidR="001D4B95">
          <w:t xml:space="preserve">the </w:t>
        </w:r>
      </w:ins>
      <w:ins w:id="850" w:author="Björn Jörges" w:date="2021-06-02T01:35:00Z">
        <w:r w:rsidR="00671BCE">
          <w:t>object, nor in the opposite direction</w:t>
        </w:r>
      </w:ins>
      <w:ins w:id="851" w:author="Björn Jörges" w:date="2021-04-20T22:25:00Z">
        <w:r w:rsidR="001D4B95">
          <w:t xml:space="preserve"> had </w:t>
        </w:r>
      </w:ins>
      <w:ins w:id="852" w:author="Björn Jörges" w:date="2021-06-02T01:36:00Z">
        <w:r w:rsidR="00671BCE">
          <w:t xml:space="preserve">a </w:t>
        </w:r>
      </w:ins>
      <w:ins w:id="853" w:author="Björn Jörges" w:date="2021-04-20T22:25:00Z">
        <w:r w:rsidR="001D4B95">
          <w:t xml:space="preserve">significant impact on PSEs (fixed effect “Self-motion: </w:t>
        </w:r>
      </w:ins>
      <w:ins w:id="854" w:author="Björn Jörges" w:date="2021-04-20T22:26:00Z">
        <w:r w:rsidR="001D4B95">
          <w:t>S</w:t>
        </w:r>
      </w:ins>
      <w:ins w:id="855" w:author="Björn Jörges" w:date="2021-04-20T22:25:00Z">
        <w:r w:rsidR="001D4B95">
          <w:t>ame direction”</w:t>
        </w:r>
      </w:ins>
      <w:ins w:id="856" w:author="Björn Jörges" w:date="2021-06-02T01:36:00Z">
        <w:r w:rsidR="00671BCE">
          <w:t xml:space="preserve"> and “Self-motion: Opposite direction”, respectively</w:t>
        </w:r>
      </w:ins>
      <w:ins w:id="857" w:author="Björn Jörges" w:date="2021-04-20T22:25:00Z">
        <w:r w:rsidR="001D4B95">
          <w:t>)</w:t>
        </w:r>
      </w:ins>
      <w:ins w:id="858" w:author="Björn Jörges" w:date="2021-06-02T01:36:00Z">
        <w:r w:rsidR="00671BCE">
          <w:t xml:space="preserve">. </w:t>
        </w:r>
      </w:ins>
    </w:p>
    <w:p w14:paraId="011920FB" w14:textId="05DD0AA2" w:rsidR="00B4669B" w:rsidRDefault="00671BCE" w:rsidP="00513D3E">
      <w:pPr>
        <w:jc w:val="both"/>
        <w:rPr>
          <w:ins w:id="859" w:author="Björn Jörges" w:date="2021-06-24T03:59:00Z"/>
        </w:rPr>
      </w:pPr>
      <w:ins w:id="860" w:author="Björn Jörges" w:date="2021-06-02T01:36:00Z">
        <w:r>
          <w:t xml:space="preserve">The regression coefficient can be interpreted as </w:t>
        </w:r>
      </w:ins>
      <w:ins w:id="861" w:author="Björn Jörges" w:date="2021-06-02T01:37:00Z">
        <w:r>
          <w:t xml:space="preserve">mean </w:t>
        </w:r>
      </w:ins>
      <w:ins w:id="862" w:author="Björn Jörges" w:date="2021-06-02T01:36:00Z">
        <w:r>
          <w:t>degree of compensation for visually induced self-motion</w:t>
        </w:r>
      </w:ins>
      <w:ins w:id="863" w:author="Björn Jörges" w:date="2021-06-02T01:37:00Z">
        <w:r>
          <w:t xml:space="preserve"> across all participants</w:t>
        </w:r>
      </w:ins>
      <w:ins w:id="864" w:author="Björn Jörges" w:date="2021-06-02T01:36:00Z">
        <w:r>
          <w:t>.</w:t>
        </w:r>
      </w:ins>
      <w:ins w:id="865" w:author="Björn Jörges" w:date="2021-06-02T01:37:00Z">
        <w:r>
          <w:t xml:space="preserve"> </w:t>
        </w:r>
      </w:ins>
      <w:ins w:id="866" w:author="Björn Jörges" w:date="2021-06-02T01:38:00Z">
        <w:r>
          <w:t>A regression coefficient of -1 for “Same direction” and a regression coefficient of 1 for “Opposite direction” would mean no compensation for visually simulated self-motion, while regression coefficients of 0 would</w:t>
        </w:r>
      </w:ins>
      <w:ins w:id="867" w:author="Björn Jörges" w:date="2021-06-02T01:39:00Z">
        <w:r>
          <w:t xml:space="preserve"> be synonymous to</w:t>
        </w:r>
      </w:ins>
      <w:ins w:id="868" w:author="Björn Jörges" w:date="2021-06-02T01:50:00Z">
        <w:r>
          <w:t xml:space="preserve"> full compensation.</w:t>
        </w:r>
        <w:r w:rsidR="005E71D6">
          <w:t xml:space="preserve"> Values beyond these limits would mean negative compensation or overcompensation, respectively.</w:t>
        </w:r>
      </w:ins>
      <w:ins w:id="869" w:author="Björn Jörges" w:date="2021-06-02T01:51:00Z">
        <w:r w:rsidR="005E71D6">
          <w:t xml:space="preserve"> </w:t>
        </w:r>
      </w:ins>
      <w:ins w:id="870" w:author="Björn Jörges" w:date="2021-06-02T01:37:00Z">
        <w:r>
          <w:t xml:space="preserve">For the “Same Direction” motion profile, </w:t>
        </w:r>
      </w:ins>
      <w:ins w:id="871" w:author="Björn Jörges" w:date="2021-06-02T01:51:00Z">
        <w:r w:rsidR="005E71D6">
          <w:t>we thus found a compensation of 103%, that is a</w:t>
        </w:r>
      </w:ins>
      <w:ins w:id="872" w:author="Björn Jörges" w:date="2021-06-02T01:55:00Z">
        <w:r w:rsidR="00242D05">
          <w:t xml:space="preserve"> very</w:t>
        </w:r>
      </w:ins>
      <w:ins w:id="873" w:author="Björn Jörges" w:date="2021-06-02T01:51:00Z">
        <w:r w:rsidR="005E71D6">
          <w:t xml:space="preserve"> slight overcompensation, while we found an 80% compensation for the “Opposite Directions” motion profile.</w:t>
        </w:r>
      </w:ins>
    </w:p>
    <w:p w14:paraId="0BED9690" w14:textId="77777777" w:rsidR="00410ABA" w:rsidRPr="00AE2584" w:rsidRDefault="00410ABA" w:rsidP="00513D3E">
      <w:pPr>
        <w:jc w:val="both"/>
        <w:rPr>
          <w:ins w:id="874" w:author="Björn Jörges" w:date="2021-04-19T04:41:00Z"/>
        </w:rPr>
      </w:pPr>
    </w:p>
    <w:p w14:paraId="6F78C4F4" w14:textId="4A7DA93A" w:rsidR="001174B4" w:rsidRPr="001174B4" w:rsidRDefault="001174B4" w:rsidP="001174B4">
      <w:pPr>
        <w:jc w:val="both"/>
        <w:rPr>
          <w:ins w:id="875" w:author="Björn Jörges" w:date="2021-06-16T04:33:00Z"/>
          <w:rFonts w:asciiTheme="majorHAnsi" w:eastAsiaTheme="majorEastAsia" w:hAnsiTheme="majorHAnsi" w:cstheme="majorBidi"/>
          <w:color w:val="2F5496" w:themeColor="accent1" w:themeShade="BF"/>
          <w:sz w:val="26"/>
          <w:szCs w:val="26"/>
        </w:rPr>
      </w:pPr>
      <w:ins w:id="876" w:author="Björn Jörges" w:date="2021-06-16T04:33:00Z">
        <w:r w:rsidRPr="001174B4">
          <w:rPr>
            <w:rFonts w:asciiTheme="majorHAnsi" w:eastAsiaTheme="majorEastAsia" w:hAnsiTheme="majorHAnsi" w:cstheme="majorBidi"/>
            <w:color w:val="2F5496" w:themeColor="accent1" w:themeShade="BF"/>
            <w:sz w:val="26"/>
            <w:szCs w:val="26"/>
          </w:rPr>
          <w:t xml:space="preserve">Effect of Visual Self-Motion on Accuracy and Precision – </w:t>
        </w:r>
      </w:ins>
      <w:ins w:id="877" w:author="Björn Jörges" w:date="2021-06-16T04:34:00Z">
        <w:r>
          <w:rPr>
            <w:rFonts w:asciiTheme="majorHAnsi" w:eastAsiaTheme="majorEastAsia" w:hAnsiTheme="majorHAnsi" w:cstheme="majorBidi"/>
            <w:color w:val="2F5496" w:themeColor="accent1" w:themeShade="BF"/>
            <w:sz w:val="26"/>
            <w:szCs w:val="26"/>
          </w:rPr>
          <w:t>Control Conditions</w:t>
        </w:r>
      </w:ins>
    </w:p>
    <w:p w14:paraId="38F658E7" w14:textId="0C3A3382" w:rsidR="004834BA" w:rsidRPr="00F84735" w:rsidRDefault="007A3DB0" w:rsidP="00D217A0">
      <w:pPr>
        <w:jc w:val="both"/>
        <w:rPr>
          <w:ins w:id="878" w:author="Björn Jörges" w:date="2021-04-20T22:51:00Z"/>
        </w:rPr>
      </w:pPr>
      <w:ins w:id="879" w:author="Björn Jörges" w:date="2021-04-20T22:33:00Z">
        <w:r w:rsidRPr="00BB0647">
          <w:rPr>
            <w:b/>
            <w:bCs/>
          </w:rPr>
          <w:t>Blank Wall Condition</w:t>
        </w:r>
      </w:ins>
      <w:ins w:id="880" w:author="Björn Jörges" w:date="2021-05-18T22:07:00Z">
        <w:r w:rsidR="0073289C" w:rsidRPr="00BB0647">
          <w:rPr>
            <w:b/>
            <w:bCs/>
          </w:rPr>
          <w:t>:</w:t>
        </w:r>
      </w:ins>
      <w:ins w:id="881" w:author="Björn Jörges" w:date="2021-05-18T22:06:00Z">
        <w:r w:rsidR="0073289C" w:rsidRPr="00BB0647">
          <w:rPr>
            <w:b/>
            <w:bCs/>
          </w:rPr>
          <w:t xml:space="preserve"> </w:t>
        </w:r>
      </w:ins>
      <w:ins w:id="882" w:author="Björn Jörges" w:date="2021-06-17T00:09:00Z">
        <w:r w:rsidR="005051F7">
          <w:rPr>
            <w:b/>
            <w:bCs/>
          </w:rPr>
          <w:t>p</w:t>
        </w:r>
      </w:ins>
      <w:ins w:id="883" w:author="Björn Jörges" w:date="2021-05-18T22:06:00Z">
        <w:r w:rsidR="0073289C" w:rsidRPr="00BB0647">
          <w:rPr>
            <w:b/>
            <w:bCs/>
          </w:rPr>
          <w:t>re</w:t>
        </w:r>
      </w:ins>
      <w:ins w:id="884" w:author="Björn Jörges" w:date="2021-06-17T00:09:00Z">
        <w:r w:rsidR="005051F7">
          <w:rPr>
            <w:b/>
            <w:bCs/>
          </w:rPr>
          <w:t>r</w:t>
        </w:r>
      </w:ins>
      <w:ins w:id="885" w:author="Björn Jörges" w:date="2021-05-18T22:06:00Z">
        <w:r w:rsidR="0073289C" w:rsidRPr="00BB0647">
          <w:rPr>
            <w:b/>
            <w:bCs/>
          </w:rPr>
          <w:t>egister</w:t>
        </w:r>
      </w:ins>
      <w:ins w:id="886" w:author="Björn Jörges" w:date="2021-05-18T22:07:00Z">
        <w:r w:rsidR="0073289C" w:rsidRPr="00BB0647">
          <w:rPr>
            <w:b/>
            <w:bCs/>
          </w:rPr>
          <w:t>ed analyses</w:t>
        </w:r>
        <w:r w:rsidR="0073289C">
          <w:t xml:space="preserve"> –</w:t>
        </w:r>
      </w:ins>
      <w:ins w:id="887" w:author="Björn Jörges" w:date="2021-04-20T22:33:00Z">
        <w:r>
          <w:t xml:space="preserve"> We first tested whether visually simulated self-motion had any impact on </w:t>
        </w:r>
      </w:ins>
      <w:ins w:id="888" w:author="Björn Jörges" w:date="2021-06-17T00:04:00Z">
        <w:r w:rsidR="00CC055F">
          <w:t>precision</w:t>
        </w:r>
      </w:ins>
      <w:ins w:id="889" w:author="Björn Jörges" w:date="2021-04-20T22:33:00Z">
        <w:r>
          <w:t xml:space="preserve"> </w:t>
        </w:r>
      </w:ins>
      <w:ins w:id="890" w:author="Björn Jörges" w:date="2021-04-20T23:06:00Z">
        <w:r w:rsidR="00F84735">
          <w:t xml:space="preserve">in the </w:t>
        </w:r>
      </w:ins>
      <w:ins w:id="891" w:author="Björn Jörges" w:date="2021-05-18T22:07:00Z">
        <w:r w:rsidR="0073289C">
          <w:t>B</w:t>
        </w:r>
      </w:ins>
      <w:ins w:id="892" w:author="Björn Jörges" w:date="2021-04-20T23:06:00Z">
        <w:r w:rsidR="00F84735">
          <w:t xml:space="preserve">lank </w:t>
        </w:r>
      </w:ins>
      <w:ins w:id="893" w:author="Björn Jörges" w:date="2021-05-18T22:07:00Z">
        <w:r w:rsidR="0073289C">
          <w:t>W</w:t>
        </w:r>
      </w:ins>
      <w:ins w:id="894" w:author="Björn Jörges" w:date="2021-04-20T23:06:00Z">
        <w:r w:rsidR="00F84735">
          <w:t xml:space="preserve">all condition </w:t>
        </w:r>
      </w:ins>
      <w:ins w:id="895" w:author="Björn Jörges" w:date="2021-04-20T22:33:00Z">
        <w:r>
          <w:t xml:space="preserve">by </w:t>
        </w:r>
      </w:ins>
      <w:ins w:id="896" w:author="Björn Jörges" w:date="2021-04-20T23:06:00Z">
        <w:r w:rsidR="00F84735">
          <w:t xml:space="preserve">fitting </w:t>
        </w:r>
      </w:ins>
      <w:ins w:id="897" w:author="Björn Jörges" w:date="2021-04-20T22:34:00Z">
        <w:r>
          <w:t xml:space="preserve">the </w:t>
        </w:r>
      </w:ins>
      <w:ins w:id="898" w:author="Björn Jörges" w:date="2021-06-16T04:37:00Z">
        <w:r w:rsidR="00673081">
          <w:t>T</w:t>
        </w:r>
      </w:ins>
      <w:ins w:id="899" w:author="Björn Jörges" w:date="2021-04-20T22:34:00Z">
        <w:r>
          <w:t xml:space="preserve">est </w:t>
        </w:r>
      </w:ins>
      <w:ins w:id="900" w:author="Björn Jörges" w:date="2021-06-16T04:37:00Z">
        <w:r w:rsidR="00673081">
          <w:t>GLMM</w:t>
        </w:r>
      </w:ins>
      <w:ins w:id="901" w:author="Björn Jörges" w:date="2021-04-20T22:34:00Z">
        <w:r>
          <w:t xml:space="preserve"> (Equation </w:t>
        </w:r>
      </w:ins>
      <w:ins w:id="902" w:author="Björn Jörges" w:date="2021-06-24T04:00:00Z">
        <w:r w:rsidR="00410ABA">
          <w:t>4</w:t>
        </w:r>
      </w:ins>
      <w:ins w:id="903" w:author="Björn Jörges" w:date="2021-04-20T22:34:00Z">
        <w:r>
          <w:t xml:space="preserve">) </w:t>
        </w:r>
      </w:ins>
      <w:ins w:id="904" w:author="Björn Jörges" w:date="2021-04-20T23:07:00Z">
        <w:r w:rsidR="00F84735">
          <w:t xml:space="preserve">and </w:t>
        </w:r>
      </w:ins>
      <w:ins w:id="905" w:author="Björn Jörges" w:date="2021-04-20T22:34:00Z">
        <w:r>
          <w:t xml:space="preserve">the </w:t>
        </w:r>
      </w:ins>
      <w:ins w:id="906" w:author="Björn Jörges" w:date="2021-06-16T04:37:00Z">
        <w:r w:rsidR="00673081">
          <w:t>N</w:t>
        </w:r>
      </w:ins>
      <w:ins w:id="907" w:author="Björn Jörges" w:date="2021-04-20T22:34:00Z">
        <w:r>
          <w:t xml:space="preserve">ull </w:t>
        </w:r>
      </w:ins>
      <w:ins w:id="908" w:author="Björn Jörges" w:date="2021-06-16T04:37:00Z">
        <w:r w:rsidR="00673081">
          <w:t>GLMM</w:t>
        </w:r>
      </w:ins>
      <w:ins w:id="909" w:author="Björn Jörges" w:date="2021-04-20T22:34:00Z">
        <w:r>
          <w:t xml:space="preserve"> (Equation </w:t>
        </w:r>
      </w:ins>
      <w:ins w:id="910" w:author="Björn Jörges" w:date="2021-06-24T04:00:00Z">
        <w:r w:rsidR="00410ABA">
          <w:t>5</w:t>
        </w:r>
      </w:ins>
      <w:ins w:id="911" w:author="Björn Jörges" w:date="2021-04-20T22:34:00Z">
        <w:r>
          <w:t>)</w:t>
        </w:r>
      </w:ins>
      <w:ins w:id="912" w:author="Björn Jörges" w:date="2021-04-20T23:07:00Z">
        <w:r w:rsidR="00F84735">
          <w:t xml:space="preserve"> to the relevant subset of the full dataset</w:t>
        </w:r>
      </w:ins>
      <w:ins w:id="913" w:author="Björn Jörges" w:date="2021-04-20T22:34:00Z">
        <w:r>
          <w:t>. A Likelihood Ratio Test showed</w:t>
        </w:r>
      </w:ins>
      <w:ins w:id="914" w:author="Björn Jörges" w:date="2021-05-27T23:58:00Z">
        <w:r w:rsidR="0021112B">
          <w:t xml:space="preserve"> </w:t>
        </w:r>
      </w:ins>
      <w:ins w:id="915" w:author="Björn Jörges" w:date="2021-04-20T22:34:00Z">
        <w:r>
          <w:t xml:space="preserve">that </w:t>
        </w:r>
      </w:ins>
      <w:ins w:id="916" w:author="Björn Jörges" w:date="2021-04-20T22:48:00Z">
        <w:r w:rsidR="004834BA">
          <w:t xml:space="preserve">the </w:t>
        </w:r>
      </w:ins>
      <w:ins w:id="917" w:author="Björn Jörges" w:date="2021-06-16T04:37:00Z">
        <w:r w:rsidR="00673081">
          <w:t>T</w:t>
        </w:r>
      </w:ins>
      <w:ins w:id="918" w:author="Björn Jörges" w:date="2021-04-20T22:48:00Z">
        <w:r w:rsidR="004834BA">
          <w:t xml:space="preserve">est </w:t>
        </w:r>
      </w:ins>
      <w:ins w:id="919" w:author="Björn Jörges" w:date="2021-06-16T04:37:00Z">
        <w:r w:rsidR="00673081">
          <w:t>GLMM</w:t>
        </w:r>
      </w:ins>
      <w:ins w:id="920" w:author="Björn Jörges" w:date="2021-04-20T22:48:00Z">
        <w:r w:rsidR="004834BA">
          <w:t xml:space="preserve"> was</w:t>
        </w:r>
      </w:ins>
      <w:ins w:id="921" w:author="Björn Jörges" w:date="2021-05-19T03:21:00Z">
        <w:r w:rsidR="007F497D">
          <w:t xml:space="preserve"> </w:t>
        </w:r>
      </w:ins>
      <w:ins w:id="922" w:author="Björn Jörges" w:date="2021-06-04T03:52:00Z">
        <w:r w:rsidR="00554841">
          <w:t xml:space="preserve">not </w:t>
        </w:r>
      </w:ins>
      <w:ins w:id="923" w:author="Björn Jörges" w:date="2021-04-20T22:48:00Z">
        <w:r w:rsidR="004834BA">
          <w:t xml:space="preserve">significantly better than the </w:t>
        </w:r>
      </w:ins>
      <w:ins w:id="924" w:author="Björn Jörges" w:date="2021-06-16T04:37:00Z">
        <w:r w:rsidR="00673081">
          <w:t>N</w:t>
        </w:r>
      </w:ins>
      <w:ins w:id="925" w:author="Björn Jörges" w:date="2021-04-20T22:48:00Z">
        <w:r w:rsidR="004834BA">
          <w:t xml:space="preserve">ull </w:t>
        </w:r>
      </w:ins>
      <w:ins w:id="926" w:author="Björn Jörges" w:date="2021-06-16T04:37:00Z">
        <w:r w:rsidR="00673081">
          <w:t>GLMM</w:t>
        </w:r>
      </w:ins>
      <w:ins w:id="927" w:author="Björn Jörges" w:date="2021-04-20T22:48:00Z">
        <w:r w:rsidR="004834BA">
          <w:t xml:space="preserve"> (p = 0.</w:t>
        </w:r>
      </w:ins>
      <w:ins w:id="928" w:author="Björn Jörges" w:date="2021-06-04T03:52:00Z">
        <w:r w:rsidR="00554841">
          <w:t>379</w:t>
        </w:r>
      </w:ins>
      <w:ins w:id="929" w:author="Björn Jörges" w:date="2021-04-20T22:48:00Z">
        <w:r w:rsidR="004834BA">
          <w:t>)</w:t>
        </w:r>
      </w:ins>
      <w:ins w:id="930" w:author="Björn Jörges" w:date="2021-04-20T22:51:00Z">
        <w:r w:rsidR="004834BA">
          <w:t>, indicating th</w:t>
        </w:r>
      </w:ins>
      <w:ins w:id="931" w:author="Björn Jörges" w:date="2021-04-28T03:13:00Z">
        <w:r w:rsidR="003B31B4">
          <w:t>at</w:t>
        </w:r>
      </w:ins>
      <w:ins w:id="932" w:author="Björn Jörges" w:date="2021-04-20T22:51:00Z">
        <w:r w:rsidR="004834BA">
          <w:t xml:space="preserve"> visually simulated self-motion </w:t>
        </w:r>
      </w:ins>
      <w:ins w:id="933" w:author="Björn Jörges" w:date="2021-06-04T03:52:00Z">
        <w:r w:rsidR="00F535DF">
          <w:t xml:space="preserve">did not have </w:t>
        </w:r>
      </w:ins>
      <w:ins w:id="934" w:author="Björn Jörges" w:date="2021-04-20T22:51:00Z">
        <w:r w:rsidR="004834BA">
          <w:t xml:space="preserve">a significant impact on </w:t>
        </w:r>
      </w:ins>
      <w:ins w:id="935" w:author="Björn Jörges" w:date="2021-06-16T04:37:00Z">
        <w:r w:rsidR="00673081">
          <w:t>precision</w:t>
        </w:r>
      </w:ins>
      <w:ins w:id="936" w:author="Björn Jörges" w:date="2021-05-18T22:05:00Z">
        <w:r w:rsidR="00F64121">
          <w:t xml:space="preserve"> in this condition.</w:t>
        </w:r>
      </w:ins>
    </w:p>
    <w:p w14:paraId="0FB9E0CE" w14:textId="25F7A76F" w:rsidR="00F84735" w:rsidRDefault="004834BA" w:rsidP="00D217A0">
      <w:pPr>
        <w:jc w:val="both"/>
        <w:rPr>
          <w:ins w:id="937" w:author="Björn Jörges" w:date="2021-04-24T02:35:00Z"/>
        </w:rPr>
      </w:pPr>
      <w:ins w:id="938" w:author="Björn Jörges" w:date="2021-04-20T22:52:00Z">
        <w:r>
          <w:t>We then tested whether visually simulated self-motion affected PSEs</w:t>
        </w:r>
      </w:ins>
      <w:ins w:id="939" w:author="Björn Jörges" w:date="2021-05-18T22:07:00Z">
        <w:r w:rsidR="0073289C">
          <w:t xml:space="preserve"> even with a blank wall backdrop</w:t>
        </w:r>
      </w:ins>
      <w:ins w:id="940" w:author="Björn Jörges" w:date="2021-04-20T22:52:00Z">
        <w:r>
          <w:t xml:space="preserve">. A Likelihood Ratio Test revealed that the </w:t>
        </w:r>
      </w:ins>
      <w:ins w:id="941" w:author="Björn Jörges" w:date="2021-06-16T04:38:00Z">
        <w:r w:rsidR="00673081">
          <w:t>T</w:t>
        </w:r>
      </w:ins>
      <w:ins w:id="942" w:author="Björn Jörges" w:date="2021-04-20T22:52:00Z">
        <w:r>
          <w:t xml:space="preserve">est </w:t>
        </w:r>
      </w:ins>
      <w:ins w:id="943" w:author="Björn Jörges" w:date="2021-06-16T04:38:00Z">
        <w:r w:rsidR="00673081">
          <w:t>GLMM</w:t>
        </w:r>
      </w:ins>
      <w:ins w:id="944" w:author="Björn Jörges" w:date="2021-04-20T23:12:00Z">
        <w:r w:rsidR="00287D80">
          <w:t xml:space="preserve"> (see Equation </w:t>
        </w:r>
      </w:ins>
      <w:ins w:id="945" w:author="Björn Jörges" w:date="2021-06-24T04:01:00Z">
        <w:r w:rsidR="00410ABA">
          <w:t>6</w:t>
        </w:r>
      </w:ins>
      <w:ins w:id="946" w:author="Björn Jörges" w:date="2021-04-20T23:12:00Z">
        <w:r w:rsidR="00287D80">
          <w:t>)</w:t>
        </w:r>
      </w:ins>
      <w:ins w:id="947" w:author="Björn Jörges" w:date="2021-04-20T22:52:00Z">
        <w:r>
          <w:t xml:space="preserve"> was</w:t>
        </w:r>
      </w:ins>
      <w:ins w:id="948" w:author="Björn Jörges" w:date="2021-06-04T03:53:00Z">
        <w:r w:rsidR="009F4D14">
          <w:t xml:space="preserve"> not</w:t>
        </w:r>
      </w:ins>
      <w:ins w:id="949" w:author="Björn Jörges" w:date="2021-04-20T22:52:00Z">
        <w:r>
          <w:t xml:space="preserve"> significantly better than the </w:t>
        </w:r>
      </w:ins>
      <w:ins w:id="950" w:author="Björn Jörges" w:date="2021-06-16T04:38:00Z">
        <w:r w:rsidR="00673081">
          <w:t>N</w:t>
        </w:r>
      </w:ins>
      <w:ins w:id="951" w:author="Björn Jörges" w:date="2021-04-20T22:52:00Z">
        <w:r>
          <w:t xml:space="preserve">ull </w:t>
        </w:r>
      </w:ins>
      <w:ins w:id="952" w:author="Björn Jörges" w:date="2021-06-16T04:38:00Z">
        <w:r w:rsidR="00673081">
          <w:t>GLMM</w:t>
        </w:r>
      </w:ins>
      <w:ins w:id="953" w:author="Björn Jörges" w:date="2021-04-20T22:52:00Z">
        <w:r>
          <w:t xml:space="preserve"> (</w:t>
        </w:r>
      </w:ins>
      <w:ins w:id="954" w:author="Björn Jörges" w:date="2021-04-20T23:12:00Z">
        <w:r w:rsidR="00287D80">
          <w:t xml:space="preserve">see Equation </w:t>
        </w:r>
      </w:ins>
      <w:ins w:id="955" w:author="Björn Jörges" w:date="2021-06-24T04:01:00Z">
        <w:r w:rsidR="00410ABA">
          <w:t>7</w:t>
        </w:r>
      </w:ins>
      <w:ins w:id="956" w:author="Björn Jörges" w:date="2021-04-20T23:12:00Z">
        <w:r w:rsidR="00287D80">
          <w:t xml:space="preserve">; </w:t>
        </w:r>
      </w:ins>
      <w:ins w:id="957" w:author="Björn Jörges" w:date="2021-04-20T22:57:00Z">
        <w:r w:rsidR="00F84735">
          <w:t>p = 0.</w:t>
        </w:r>
      </w:ins>
      <w:ins w:id="958" w:author="Björn Jörges" w:date="2021-05-28T00:00:00Z">
        <w:r w:rsidR="0021112B">
          <w:t>37</w:t>
        </w:r>
      </w:ins>
      <w:ins w:id="959" w:author="Björn Jörges" w:date="2021-05-28T00:01:00Z">
        <w:r w:rsidR="0021112B">
          <w:t>9</w:t>
        </w:r>
      </w:ins>
      <w:ins w:id="960" w:author="Björn Jörges" w:date="2021-04-20T22:57:00Z">
        <w:r w:rsidR="00F84735">
          <w:t>),</w:t>
        </w:r>
      </w:ins>
      <w:ins w:id="961" w:author="Björn Jörges" w:date="2021-05-28T00:01:00Z">
        <w:r w:rsidR="0021112B">
          <w:t xml:space="preserve"> that is, we found no evidence that</w:t>
        </w:r>
      </w:ins>
      <w:ins w:id="962" w:author="Björn Jörges" w:date="2021-04-20T22:57:00Z">
        <w:r w:rsidR="00F84735">
          <w:t xml:space="preserve"> visually simulated self-motion </w:t>
        </w:r>
      </w:ins>
      <w:ins w:id="963" w:author="Björn Jörges" w:date="2021-04-20T22:58:00Z">
        <w:r w:rsidR="00F84735">
          <w:t>influence</w:t>
        </w:r>
      </w:ins>
      <w:ins w:id="964" w:author="Björn Jörges" w:date="2021-05-28T00:01:00Z">
        <w:r w:rsidR="0021112B">
          <w:t>d</w:t>
        </w:r>
      </w:ins>
      <w:ins w:id="965" w:author="Björn Jörges" w:date="2021-04-20T22:57:00Z">
        <w:r w:rsidR="00F84735">
          <w:t xml:space="preserve"> PSEs.</w:t>
        </w:r>
      </w:ins>
    </w:p>
    <w:p w14:paraId="73FAF6C7" w14:textId="71F55A8C" w:rsidR="0025129F" w:rsidRDefault="0025129F" w:rsidP="00BB0647">
      <w:pPr>
        <w:keepNext/>
        <w:jc w:val="both"/>
        <w:rPr>
          <w:ins w:id="966" w:author="Björn Jörges" w:date="2021-04-24T02:36:00Z"/>
        </w:rPr>
      </w:pPr>
      <w:ins w:id="967" w:author="Björn Jörges" w:date="2021-04-24T02:35:00Z">
        <w:r>
          <w:rPr>
            <w:noProof/>
          </w:rPr>
          <w:lastRenderedPageBreak/>
          <w:drawing>
            <wp:inline distT="0" distB="0" distL="0" distR="0" wp14:anchorId="7AAA0018" wp14:editId="693B9054">
              <wp:extent cx="4752974" cy="47529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16"/>
                      <a:stretch>
                        <a:fillRect/>
                      </a:stretch>
                    </pic:blipFill>
                    <pic:spPr bwMode="auto">
                      <a:xfrm>
                        <a:off x="0" y="0"/>
                        <a:ext cx="4752974" cy="4752974"/>
                      </a:xfrm>
                      <a:prstGeom prst="rect">
                        <a:avLst/>
                      </a:prstGeom>
                      <a:noFill/>
                      <a:ln>
                        <a:noFill/>
                      </a:ln>
                    </pic:spPr>
                  </pic:pic>
                </a:graphicData>
              </a:graphic>
            </wp:inline>
          </w:drawing>
        </w:r>
      </w:ins>
      <w:ins w:id="968" w:author="Björn Jörges" w:date="2021-05-28T18:10:00Z">
        <w:r w:rsidR="007B0D33">
          <w:t xml:space="preserve"> </w:t>
        </w:r>
      </w:ins>
    </w:p>
    <w:p w14:paraId="2D71192A" w14:textId="428E972B" w:rsidR="0025129F" w:rsidRDefault="0025129F" w:rsidP="00BB0647">
      <w:pPr>
        <w:pStyle w:val="Caption"/>
        <w:jc w:val="both"/>
        <w:rPr>
          <w:ins w:id="969" w:author="Björn Jörges" w:date="2021-04-21T00:09:00Z"/>
        </w:rPr>
      </w:pPr>
      <w:bookmarkStart w:id="970" w:name="_Ref73754037"/>
      <w:ins w:id="971" w:author="Björn Jörges" w:date="2021-04-24T02:36:00Z">
        <w:r>
          <w:t xml:space="preserve">Figure </w:t>
        </w:r>
        <w:r>
          <w:fldChar w:fldCharType="begin"/>
        </w:r>
        <w:r>
          <w:instrText xml:space="preserve"> SEQ Figure \* ARABIC </w:instrText>
        </w:r>
      </w:ins>
      <w:r>
        <w:fldChar w:fldCharType="separate"/>
      </w:r>
      <w:ins w:id="972" w:author="Björn Jörges" w:date="2021-06-24T03:38:00Z">
        <w:r w:rsidR="00DD473C">
          <w:rPr>
            <w:noProof/>
          </w:rPr>
          <w:t>4</w:t>
        </w:r>
      </w:ins>
      <w:ins w:id="973" w:author="Björn Jörges" w:date="2021-04-24T02:36:00Z">
        <w:r>
          <w:fldChar w:fldCharType="end"/>
        </w:r>
        <w:bookmarkEnd w:id="970"/>
        <w:r>
          <w:t>: As Figure 3, but for the Blank Wall condition (A, B) and for the Moving Wall condition (C, D).</w:t>
        </w:r>
      </w:ins>
    </w:p>
    <w:p w14:paraId="1CFC5F04" w14:textId="44C9AF88" w:rsidR="00FC2FC1" w:rsidRDefault="00776DDF" w:rsidP="00D217A0">
      <w:pPr>
        <w:jc w:val="both"/>
        <w:rPr>
          <w:ins w:id="974" w:author="Björn Jörges" w:date="2021-06-02T02:07:00Z"/>
        </w:rPr>
      </w:pPr>
      <w:ins w:id="975" w:author="Björn Jörges" w:date="2021-06-17T00:06:00Z">
        <w:r w:rsidRPr="00BB0647">
          <w:rPr>
            <w:b/>
            <w:bCs/>
          </w:rPr>
          <w:t>Blank Wall Condition</w:t>
        </w:r>
        <w:r>
          <w:rPr>
            <w:b/>
            <w:bCs/>
          </w:rPr>
          <w:t xml:space="preserve">: </w:t>
        </w:r>
      </w:ins>
      <w:ins w:id="976" w:author="Björn Jörges" w:date="2021-06-17T00:09:00Z">
        <w:r w:rsidR="005051F7">
          <w:rPr>
            <w:b/>
            <w:bCs/>
          </w:rPr>
          <w:t>e</w:t>
        </w:r>
      </w:ins>
      <w:ins w:id="977" w:author="Björn Jörges" w:date="2021-06-17T00:06:00Z">
        <w:r w:rsidRPr="00BB0647">
          <w:rPr>
            <w:b/>
            <w:bCs/>
          </w:rPr>
          <w:t>xploratory analyses</w:t>
        </w:r>
        <w:r>
          <w:rPr>
            <w:b/>
            <w:bCs/>
          </w:rPr>
          <w:t xml:space="preserve"> –</w:t>
        </w:r>
        <w:r>
          <w:t xml:space="preserve"> </w:t>
        </w:r>
      </w:ins>
      <w:ins w:id="978" w:author="Björn Jörges" w:date="2021-04-21T00:09:00Z">
        <w:r w:rsidR="00FC2FC1">
          <w:t xml:space="preserve">As for our main hypothesis, we explored to what extent visually simulated self-motion </w:t>
        </w:r>
      </w:ins>
      <w:ins w:id="979" w:author="Björn Jörges" w:date="2021-04-21T00:10:00Z">
        <w:r w:rsidR="00FC2FC1">
          <w:t xml:space="preserve">affected </w:t>
        </w:r>
      </w:ins>
      <w:ins w:id="980" w:author="Björn Jörges" w:date="2021-06-17T00:04:00Z">
        <w:r w:rsidR="00CC055F">
          <w:t>precision</w:t>
        </w:r>
      </w:ins>
      <w:ins w:id="981" w:author="Björn Jörges" w:date="2021-04-21T00:10:00Z">
        <w:r w:rsidR="00FC2FC1">
          <w:t xml:space="preserve"> and </w:t>
        </w:r>
      </w:ins>
      <w:ins w:id="982" w:author="Björn Jörges" w:date="2021-06-17T00:04:00Z">
        <w:r w:rsidR="00CC055F">
          <w:t>accuracy</w:t>
        </w:r>
      </w:ins>
      <w:ins w:id="983" w:author="Björn Jörges" w:date="2021-04-21T00:10:00Z">
        <w:r w:rsidR="00FC2FC1">
          <w:t xml:space="preserve"> differentially when simulated self-motion and object motion when in the same direction or in opposite directions</w:t>
        </w:r>
      </w:ins>
      <w:ins w:id="984" w:author="Björn Jörges" w:date="2021-06-24T03:05:00Z">
        <w:r w:rsidR="007F0446">
          <w:t xml:space="preserve"> (see </w:t>
        </w:r>
        <w:r w:rsidR="007F0446">
          <w:fldChar w:fldCharType="begin"/>
        </w:r>
        <w:r w:rsidR="007F0446">
          <w:instrText xml:space="preserve"> REF _Ref73754037 \h </w:instrText>
        </w:r>
      </w:ins>
      <w:r w:rsidR="007F0446">
        <w:fldChar w:fldCharType="separate"/>
      </w:r>
      <w:ins w:id="985" w:author="Björn Jörges" w:date="2021-06-24T03:05:00Z">
        <w:r w:rsidR="007F0446">
          <w:t xml:space="preserve">Figure </w:t>
        </w:r>
        <w:r w:rsidR="007F0446">
          <w:rPr>
            <w:noProof/>
          </w:rPr>
          <w:t>4</w:t>
        </w:r>
        <w:r w:rsidR="007F0446">
          <w:fldChar w:fldCharType="end"/>
        </w:r>
        <w:r w:rsidR="007F0446">
          <w:t>A and B)</w:t>
        </w:r>
      </w:ins>
      <w:ins w:id="986" w:author="Björn Jörges" w:date="2021-04-21T00:10:00Z">
        <w:r w:rsidR="00FC2FC1">
          <w:t xml:space="preserve">. As above, we computed 95% confidence intervals </w:t>
        </w:r>
      </w:ins>
      <w:ins w:id="987" w:author="Björn Jörges" w:date="2021-04-21T00:11:00Z">
        <w:r w:rsidR="00FC2FC1">
          <w:t xml:space="preserve">for all fixed effects in the full </w:t>
        </w:r>
      </w:ins>
      <w:ins w:id="988" w:author="Björn Jörges" w:date="2021-06-16T04:38:00Z">
        <w:r w:rsidR="00AC6B7D">
          <w:t>GLMM</w:t>
        </w:r>
      </w:ins>
      <w:ins w:id="989" w:author="Björn Jörges" w:date="2021-04-21T00:11:00Z">
        <w:r w:rsidR="00FC2FC1">
          <w:t xml:space="preserve"> (specified in Equation 4). The results for the blank wall subset of the dataset can be found in</w:t>
        </w:r>
      </w:ins>
      <w:ins w:id="990" w:author="Björn Jörges" w:date="2021-06-04T03:54:00Z">
        <w:r w:rsidR="006B71A6">
          <w:t xml:space="preserve"> </w:t>
        </w:r>
        <w:r w:rsidR="006B71A6">
          <w:fldChar w:fldCharType="begin"/>
        </w:r>
        <w:r w:rsidR="006B71A6">
          <w:instrText xml:space="preserve"> REF _Ref73582469 \h </w:instrText>
        </w:r>
      </w:ins>
      <w:r w:rsidR="006B71A6">
        <w:fldChar w:fldCharType="separate"/>
      </w:r>
      <w:ins w:id="991" w:author="Björn Jörges" w:date="2021-06-24T03:38:00Z">
        <w:r w:rsidR="00DD473C">
          <w:t xml:space="preserve">Table </w:t>
        </w:r>
        <w:r w:rsidR="00DD473C">
          <w:rPr>
            <w:noProof/>
          </w:rPr>
          <w:t>4</w:t>
        </w:r>
      </w:ins>
      <w:ins w:id="992" w:author="Björn Jörges" w:date="2021-06-04T03:54:00Z">
        <w:r w:rsidR="006B71A6">
          <w:fldChar w:fldCharType="end"/>
        </w:r>
      </w:ins>
      <w:ins w:id="993" w:author="Björn Jörges" w:date="2021-04-21T00:11:00Z">
        <w:r w:rsidR="00FC2FC1">
          <w:t>.</w:t>
        </w:r>
      </w:ins>
      <w:ins w:id="994" w:author="Björn Jörges" w:date="2021-05-18T22:32:00Z">
        <w:r w:rsidR="00E72C4D">
          <w:t xml:space="preserve"> Here, we found that </w:t>
        </w:r>
      </w:ins>
      <w:ins w:id="995" w:author="Björn Jörges" w:date="2021-05-28T01:09:00Z">
        <w:r w:rsidR="003926C0">
          <w:t xml:space="preserve">visually simulated self-motion in the opposite direction of the target </w:t>
        </w:r>
      </w:ins>
      <w:ins w:id="996" w:author="Björn Jörges" w:date="2021-05-28T01:10:00Z">
        <w:r w:rsidR="003926C0">
          <w:t>elicited</w:t>
        </w:r>
      </w:ins>
      <w:ins w:id="997" w:author="Björn Jörges" w:date="2021-06-02T02:07:00Z">
        <w:r w:rsidR="00914809">
          <w:t xml:space="preserve"> significantly</w:t>
        </w:r>
      </w:ins>
      <w:ins w:id="998" w:author="Björn Jörges" w:date="2021-05-28T01:10:00Z">
        <w:r w:rsidR="003926C0">
          <w:t xml:space="preserve"> </w:t>
        </w:r>
      </w:ins>
      <w:ins w:id="999" w:author="Björn Jörges" w:date="2021-06-17T00:04:00Z">
        <w:r w:rsidR="00F632C5">
          <w:t>lower precision</w:t>
        </w:r>
      </w:ins>
      <w:ins w:id="1000" w:author="Björn Jörges" w:date="2021-05-28T01:10:00Z">
        <w:r w:rsidR="003926C0">
          <w:t>.</w:t>
        </w:r>
      </w:ins>
    </w:p>
    <w:p w14:paraId="32CCFBF7" w14:textId="0B91873C" w:rsidR="00914809" w:rsidRDefault="00914809" w:rsidP="00D217A0">
      <w:pPr>
        <w:jc w:val="both"/>
        <w:rPr>
          <w:ins w:id="1001" w:author="Björn Jörges" w:date="2021-04-21T00:11:00Z"/>
        </w:rPr>
      </w:pPr>
      <w:ins w:id="1002" w:author="Björn Jörges" w:date="2021-06-02T02:07:00Z">
        <w:r>
          <w:t xml:space="preserve">As for compensation, </w:t>
        </w:r>
      </w:ins>
      <w:ins w:id="1003" w:author="Björn Jörges" w:date="2021-06-02T02:08:00Z">
        <w:r>
          <w:t xml:space="preserve">visually induced </w:t>
        </w:r>
      </w:ins>
      <w:ins w:id="1004" w:author="Björn Jörges" w:date="2021-06-02T02:07:00Z">
        <w:r>
          <w:t>self-mot</w:t>
        </w:r>
      </w:ins>
      <w:ins w:id="1005" w:author="Björn Jörges" w:date="2021-06-02T02:08:00Z">
        <w:r>
          <w:t>ion in the same direction as the target was compensated for</w:t>
        </w:r>
      </w:ins>
      <w:ins w:id="1006" w:author="Björn Jörges" w:date="2021-06-02T02:15:00Z">
        <w:r w:rsidR="00FD1090">
          <w:t>, on average,</w:t>
        </w:r>
      </w:ins>
      <w:ins w:id="1007" w:author="Björn Jörges" w:date="2021-06-02T02:08:00Z">
        <w:r>
          <w:t xml:space="preserve"> by 106%, that is, we observed a slight overcompensation. Visually induced self-motion in the opposite direction was compensated for by 68%</w:t>
        </w:r>
      </w:ins>
      <w:ins w:id="1008" w:author="Björn Jörges" w:date="2021-06-02T02:09:00Z">
        <w:r>
          <w:t>.</w:t>
        </w:r>
      </w:ins>
    </w:p>
    <w:p w14:paraId="0D3DD9B2" w14:textId="6DC8B74F" w:rsidR="004E1B00" w:rsidRDefault="002C279E" w:rsidP="00BB0647">
      <w:pPr>
        <w:pStyle w:val="Caption"/>
        <w:keepNext/>
        <w:jc w:val="both"/>
        <w:rPr>
          <w:ins w:id="1009" w:author="Björn Jörges" w:date="2021-05-10T20:16:00Z"/>
        </w:rPr>
      </w:pPr>
      <w:bookmarkStart w:id="1010" w:name="_Ref73582469"/>
      <w:ins w:id="1011" w:author="Björn Jörges" w:date="2021-04-22T01:33:00Z">
        <w:r>
          <w:lastRenderedPageBreak/>
          <w:t xml:space="preserve">Table </w:t>
        </w:r>
        <w:r>
          <w:fldChar w:fldCharType="begin"/>
        </w:r>
        <w:r>
          <w:instrText xml:space="preserve"> SEQ Table \* ARABIC </w:instrText>
        </w:r>
      </w:ins>
      <w:r>
        <w:fldChar w:fldCharType="separate"/>
      </w:r>
      <w:ins w:id="1012" w:author="Björn Jörges" w:date="2021-06-24T03:15:00Z">
        <w:r w:rsidR="00F213BF">
          <w:rPr>
            <w:noProof/>
          </w:rPr>
          <w:t>4</w:t>
        </w:r>
      </w:ins>
      <w:ins w:id="1013" w:author="Björn Jörges" w:date="2021-04-22T01:33:00Z">
        <w:r>
          <w:fldChar w:fldCharType="end"/>
        </w:r>
        <w:bookmarkEnd w:id="1010"/>
        <w:r>
          <w:t>:</w:t>
        </w:r>
      </w:ins>
      <w:ins w:id="1014" w:author="Björn Jörges" w:date="2021-04-22T01:36:00Z">
        <w:r w:rsidR="004144B5">
          <w:t xml:space="preserve"> </w:t>
        </w:r>
        <w:r w:rsidR="004144B5" w:rsidRPr="004144B5">
          <w:t xml:space="preserve">Intercept and regression coefficients along with the corresponding standard errors and confidence intervals for the </w:t>
        </w:r>
      </w:ins>
      <w:ins w:id="1015" w:author="Björn Jörges" w:date="2021-06-16T04:38:00Z">
        <w:r w:rsidR="00AC6B7D">
          <w:t>GLMM</w:t>
        </w:r>
      </w:ins>
      <w:ins w:id="1016" w:author="Björn Jörges" w:date="2021-04-22T01:36:00Z">
        <w:r w:rsidR="004144B5" w:rsidRPr="004144B5">
          <w:t xml:space="preserve"> we fitted to test for the impact of </w:t>
        </w:r>
      </w:ins>
      <w:ins w:id="1017" w:author="Björn Jörges" w:date="2021-04-22T01:37:00Z">
        <w:r w:rsidR="004144B5">
          <w:t xml:space="preserve">visually simulated </w:t>
        </w:r>
      </w:ins>
      <w:ins w:id="1018" w:author="Björn Jörges" w:date="2021-04-22T01:36:00Z">
        <w:r w:rsidR="004144B5">
          <w:t>self-motion</w:t>
        </w:r>
      </w:ins>
      <w:ins w:id="1019" w:author="Björn Jörges" w:date="2021-04-22T01:37:00Z">
        <w:r w:rsidR="004144B5">
          <w:t xml:space="preserve"> with a blank wall backdrop</w:t>
        </w:r>
      </w:ins>
      <w:ins w:id="1020" w:author="Björn Jörges" w:date="2021-04-22T01:36:00Z">
        <w:r w:rsidR="004144B5" w:rsidRPr="004144B5">
          <w:t xml:space="preserve"> on </w:t>
        </w:r>
      </w:ins>
      <w:ins w:id="1021" w:author="Björn Jörges" w:date="2021-06-17T00:05:00Z">
        <w:r w:rsidR="00F632C5">
          <w:t>accuracy and precision</w:t>
        </w:r>
      </w:ins>
      <w:ins w:id="1022" w:author="Björn Jörges" w:date="2021-04-22T01:37:00Z">
        <w:r w:rsidR="004144B5">
          <w:t>.</w:t>
        </w:r>
      </w:ins>
    </w:p>
    <w:bookmarkStart w:id="1023" w:name="_MON_1680472053"/>
    <w:bookmarkEnd w:id="1023"/>
    <w:p w14:paraId="390EBF25" w14:textId="56416F3E" w:rsidR="00FC2FC1" w:rsidRDefault="00D77F87" w:rsidP="00D217A0">
      <w:pPr>
        <w:jc w:val="both"/>
        <w:rPr>
          <w:ins w:id="1024" w:author="Björn Jörges" w:date="2021-04-20T22:51:00Z"/>
        </w:rPr>
      </w:pPr>
      <w:ins w:id="1025" w:author="Björn Jörges" w:date="2021-04-21T01:01:00Z">
        <w:r>
          <w:object w:dxaOrig="8902" w:dyaOrig="2924" w14:anchorId="0EBAD07F">
            <v:shape id="_x0000_i1026" type="#_x0000_t75" style="width:444.9pt;height:146.15pt" o:ole="">
              <v:imagedata r:id="rId17" o:title=""/>
            </v:shape>
            <o:OLEObject Type="Embed" ProgID="Excel.Sheet.12" ShapeID="_x0000_i1026" DrawAspect="Content" ObjectID="_1686870065" r:id="rId18"/>
          </w:object>
        </w:r>
      </w:ins>
    </w:p>
    <w:p w14:paraId="048767BB" w14:textId="6607FBF7" w:rsidR="006C0DB2" w:rsidRPr="00DB7A06" w:rsidRDefault="00287D80" w:rsidP="00D217A0">
      <w:pPr>
        <w:jc w:val="both"/>
        <w:rPr>
          <w:ins w:id="1026" w:author="Björn Jörges" w:date="2021-04-20T04:41:00Z"/>
        </w:rPr>
      </w:pPr>
      <w:ins w:id="1027" w:author="Björn Jörges" w:date="2021-04-20T23:11:00Z">
        <w:r w:rsidRPr="00BB0647">
          <w:rPr>
            <w:b/>
            <w:bCs/>
          </w:rPr>
          <w:t>Moving Wall Condition</w:t>
        </w:r>
      </w:ins>
      <w:ins w:id="1028" w:author="Björn Jörges" w:date="2021-06-17T00:07:00Z">
        <w:r w:rsidR="00776DDF">
          <w:rPr>
            <w:b/>
            <w:bCs/>
          </w:rPr>
          <w:t xml:space="preserve">: </w:t>
        </w:r>
      </w:ins>
      <w:ins w:id="1029" w:author="Björn Jörges" w:date="2021-06-17T00:08:00Z">
        <w:r w:rsidR="005051F7">
          <w:rPr>
            <w:b/>
            <w:bCs/>
          </w:rPr>
          <w:t>p</w:t>
        </w:r>
      </w:ins>
      <w:ins w:id="1030" w:author="Björn Jörges" w:date="2021-06-17T00:07:00Z">
        <w:r w:rsidR="00776DDF">
          <w:rPr>
            <w:b/>
            <w:bCs/>
          </w:rPr>
          <w:t>reregistered analys</w:t>
        </w:r>
      </w:ins>
      <w:ins w:id="1031" w:author="Björn Jörges" w:date="2021-06-17T00:09:00Z">
        <w:r w:rsidR="005051F7">
          <w:rPr>
            <w:b/>
            <w:bCs/>
          </w:rPr>
          <w:t>e</w:t>
        </w:r>
      </w:ins>
      <w:ins w:id="1032" w:author="Björn Jörges" w:date="2021-06-17T00:07:00Z">
        <w:r w:rsidR="00776DDF">
          <w:rPr>
            <w:b/>
            <w:bCs/>
          </w:rPr>
          <w:t>s</w:t>
        </w:r>
        <w:r w:rsidR="00776DDF">
          <w:t xml:space="preserve"> –</w:t>
        </w:r>
      </w:ins>
      <w:ins w:id="1033" w:author="Björn Jörges" w:date="2021-04-20T23:11:00Z">
        <w:r>
          <w:t xml:space="preserve"> Lastly, we tested whether the moving wall condition impacted </w:t>
        </w:r>
      </w:ins>
      <w:ins w:id="1034" w:author="Björn Jörges" w:date="2021-06-17T00:05:00Z">
        <w:r w:rsidR="00F632C5">
          <w:t>precision</w:t>
        </w:r>
      </w:ins>
      <w:ins w:id="1035" w:author="Björn Jörges" w:date="2021-04-20T23:11:00Z">
        <w:r>
          <w:t xml:space="preserve"> and </w:t>
        </w:r>
      </w:ins>
      <w:ins w:id="1036" w:author="Björn Jörges" w:date="2021-06-17T00:05:00Z">
        <w:r w:rsidR="00F632C5">
          <w:t>accuracy</w:t>
        </w:r>
      </w:ins>
      <w:ins w:id="1037" w:author="Björn Jörges" w:date="2021-04-20T23:11:00Z">
        <w:r>
          <w:t>.</w:t>
        </w:r>
      </w:ins>
      <w:ins w:id="1038" w:author="Björn Jörges" w:date="2021-06-17T00:07:00Z">
        <w:r w:rsidR="00776DDF">
          <w:t xml:space="preserve"> </w:t>
        </w:r>
      </w:ins>
      <w:ins w:id="1039" w:author="Björn Jörges" w:date="2021-04-20T23:11:00Z">
        <w:r>
          <w:t xml:space="preserve">To test for the impact of the moving backdrop on </w:t>
        </w:r>
      </w:ins>
      <w:ins w:id="1040" w:author="Björn Jörges" w:date="2021-06-17T00:05:00Z">
        <w:r w:rsidR="00F632C5">
          <w:t>precision</w:t>
        </w:r>
      </w:ins>
      <w:ins w:id="1041" w:author="Björn Jörges" w:date="2021-04-20T23:11:00Z">
        <w:r>
          <w:t xml:space="preserve">, we fitted the relevant </w:t>
        </w:r>
      </w:ins>
      <w:ins w:id="1042" w:author="Björn Jörges" w:date="2021-06-16T04:38:00Z">
        <w:r w:rsidR="00AC6B7D">
          <w:t>GLMMs</w:t>
        </w:r>
      </w:ins>
      <w:ins w:id="1043" w:author="Björn Jörges" w:date="2021-04-20T23:11:00Z">
        <w:r>
          <w:t xml:space="preserve"> (Equation </w:t>
        </w:r>
      </w:ins>
      <w:ins w:id="1044" w:author="Björn Jörges" w:date="2021-06-24T04:01:00Z">
        <w:r w:rsidR="00B1303C">
          <w:t>4</w:t>
        </w:r>
      </w:ins>
      <w:ins w:id="1045" w:author="Björn Jörges" w:date="2021-04-20T23:11:00Z">
        <w:r>
          <w:t xml:space="preserve"> and</w:t>
        </w:r>
      </w:ins>
      <w:ins w:id="1046" w:author="Björn Jörges" w:date="2021-04-20T23:12:00Z">
        <w:r>
          <w:t xml:space="preserve"> </w:t>
        </w:r>
      </w:ins>
      <w:ins w:id="1047" w:author="Björn Jörges" w:date="2021-06-24T04:01:00Z">
        <w:r w:rsidR="00B1303C">
          <w:t>5</w:t>
        </w:r>
      </w:ins>
      <w:ins w:id="1048" w:author="Björn Jörges" w:date="2021-04-20T23:12:00Z">
        <w:r>
          <w:t>)</w:t>
        </w:r>
      </w:ins>
      <w:ins w:id="1049" w:author="Björn Jörges" w:date="2021-04-20T23:11:00Z">
        <w:r>
          <w:t xml:space="preserve"> </w:t>
        </w:r>
      </w:ins>
      <w:ins w:id="1050" w:author="Björn Jörges" w:date="2021-04-20T23:12:00Z">
        <w:r>
          <w:t xml:space="preserve">and compared them with a Likelihood Ratio Test. </w:t>
        </w:r>
      </w:ins>
      <w:ins w:id="1051" w:author="Björn Jörges" w:date="2021-05-18T22:30:00Z">
        <w:r w:rsidR="0086035C">
          <w:t>In agreement with</w:t>
        </w:r>
      </w:ins>
      <w:ins w:id="1052" w:author="Björn Jörges" w:date="2021-04-20T23:16:00Z">
        <w:r>
          <w:t xml:space="preserve"> our hypothesis, t</w:t>
        </w:r>
      </w:ins>
      <w:ins w:id="1053" w:author="Björn Jörges" w:date="2021-04-20T23:12:00Z">
        <w:r>
          <w:t>h</w:t>
        </w:r>
      </w:ins>
      <w:ins w:id="1054" w:author="Björn Jörges" w:date="2021-04-20T23:13:00Z">
        <w:r>
          <w:t xml:space="preserve">e </w:t>
        </w:r>
      </w:ins>
      <w:ins w:id="1055" w:author="Björn Jörges" w:date="2021-06-16T04:38:00Z">
        <w:r w:rsidR="00AC6B7D">
          <w:t>T</w:t>
        </w:r>
      </w:ins>
      <w:ins w:id="1056" w:author="Björn Jörges" w:date="2021-04-20T23:13:00Z">
        <w:r>
          <w:t xml:space="preserve">est </w:t>
        </w:r>
      </w:ins>
      <w:ins w:id="1057" w:author="Björn Jörges" w:date="2021-06-16T04:38:00Z">
        <w:r w:rsidR="00AC6B7D">
          <w:t>GLMM</w:t>
        </w:r>
      </w:ins>
      <w:ins w:id="1058" w:author="Björn Jörges" w:date="2021-04-20T23:13:00Z">
        <w:r>
          <w:t xml:space="preserve"> was </w:t>
        </w:r>
      </w:ins>
      <w:ins w:id="1059" w:author="Björn Jörges" w:date="2021-05-18T22:30:00Z">
        <w:r w:rsidR="0086035C">
          <w:t xml:space="preserve">not </w:t>
        </w:r>
      </w:ins>
      <w:ins w:id="1060" w:author="Björn Jörges" w:date="2021-04-20T23:13:00Z">
        <w:r>
          <w:t>significantly bette</w:t>
        </w:r>
      </w:ins>
      <w:ins w:id="1061" w:author="Björn Jörges" w:date="2021-04-20T23:16:00Z">
        <w:r>
          <w:t xml:space="preserve">r than the </w:t>
        </w:r>
      </w:ins>
      <w:ins w:id="1062" w:author="Björn Jörges" w:date="2021-06-16T04:38:00Z">
        <w:r w:rsidR="00AC6B7D">
          <w:t>N</w:t>
        </w:r>
      </w:ins>
      <w:ins w:id="1063" w:author="Björn Jörges" w:date="2021-04-20T23:16:00Z">
        <w:r>
          <w:t xml:space="preserve">ull </w:t>
        </w:r>
      </w:ins>
      <w:ins w:id="1064" w:author="Björn Jörges" w:date="2021-06-16T04:38:00Z">
        <w:r w:rsidR="00AC6B7D">
          <w:t>GLMM</w:t>
        </w:r>
      </w:ins>
      <w:ins w:id="1065" w:author="Björn Jörges" w:date="2021-04-20T23:16:00Z">
        <w:r>
          <w:t xml:space="preserve"> (p = 0.</w:t>
        </w:r>
      </w:ins>
      <w:ins w:id="1066" w:author="Björn Jörges" w:date="2021-05-28T01:10:00Z">
        <w:r w:rsidR="003926C0">
          <w:t>0</w:t>
        </w:r>
      </w:ins>
      <w:ins w:id="1067" w:author="Björn Jörges" w:date="2021-06-04T03:56:00Z">
        <w:r w:rsidR="00474C10">
          <w:t>86</w:t>
        </w:r>
      </w:ins>
      <w:ins w:id="1068" w:author="Björn Jörges" w:date="2021-04-20T23:16:00Z">
        <w:r>
          <w:t xml:space="preserve">), that is, the moving wall </w:t>
        </w:r>
      </w:ins>
      <w:ins w:id="1069" w:author="Björn Jörges" w:date="2021-05-18T22:31:00Z">
        <w:r w:rsidR="0086035C">
          <w:t xml:space="preserve">did not have </w:t>
        </w:r>
      </w:ins>
      <w:ins w:id="1070" w:author="Björn Jörges" w:date="2021-04-20T23:16:00Z">
        <w:r>
          <w:t xml:space="preserve">a significant impact on </w:t>
        </w:r>
      </w:ins>
      <w:ins w:id="1071" w:author="Björn Jörges" w:date="2021-06-17T00:05:00Z">
        <w:r w:rsidR="00F632C5">
          <w:t>precision</w:t>
        </w:r>
      </w:ins>
      <w:ins w:id="1072" w:author="Björn Jörges" w:date="2021-04-20T23:16:00Z">
        <w:r>
          <w:t>.</w:t>
        </w:r>
      </w:ins>
    </w:p>
    <w:p w14:paraId="36BB2CFB" w14:textId="6BDB0D6C" w:rsidR="00FC2FC1" w:rsidRDefault="00D611EF" w:rsidP="00D217A0">
      <w:pPr>
        <w:jc w:val="both"/>
        <w:rPr>
          <w:ins w:id="1073" w:author="Björn Jörges" w:date="2021-04-21T01:43:00Z"/>
        </w:rPr>
      </w:pPr>
      <w:ins w:id="1074" w:author="Björn Jörges" w:date="2021-04-20T23:23:00Z">
        <w:r>
          <w:t xml:space="preserve">For </w:t>
        </w:r>
      </w:ins>
      <w:ins w:id="1075" w:author="Björn Jörges" w:date="2021-06-17T00:06:00Z">
        <w:r w:rsidR="003E2DAD">
          <w:t>accuracy</w:t>
        </w:r>
      </w:ins>
      <w:ins w:id="1076" w:author="Björn Jörges" w:date="2021-04-20T23:23:00Z">
        <w:r>
          <w:t xml:space="preserve">, we fitted the </w:t>
        </w:r>
      </w:ins>
      <w:ins w:id="1077" w:author="Björn Jörges" w:date="2021-06-16T04:38:00Z">
        <w:r w:rsidR="00CD2DD5">
          <w:t>T</w:t>
        </w:r>
      </w:ins>
      <w:ins w:id="1078" w:author="Björn Jörges" w:date="2021-04-20T23:23:00Z">
        <w:r>
          <w:t xml:space="preserve">est </w:t>
        </w:r>
      </w:ins>
      <w:ins w:id="1079" w:author="Björn Jörges" w:date="2021-06-16T04:38:00Z">
        <w:r w:rsidR="00CD2DD5">
          <w:t>GLMM</w:t>
        </w:r>
      </w:ins>
      <w:ins w:id="1080" w:author="Björn Jörges" w:date="2021-04-20T23:23:00Z">
        <w:r>
          <w:t xml:space="preserve"> (Equation </w:t>
        </w:r>
      </w:ins>
      <w:ins w:id="1081" w:author="Björn Jörges" w:date="2021-06-24T04:01:00Z">
        <w:r w:rsidR="00B1303C">
          <w:t>6</w:t>
        </w:r>
      </w:ins>
      <w:ins w:id="1082" w:author="Björn Jörges" w:date="2021-04-20T23:23:00Z">
        <w:r>
          <w:t>) and th</w:t>
        </w:r>
      </w:ins>
      <w:ins w:id="1083" w:author="Björn Jörges" w:date="2021-04-20T23:24:00Z">
        <w:r>
          <w:t xml:space="preserve">e </w:t>
        </w:r>
      </w:ins>
      <w:ins w:id="1084" w:author="Björn Jörges" w:date="2021-06-16T04:39:00Z">
        <w:r w:rsidR="00CD2DD5">
          <w:t>N</w:t>
        </w:r>
      </w:ins>
      <w:ins w:id="1085" w:author="Björn Jörges" w:date="2021-04-20T23:24:00Z">
        <w:r>
          <w:t xml:space="preserve">ull </w:t>
        </w:r>
      </w:ins>
      <w:ins w:id="1086" w:author="Björn Jörges" w:date="2021-06-16T04:39:00Z">
        <w:r w:rsidR="00CD2DD5">
          <w:t>GLMM</w:t>
        </w:r>
      </w:ins>
      <w:ins w:id="1087" w:author="Björn Jörges" w:date="2021-04-20T23:24:00Z">
        <w:r>
          <w:t xml:space="preserve"> (Equation </w:t>
        </w:r>
      </w:ins>
      <w:ins w:id="1088" w:author="Björn Jörges" w:date="2021-06-24T04:02:00Z">
        <w:r w:rsidR="00B1303C">
          <w:t>7</w:t>
        </w:r>
      </w:ins>
      <w:ins w:id="1089" w:author="Björn Jörges" w:date="2021-04-20T23:24:00Z">
        <w:r>
          <w:t xml:space="preserve">) on the relevant subset of the data and compared them with a Likelihood Ratio Test. The </w:t>
        </w:r>
      </w:ins>
      <w:ins w:id="1090" w:author="Björn Jörges" w:date="2021-06-16T04:40:00Z">
        <w:r w:rsidR="00C75CAF">
          <w:t>T</w:t>
        </w:r>
      </w:ins>
      <w:ins w:id="1091" w:author="Björn Jörges" w:date="2021-04-20T23:24:00Z">
        <w:r>
          <w:t xml:space="preserve">est </w:t>
        </w:r>
      </w:ins>
      <w:ins w:id="1092" w:author="Björn Jörges" w:date="2021-06-16T04:40:00Z">
        <w:r w:rsidR="00C75CAF">
          <w:t>GLMM</w:t>
        </w:r>
      </w:ins>
      <w:ins w:id="1093" w:author="Björn Jörges" w:date="2021-04-20T23:24:00Z">
        <w:r>
          <w:t xml:space="preserve"> was</w:t>
        </w:r>
      </w:ins>
      <w:ins w:id="1094" w:author="Björn Jörges" w:date="2021-04-20T23:27:00Z">
        <w:r>
          <w:t xml:space="preserve"> significantly better than the </w:t>
        </w:r>
      </w:ins>
      <w:ins w:id="1095" w:author="Björn Jörges" w:date="2021-06-16T04:40:00Z">
        <w:r w:rsidR="00C75CAF">
          <w:t>N</w:t>
        </w:r>
      </w:ins>
      <w:ins w:id="1096" w:author="Björn Jörges" w:date="2021-04-20T23:27:00Z">
        <w:r>
          <w:t xml:space="preserve">ull </w:t>
        </w:r>
      </w:ins>
      <w:ins w:id="1097" w:author="Björn Jörges" w:date="2021-06-16T04:40:00Z">
        <w:r w:rsidR="00C75CAF">
          <w:t>GLMM</w:t>
        </w:r>
      </w:ins>
      <w:ins w:id="1098" w:author="Björn Jörges" w:date="2021-04-20T23:27:00Z">
        <w:r>
          <w:t xml:space="preserve"> (p </w:t>
        </w:r>
      </w:ins>
      <w:ins w:id="1099" w:author="Björn Jörges" w:date="2021-06-04T03:57:00Z">
        <w:r w:rsidR="00EC224C">
          <w:t>=</w:t>
        </w:r>
      </w:ins>
      <w:ins w:id="1100" w:author="Björn Jörges" w:date="2021-04-20T23:27:00Z">
        <w:r>
          <w:t xml:space="preserve"> </w:t>
        </w:r>
      </w:ins>
      <w:ins w:id="1101" w:author="Björn Jörges" w:date="2021-04-21T00:02:00Z">
        <w:r w:rsidR="001E295C">
          <w:t>0.0</w:t>
        </w:r>
      </w:ins>
      <w:ins w:id="1102" w:author="Björn Jörges" w:date="2021-06-04T03:57:00Z">
        <w:r w:rsidR="00EC224C">
          <w:t>3</w:t>
        </w:r>
      </w:ins>
      <w:ins w:id="1103" w:author="Björn Jörges" w:date="2021-04-20T23:27:00Z">
        <w:r>
          <w:t>)</w:t>
        </w:r>
      </w:ins>
      <w:ins w:id="1104" w:author="Björn Jörges" w:date="2021-04-20T23:29:00Z">
        <w:r>
          <w:t xml:space="preserve">, </w:t>
        </w:r>
      </w:ins>
      <w:ins w:id="1105" w:author="Björn Jörges" w:date="2021-04-21T00:00:00Z">
        <w:r w:rsidR="001E295C">
          <w:t xml:space="preserve">counter to </w:t>
        </w:r>
      </w:ins>
      <w:ins w:id="1106" w:author="Björn Jörges" w:date="2021-04-20T23:29:00Z">
        <w:r>
          <w:t xml:space="preserve">our hypothesis that the moving wall would not impact </w:t>
        </w:r>
        <w:r w:rsidR="009F488C">
          <w:t>PSEs</w:t>
        </w:r>
      </w:ins>
      <w:ins w:id="1107" w:author="Björn Jörges" w:date="2021-04-20T23:30:00Z">
        <w:r w:rsidR="009F488C">
          <w:t>.</w:t>
        </w:r>
      </w:ins>
      <w:ins w:id="1108" w:author="Björn Jörges" w:date="2021-04-21T00:06:00Z">
        <w:r w:rsidR="00FC2FC1">
          <w:t xml:space="preserve"> The intercept for the </w:t>
        </w:r>
      </w:ins>
      <w:ins w:id="1109" w:author="Björn Jörges" w:date="2021-06-16T04:39:00Z">
        <w:r w:rsidR="00CD2DD5">
          <w:t>T</w:t>
        </w:r>
      </w:ins>
      <w:ins w:id="1110" w:author="Björn Jörges" w:date="2021-04-21T00:06:00Z">
        <w:r w:rsidR="00FC2FC1">
          <w:t xml:space="preserve">est </w:t>
        </w:r>
      </w:ins>
      <w:ins w:id="1111" w:author="Björn Jörges" w:date="2021-06-16T04:39:00Z">
        <w:r w:rsidR="00CD2DD5">
          <w:t>GLMM</w:t>
        </w:r>
      </w:ins>
      <w:ins w:id="1112" w:author="Björn Jörges" w:date="2021-04-21T00:06:00Z">
        <w:r w:rsidR="00FC2FC1">
          <w:t xml:space="preserve"> was </w:t>
        </w:r>
      </w:ins>
      <w:ins w:id="1113" w:author="Björn Jörges" w:date="2021-05-28T01:10:00Z">
        <w:r w:rsidR="003926C0" w:rsidRPr="003926C0">
          <w:t>-2.67 (SE = 0.26)</w:t>
        </w:r>
      </w:ins>
      <w:ins w:id="1114" w:author="Björn Jörges" w:date="2021-04-21T00:06:00Z">
        <w:r w:rsidR="00FC2FC1">
          <w:t xml:space="preserve">. We found regression coefficients of </w:t>
        </w:r>
      </w:ins>
      <w:ins w:id="1115" w:author="Björn Jörges" w:date="2021-05-28T01:11:00Z">
        <w:r w:rsidR="003926C0" w:rsidRPr="003926C0">
          <w:t>0.09 (SE = 0.06)</w:t>
        </w:r>
      </w:ins>
      <w:ins w:id="1116" w:author="Björn Jörges" w:date="2021-04-21T00:06:00Z">
        <w:r w:rsidR="00FC2FC1">
          <w:t xml:space="preserve"> for the fixed effect “Self-motion: Same Direction”, </w:t>
        </w:r>
      </w:ins>
      <w:ins w:id="1117" w:author="Björn Jörges" w:date="2021-05-28T01:11:00Z">
        <w:r w:rsidR="003926C0" w:rsidRPr="003926C0">
          <w:t>-0.06 (SE = 0.08)</w:t>
        </w:r>
      </w:ins>
      <w:ins w:id="1118" w:author="Björn Jörges" w:date="2021-04-21T00:06:00Z">
        <w:r w:rsidR="00FC2FC1">
          <w:t xml:space="preserve"> for the fixed effect “Self-motion</w:t>
        </w:r>
      </w:ins>
      <w:ins w:id="1119" w:author="Björn Jörges" w:date="2021-04-21T00:07:00Z">
        <w:r w:rsidR="00FC2FC1">
          <w:t xml:space="preserve">: Opposite directions” and </w:t>
        </w:r>
      </w:ins>
      <w:ins w:id="1120" w:author="Björn Jörges" w:date="2021-04-21T00:06:00Z">
        <w:r w:rsidR="00FC2FC1" w:rsidRPr="00FC2FC1">
          <w:t>0.5</w:t>
        </w:r>
      </w:ins>
      <w:ins w:id="1121" w:author="Björn Jörges" w:date="2021-06-04T03:57:00Z">
        <w:r w:rsidR="00036386">
          <w:t>7</w:t>
        </w:r>
      </w:ins>
      <w:ins w:id="1122" w:author="Björn Jörges" w:date="2021-04-21T00:06:00Z">
        <w:r w:rsidR="00FC2FC1" w:rsidRPr="00FC2FC1">
          <w:t xml:space="preserve"> (SE = 0.0</w:t>
        </w:r>
      </w:ins>
      <w:ins w:id="1123" w:author="Björn Jörges" w:date="2021-05-18T22:31:00Z">
        <w:r w:rsidR="00E72C4D">
          <w:t>5</w:t>
        </w:r>
      </w:ins>
      <w:ins w:id="1124" w:author="Björn Jörges" w:date="2021-04-21T00:06:00Z">
        <w:r w:rsidR="00FC2FC1" w:rsidRPr="00FC2FC1">
          <w:t>)</w:t>
        </w:r>
      </w:ins>
      <w:ins w:id="1125" w:author="Björn Jörges" w:date="2021-04-21T00:07:00Z">
        <w:r w:rsidR="00FC2FC1">
          <w:t xml:space="preserve"> for “</w:t>
        </w:r>
      </w:ins>
      <m:oMath>
        <m:r>
          <w:ins w:id="1126" w:author="Björn Jörges" w:date="2021-05-19T03:23:00Z">
            <w:rPr>
              <w:rFonts w:ascii="Cambria Math" w:hAnsi="Cambria Math"/>
            </w:rPr>
            <m:t>Spee</m:t>
          </w:ins>
        </m:r>
        <m:sSub>
          <m:sSubPr>
            <m:ctrlPr>
              <w:ins w:id="1127" w:author="Björn Jörges" w:date="2021-05-19T03:23:00Z">
                <w:rPr>
                  <w:rFonts w:ascii="Cambria Math" w:hAnsi="Cambria Math"/>
                  <w:i/>
                </w:rPr>
              </w:ins>
            </m:ctrlPr>
          </m:sSubPr>
          <m:e>
            <m:r>
              <w:ins w:id="1128" w:author="Björn Jörges" w:date="2021-05-19T03:23:00Z">
                <w:rPr>
                  <w:rFonts w:ascii="Cambria Math" w:hAnsi="Cambria Math"/>
                </w:rPr>
                <m:t>d</m:t>
              </w:ins>
            </m:r>
          </m:e>
          <m:sub>
            <m:r>
              <w:ins w:id="1129" w:author="Björn Jörges" w:date="2021-05-19T03:23:00Z">
                <w:rPr>
                  <w:rFonts w:ascii="Cambria Math" w:hAnsi="Cambria Math"/>
                </w:rPr>
                <m:t>Ball Cloud</m:t>
              </w:ins>
            </m:r>
          </m:sub>
        </m:sSub>
      </m:oMath>
      <w:ins w:id="1130" w:author="Björn Jörges" w:date="2021-04-21T00:07:00Z">
        <w:r w:rsidR="00FC2FC1">
          <w:t>”.</w:t>
        </w:r>
      </w:ins>
    </w:p>
    <w:p w14:paraId="4235DBBE" w14:textId="2F816CBC" w:rsidR="002C61A1" w:rsidRDefault="00776DDF" w:rsidP="00D217A0">
      <w:pPr>
        <w:jc w:val="both"/>
        <w:rPr>
          <w:ins w:id="1131" w:author="Björn Jörges" w:date="2021-04-22T01:31:00Z"/>
        </w:rPr>
      </w:pPr>
      <w:ins w:id="1132" w:author="Björn Jörges" w:date="2021-06-17T00:07:00Z">
        <w:r w:rsidRPr="00776DDF">
          <w:rPr>
            <w:b/>
            <w:bCs/>
          </w:rPr>
          <w:t xml:space="preserve">Moving Wall Condition: </w:t>
        </w:r>
      </w:ins>
      <w:ins w:id="1133" w:author="Björn Jörges" w:date="2021-06-17T00:08:00Z">
        <w:r w:rsidR="005051F7">
          <w:rPr>
            <w:b/>
            <w:bCs/>
          </w:rPr>
          <w:t xml:space="preserve">exploratory </w:t>
        </w:r>
      </w:ins>
      <w:ins w:id="1134" w:author="Björn Jörges" w:date="2021-06-17T00:07:00Z">
        <w:r w:rsidRPr="00776DDF">
          <w:rPr>
            <w:b/>
            <w:bCs/>
          </w:rPr>
          <w:t>analys</w:t>
        </w:r>
      </w:ins>
      <w:ins w:id="1135" w:author="Björn Jörges" w:date="2021-06-17T00:09:00Z">
        <w:r w:rsidR="005051F7">
          <w:rPr>
            <w:b/>
            <w:bCs/>
          </w:rPr>
          <w:t>e</w:t>
        </w:r>
      </w:ins>
      <w:ins w:id="1136" w:author="Björn Jörges" w:date="2021-06-17T00:07:00Z">
        <w:r w:rsidRPr="00776DDF">
          <w:rPr>
            <w:b/>
            <w:bCs/>
          </w:rPr>
          <w:t>s</w:t>
        </w:r>
        <w:r w:rsidRPr="00776DDF">
          <w:t xml:space="preserve"> –</w:t>
        </w:r>
        <w:r>
          <w:t xml:space="preserve"> </w:t>
        </w:r>
      </w:ins>
      <w:ins w:id="1137" w:author="Björn Jörges" w:date="2021-04-21T01:43:00Z">
        <w:r w:rsidR="002C61A1">
          <w:t>Last</w:t>
        </w:r>
      </w:ins>
      <w:ins w:id="1138" w:author="Björn Jörges" w:date="2021-06-16T04:39:00Z">
        <w:r w:rsidR="00820C00">
          <w:t>ly</w:t>
        </w:r>
      </w:ins>
      <w:ins w:id="1139" w:author="Björn Jörges" w:date="2021-04-21T01:43:00Z">
        <w:r w:rsidR="002C61A1">
          <w:t xml:space="preserve">, we </w:t>
        </w:r>
      </w:ins>
      <w:ins w:id="1140" w:author="Björn Jörges" w:date="2021-04-21T01:44:00Z">
        <w:r w:rsidR="002C61A1">
          <w:t xml:space="preserve">again </w:t>
        </w:r>
        <w:r w:rsidR="00DD0A75">
          <w:t xml:space="preserve">performed an exploratory analysis on whether </w:t>
        </w:r>
      </w:ins>
      <w:ins w:id="1141" w:author="Björn Jörges" w:date="2021-06-17T00:09:00Z">
        <w:r w:rsidR="005233FA">
          <w:t xml:space="preserve">wall </w:t>
        </w:r>
      </w:ins>
      <w:ins w:id="1142" w:author="Björn Jörges" w:date="2021-06-17T00:10:00Z">
        <w:r w:rsidR="005233FA">
          <w:t xml:space="preserve">backdrop </w:t>
        </w:r>
      </w:ins>
      <w:ins w:id="1143" w:author="Björn Jörges" w:date="2021-06-17T00:09:00Z">
        <w:r w:rsidR="005233FA">
          <w:t>motion</w:t>
        </w:r>
      </w:ins>
      <w:ins w:id="1144" w:author="Björn Jörges" w:date="2021-04-21T01:44:00Z">
        <w:r w:rsidR="00DD0A75">
          <w:t xml:space="preserve"> in the same direction as the object affected </w:t>
        </w:r>
      </w:ins>
      <w:ins w:id="1145" w:author="Björn Jörges" w:date="2021-06-17T00:09:00Z">
        <w:r w:rsidR="005233FA">
          <w:t>accuracy or precision</w:t>
        </w:r>
      </w:ins>
      <w:ins w:id="1146" w:author="Björn Jörges" w:date="2021-04-21T01:44:00Z">
        <w:r w:rsidR="00DD0A75">
          <w:t xml:space="preserve"> differently than </w:t>
        </w:r>
      </w:ins>
      <w:ins w:id="1147" w:author="Björn Jörges" w:date="2021-06-17T00:10:00Z">
        <w:r w:rsidR="005233FA">
          <w:t xml:space="preserve">wall </w:t>
        </w:r>
        <w:r w:rsidR="005233FA" w:rsidRPr="005233FA">
          <w:t xml:space="preserve">backdrop </w:t>
        </w:r>
        <w:r w:rsidR="005233FA">
          <w:t>motion</w:t>
        </w:r>
      </w:ins>
      <w:ins w:id="1148" w:author="Björn Jörges" w:date="2021-04-21T01:45:00Z">
        <w:r w:rsidR="00DD0A75">
          <w:t xml:space="preserve"> in the opposite direction of the object</w:t>
        </w:r>
      </w:ins>
      <w:ins w:id="1149" w:author="Björn Jörges" w:date="2021-06-24T03:06:00Z">
        <w:r w:rsidR="007F0446">
          <w:t xml:space="preserve"> (see </w:t>
        </w:r>
        <w:r w:rsidR="007F0446">
          <w:fldChar w:fldCharType="begin"/>
        </w:r>
        <w:r w:rsidR="007F0446">
          <w:instrText xml:space="preserve"> REF _Ref73754037 \h </w:instrText>
        </w:r>
      </w:ins>
      <w:r w:rsidR="007F0446">
        <w:fldChar w:fldCharType="separate"/>
      </w:r>
      <w:ins w:id="1150" w:author="Björn Jörges" w:date="2021-06-24T03:38:00Z">
        <w:r w:rsidR="00DD473C">
          <w:t xml:space="preserve">Figure </w:t>
        </w:r>
        <w:r w:rsidR="00DD473C">
          <w:rPr>
            <w:noProof/>
          </w:rPr>
          <w:t>4</w:t>
        </w:r>
      </w:ins>
      <w:ins w:id="1151" w:author="Björn Jörges" w:date="2021-06-24T03:06:00Z">
        <w:r w:rsidR="007F0446">
          <w:fldChar w:fldCharType="end"/>
        </w:r>
        <w:r w:rsidR="007F0446">
          <w:t>C and D)</w:t>
        </w:r>
      </w:ins>
      <w:ins w:id="1152" w:author="Björn Jörges" w:date="2021-04-21T01:45:00Z">
        <w:r w:rsidR="00DD0A75">
          <w:t>. As for the main hypothesis and the first control condition, we computed 95% confidenc</w:t>
        </w:r>
      </w:ins>
      <w:ins w:id="1153" w:author="Björn Jörges" w:date="2021-04-21T01:46:00Z">
        <w:r w:rsidR="00DD0A75">
          <w:t>e</w:t>
        </w:r>
      </w:ins>
      <w:ins w:id="1154" w:author="Björn Jörges" w:date="2021-04-21T01:45:00Z">
        <w:r w:rsidR="00DD0A75">
          <w:t xml:space="preserve"> intervals </w:t>
        </w:r>
      </w:ins>
      <w:ins w:id="1155" w:author="Björn Jörges" w:date="2021-04-21T01:46:00Z">
        <w:r w:rsidR="00DD0A75">
          <w:t xml:space="preserve">for the </w:t>
        </w:r>
      </w:ins>
      <w:ins w:id="1156" w:author="Björn Jörges" w:date="2021-06-16T04:39:00Z">
        <w:r w:rsidR="00820C00">
          <w:t>GLMM</w:t>
        </w:r>
      </w:ins>
      <w:ins w:id="1157" w:author="Björn Jörges" w:date="2021-04-21T01:46:00Z">
        <w:r w:rsidR="00DD0A75">
          <w:t xml:space="preserve"> specified as per Equation </w:t>
        </w:r>
      </w:ins>
      <w:ins w:id="1158" w:author="Björn Jörges" w:date="2021-06-24T04:02:00Z">
        <w:r w:rsidR="00B1303C">
          <w:t>4</w:t>
        </w:r>
      </w:ins>
      <w:ins w:id="1159" w:author="Björn Jörges" w:date="2021-04-21T01:46:00Z">
        <w:r w:rsidR="00DD0A75">
          <w:t xml:space="preserve">. The </w:t>
        </w:r>
      </w:ins>
      <w:ins w:id="1160" w:author="Björn Jörges" w:date="2021-05-18T22:35:00Z">
        <w:r w:rsidR="00814355">
          <w:t xml:space="preserve">detailed </w:t>
        </w:r>
      </w:ins>
      <w:ins w:id="1161" w:author="Björn Jörges" w:date="2021-04-21T01:46:00Z">
        <w:r w:rsidR="00DD0A75">
          <w:t>results can be found in</w:t>
        </w:r>
      </w:ins>
      <w:ins w:id="1162" w:author="Björn Jörges" w:date="2021-06-24T03:39:00Z">
        <w:r w:rsidR="00DD473C">
          <w:t xml:space="preserve"> </w:t>
        </w:r>
        <w:r w:rsidR="00DD473C">
          <w:fldChar w:fldCharType="begin"/>
        </w:r>
        <w:r w:rsidR="00DD473C">
          <w:instrText xml:space="preserve"> REF _Ref73582492 \h </w:instrText>
        </w:r>
      </w:ins>
      <w:r w:rsidR="00DD473C">
        <w:fldChar w:fldCharType="separate"/>
      </w:r>
      <w:ins w:id="1163" w:author="Björn Jörges" w:date="2021-06-24T03:39:00Z">
        <w:r w:rsidR="00DD473C">
          <w:t xml:space="preserve">Table </w:t>
        </w:r>
        <w:r w:rsidR="00DD473C">
          <w:rPr>
            <w:noProof/>
          </w:rPr>
          <w:t>5</w:t>
        </w:r>
        <w:r w:rsidR="00DD473C">
          <w:fldChar w:fldCharType="end"/>
        </w:r>
      </w:ins>
      <w:ins w:id="1164" w:author="Björn Jörges" w:date="2021-05-18T22:35:00Z">
        <w:r w:rsidR="00814355">
          <w:t xml:space="preserve">; no significant relationship was </w:t>
        </w:r>
      </w:ins>
      <w:ins w:id="1165" w:author="Björn Jörges" w:date="2021-06-16T04:39:00Z">
        <w:r w:rsidR="00820C00">
          <w:t>observed</w:t>
        </w:r>
      </w:ins>
      <w:ins w:id="1166" w:author="Björn Jörges" w:date="2021-05-18T22:35:00Z">
        <w:r w:rsidR="00814355">
          <w:t xml:space="preserve"> between any self-motion profile and </w:t>
        </w:r>
      </w:ins>
      <w:ins w:id="1167" w:author="Björn Jörges" w:date="2021-06-17T00:10:00Z">
        <w:r w:rsidR="005233FA">
          <w:t>accuracy or precision</w:t>
        </w:r>
      </w:ins>
      <w:ins w:id="1168" w:author="Björn Jörges" w:date="2021-05-18T22:35:00Z">
        <w:r w:rsidR="00814355">
          <w:t xml:space="preserve"> in this condition.</w:t>
        </w:r>
      </w:ins>
    </w:p>
    <w:p w14:paraId="5504212B" w14:textId="1B8BC76B" w:rsidR="002C279E" w:rsidRDefault="002C279E" w:rsidP="009B3163">
      <w:pPr>
        <w:pStyle w:val="Caption"/>
        <w:keepNext/>
        <w:jc w:val="both"/>
        <w:rPr>
          <w:ins w:id="1169" w:author="Björn Jörges" w:date="2021-04-22T01:33:00Z"/>
        </w:rPr>
      </w:pPr>
      <w:bookmarkStart w:id="1170" w:name="_Ref73582492"/>
      <w:ins w:id="1171" w:author="Björn Jörges" w:date="2021-04-22T01:33:00Z">
        <w:r>
          <w:t xml:space="preserve">Table </w:t>
        </w:r>
        <w:r>
          <w:fldChar w:fldCharType="begin"/>
        </w:r>
        <w:r>
          <w:instrText xml:space="preserve"> SEQ Table \* ARABIC </w:instrText>
        </w:r>
      </w:ins>
      <w:r>
        <w:fldChar w:fldCharType="separate"/>
      </w:r>
      <w:ins w:id="1172" w:author="Björn Jörges" w:date="2021-06-24T03:15:00Z">
        <w:r w:rsidR="00F213BF">
          <w:rPr>
            <w:noProof/>
          </w:rPr>
          <w:t>5</w:t>
        </w:r>
      </w:ins>
      <w:ins w:id="1173" w:author="Björn Jörges" w:date="2021-04-22T01:33:00Z">
        <w:r>
          <w:fldChar w:fldCharType="end"/>
        </w:r>
        <w:bookmarkEnd w:id="1170"/>
        <w:r>
          <w:t>: Intercept and regression coefficients along with the corresponding standard errors and confi</w:t>
        </w:r>
      </w:ins>
      <w:ins w:id="1174" w:author="Björn Jörges" w:date="2021-04-22T01:34:00Z">
        <w:r>
          <w:t xml:space="preserve">dence intervals for the </w:t>
        </w:r>
      </w:ins>
      <w:ins w:id="1175" w:author="Björn Jörges" w:date="2021-06-16T04:39:00Z">
        <w:r w:rsidR="00FB7A88">
          <w:t>GLMM</w:t>
        </w:r>
      </w:ins>
      <w:ins w:id="1176" w:author="Björn Jörges" w:date="2021-04-22T01:34:00Z">
        <w:r>
          <w:t xml:space="preserve"> </w:t>
        </w:r>
      </w:ins>
      <w:ins w:id="1177" w:author="Björn Jörges" w:date="2021-04-22T01:35:00Z">
        <w:r>
          <w:t xml:space="preserve">we fitted to test for the impact of the moving wall backdrop </w:t>
        </w:r>
      </w:ins>
      <w:ins w:id="1178" w:author="Björn Jörges" w:date="2021-04-22T01:36:00Z">
        <w:r>
          <w:t xml:space="preserve">on </w:t>
        </w:r>
      </w:ins>
      <w:ins w:id="1179" w:author="Björn Jörges" w:date="2021-06-17T00:10:00Z">
        <w:r w:rsidR="005233FA">
          <w:t>accuracy and precision</w:t>
        </w:r>
      </w:ins>
      <w:ins w:id="1180" w:author="Björn Jörges" w:date="2021-04-22T01:34:00Z">
        <w:r>
          <w:t>.</w:t>
        </w:r>
      </w:ins>
    </w:p>
    <w:bookmarkStart w:id="1181" w:name="_MON_1680560252"/>
    <w:bookmarkEnd w:id="1181"/>
    <w:p w14:paraId="68ECADCA" w14:textId="587C91DF" w:rsidR="002C279E" w:rsidRDefault="00D77F87" w:rsidP="00D217A0">
      <w:pPr>
        <w:jc w:val="both"/>
        <w:rPr>
          <w:ins w:id="1182" w:author="Björn Jörges" w:date="2021-04-21T01:46:00Z"/>
        </w:rPr>
      </w:pPr>
      <w:ins w:id="1183" w:author="Björn Jörges" w:date="2021-04-22T01:31:00Z">
        <w:r>
          <w:object w:dxaOrig="8629" w:dyaOrig="2924" w14:anchorId="5AAD7537">
            <v:shape id="_x0000_i1027" type="#_x0000_t75" style="width:430.95pt;height:146.15pt" o:ole="">
              <v:imagedata r:id="rId19" o:title=""/>
            </v:shape>
            <o:OLEObject Type="Embed" ProgID="Excel.Sheet.12" ShapeID="_x0000_i1027" DrawAspect="Content" ObjectID="_1686870066" r:id="rId20"/>
          </w:object>
        </w:r>
      </w:ins>
    </w:p>
    <w:p w14:paraId="5D416383" w14:textId="58BABEC5" w:rsidR="00DD0A75" w:rsidRDefault="00DD0A75" w:rsidP="00DD0A75">
      <w:pPr>
        <w:pStyle w:val="Heading1"/>
        <w:rPr>
          <w:ins w:id="1184" w:author="Björn Jörges" w:date="2021-04-21T01:46:00Z"/>
        </w:rPr>
      </w:pPr>
      <w:ins w:id="1185" w:author="Björn Jörges" w:date="2021-04-21T01:46:00Z">
        <w:r>
          <w:lastRenderedPageBreak/>
          <w:t>Modelling</w:t>
        </w:r>
      </w:ins>
    </w:p>
    <w:p w14:paraId="0F356136" w14:textId="3B18CD99" w:rsidR="00DD0A75" w:rsidRDefault="00754BE0" w:rsidP="00BB0647">
      <w:pPr>
        <w:jc w:val="both"/>
        <w:rPr>
          <w:ins w:id="1186" w:author="Björn Jörges" w:date="2021-05-08T00:19:00Z"/>
        </w:rPr>
      </w:pPr>
      <w:ins w:id="1187" w:author="Björn Jörges" w:date="2021-04-21T02:12:00Z">
        <w:r>
          <w:t xml:space="preserve">Being a relatively ecological task, there are </w:t>
        </w:r>
        <w:proofErr w:type="gramStart"/>
        <w:r>
          <w:t>a number of</w:t>
        </w:r>
        <w:proofErr w:type="gramEnd"/>
        <w:r>
          <w:t xml:space="preserve"> </w:t>
        </w:r>
      </w:ins>
      <w:ins w:id="1188" w:author="Björn Jörges" w:date="2021-04-21T02:13:00Z">
        <w:r>
          <w:t xml:space="preserve">different effects at play at the same time. </w:t>
        </w:r>
      </w:ins>
      <w:ins w:id="1189" w:author="Björn Jörges" w:date="2021-06-17T00:11:00Z">
        <w:r w:rsidR="00BF2C34">
          <w:t>Accuracy</w:t>
        </w:r>
      </w:ins>
      <w:ins w:id="1190" w:author="Björn Jörges" w:date="2021-04-21T02:13:00Z">
        <w:r>
          <w:t xml:space="preserve"> may be influenced not only by visually simulated self-motion, but also </w:t>
        </w:r>
      </w:ins>
      <w:ins w:id="1191" w:author="Björn Jörges" w:date="2021-04-21T02:14:00Z">
        <w:r>
          <w:t>by induced motion</w:t>
        </w:r>
      </w:ins>
      <w:ins w:id="1192" w:author="Björn Jörges" w:date="2021-04-22T02:41:00Z">
        <w:r w:rsidR="00AC3722">
          <w:t xml:space="preserve">, while </w:t>
        </w:r>
      </w:ins>
      <w:ins w:id="1193" w:author="Björn Jörges" w:date="2021-06-17T00:11:00Z">
        <w:r w:rsidR="009F1665">
          <w:t>precision</w:t>
        </w:r>
      </w:ins>
      <w:ins w:id="1194" w:author="Björn Jörges" w:date="2021-04-22T02:41:00Z">
        <w:r w:rsidR="00AC3722">
          <w:t xml:space="preserve"> may be rel</w:t>
        </w:r>
      </w:ins>
      <w:ins w:id="1195" w:author="Björn Jörges" w:date="2021-04-22T02:42:00Z">
        <w:r w:rsidR="00AC3722">
          <w:t>ated to angular velocities</w:t>
        </w:r>
      </w:ins>
      <w:ins w:id="1196" w:author="Björn Jörges" w:date="2021-06-04T04:01:00Z">
        <w:r w:rsidR="00AA3EE5">
          <w:t>, which vary between the self-motion profiles,</w:t>
        </w:r>
      </w:ins>
      <w:ins w:id="1197" w:author="Björn Jörges" w:date="2021-05-08T00:12:00Z">
        <w:r w:rsidR="00552A51">
          <w:t xml:space="preserve"> </w:t>
        </w:r>
      </w:ins>
      <w:ins w:id="1198" w:author="Björn Jörges" w:date="2021-04-22T02:42:00Z">
        <w:r w:rsidR="00AC3722">
          <w:t>as well as visually simulated self-motion.</w:t>
        </w:r>
      </w:ins>
      <w:ins w:id="1199" w:author="Björn Jörges" w:date="2021-05-08T00:17:00Z">
        <w:r w:rsidR="00552A51">
          <w:t xml:space="preserve"> Therefore, we decided to prepare a model </w:t>
        </w:r>
      </w:ins>
      <w:ins w:id="1200" w:author="Björn Jörges" w:date="2021-05-08T00:18:00Z">
        <w:r w:rsidR="00552A51">
          <w:t>to allow to disambiguate the relative distributions of each of these effects and isolate the effects of self-motion.</w:t>
        </w:r>
        <w:r w:rsidR="007255DE">
          <w:t xml:space="preserve"> The four effects mentioned above </w:t>
        </w:r>
      </w:ins>
      <w:ins w:id="1201" w:author="Björn Jörges" w:date="2021-05-08T00:19:00Z">
        <w:r w:rsidR="007255DE">
          <w:t>each impact performance differentially:</w:t>
        </w:r>
      </w:ins>
    </w:p>
    <w:p w14:paraId="16DBC5D5" w14:textId="58BCA1B2" w:rsidR="007255DE" w:rsidRDefault="007255DE" w:rsidP="00BB0647">
      <w:pPr>
        <w:pStyle w:val="ListParagraph"/>
        <w:numPr>
          <w:ilvl w:val="0"/>
          <w:numId w:val="7"/>
        </w:numPr>
        <w:jc w:val="both"/>
        <w:rPr>
          <w:ins w:id="1202" w:author="Björn Jörges" w:date="2021-05-08T00:40:00Z"/>
        </w:rPr>
      </w:pPr>
      <w:ins w:id="1203" w:author="Björn Jörges" w:date="2021-05-08T00:19:00Z">
        <w:r>
          <w:t>Induced motion</w:t>
        </w:r>
      </w:ins>
      <w:ins w:id="1204" w:author="Björn Jörges" w:date="2021-05-08T00:38:00Z">
        <w:r w:rsidR="00294ED7">
          <w:t xml:space="preserve"> </w:t>
        </w:r>
      </w:ins>
      <w:ins w:id="1205" w:author="Björn Jörges" w:date="2021-05-08T00:39:00Z">
        <w:r w:rsidR="00294ED7">
          <w:t xml:space="preserve">should lead to an overestimation of object </w:t>
        </w:r>
      </w:ins>
      <w:ins w:id="1206" w:author="Björn Jörges" w:date="2021-06-05T03:16:00Z">
        <w:r w:rsidR="0089394E">
          <w:t>speed</w:t>
        </w:r>
      </w:ins>
      <w:ins w:id="1207" w:author="Björn Jörges" w:date="2021-05-08T00:39:00Z">
        <w:r w:rsidR="00294ED7">
          <w:t xml:space="preserve"> when the object moves in the same direction as the observer and to an underestimation of object </w:t>
        </w:r>
      </w:ins>
      <w:ins w:id="1208" w:author="Björn Jörges" w:date="2021-06-05T03:16:00Z">
        <w:r w:rsidR="0089394E">
          <w:t>speed</w:t>
        </w:r>
      </w:ins>
      <w:ins w:id="1209" w:author="Björn Jörges" w:date="2021-05-08T00:39:00Z">
        <w:r w:rsidR="00294ED7">
          <w:t xml:space="preserve"> when the object moves in the opposite direction. It should </w:t>
        </w:r>
      </w:ins>
      <w:ins w:id="1210" w:author="Björn Jörges" w:date="2021-05-08T00:40:00Z">
        <w:r w:rsidR="00294ED7">
          <w:t xml:space="preserve">be present in the main experimental condition and in the moving wall condition, but it should be minimized </w:t>
        </w:r>
      </w:ins>
      <w:ins w:id="1211" w:author="Björn Jörges" w:date="2021-05-08T00:39:00Z">
        <w:r w:rsidR="00294ED7">
          <w:t>in the blank wall condition.</w:t>
        </w:r>
      </w:ins>
    </w:p>
    <w:p w14:paraId="096BC165" w14:textId="314D4494" w:rsidR="00294ED7" w:rsidRDefault="00294ED7" w:rsidP="00BB0647">
      <w:pPr>
        <w:pStyle w:val="ListParagraph"/>
        <w:numPr>
          <w:ilvl w:val="0"/>
          <w:numId w:val="7"/>
        </w:numPr>
        <w:jc w:val="both"/>
        <w:rPr>
          <w:ins w:id="1212" w:author="Björn Jörges" w:date="2021-05-08T00:41:00Z"/>
        </w:rPr>
      </w:pPr>
      <w:ins w:id="1213" w:author="Björn Jörges" w:date="2021-05-08T00:40:00Z">
        <w:r>
          <w:t xml:space="preserve">Self-motion should lead to an underestimation of object </w:t>
        </w:r>
      </w:ins>
      <w:ins w:id="1214" w:author="Björn Jörges" w:date="2021-06-05T03:16:00Z">
        <w:r w:rsidR="0089394E">
          <w:t>speed</w:t>
        </w:r>
      </w:ins>
      <w:ins w:id="1215" w:author="Björn Jörges" w:date="2021-05-08T00:40:00Z">
        <w:r>
          <w:t xml:space="preserve"> when the object moves in the same direction as the observer </w:t>
        </w:r>
      </w:ins>
      <w:ins w:id="1216" w:author="Björn Jörges" w:date="2021-05-08T00:41:00Z">
        <w:r>
          <w:t xml:space="preserve">and to an underestimation of object </w:t>
        </w:r>
      </w:ins>
      <w:ins w:id="1217" w:author="Björn Jörges" w:date="2021-06-05T03:16:00Z">
        <w:r w:rsidR="0089394E">
          <w:t>speed</w:t>
        </w:r>
      </w:ins>
      <w:ins w:id="1218" w:author="Björn Jörges" w:date="2021-05-08T00:41:00Z">
        <w:r>
          <w:t xml:space="preserve"> when the object moves in the opposite direction. It should be present in the main experimental condition and in the blank wall condition but minimized in the blank wall condition.</w:t>
        </w:r>
      </w:ins>
    </w:p>
    <w:p w14:paraId="21C32EC2" w14:textId="518FF8E7" w:rsidR="00A93FE4" w:rsidRDefault="00610A81" w:rsidP="00BB0647">
      <w:pPr>
        <w:pStyle w:val="ListParagraph"/>
        <w:numPr>
          <w:ilvl w:val="0"/>
          <w:numId w:val="7"/>
        </w:numPr>
        <w:jc w:val="both"/>
        <w:rPr>
          <w:ins w:id="1219" w:author="Björn Jörges" w:date="2021-05-08T00:48:00Z"/>
        </w:rPr>
      </w:pPr>
      <w:ins w:id="1220" w:author="Björn Jörges" w:date="2021-05-08T00:46:00Z">
        <w:r>
          <w:t xml:space="preserve">The angular </w:t>
        </w:r>
      </w:ins>
      <w:ins w:id="1221" w:author="Björn Jörges" w:date="2021-06-05T03:16:00Z">
        <w:r w:rsidR="0089394E">
          <w:t>speed</w:t>
        </w:r>
      </w:ins>
      <w:ins w:id="1222" w:author="Björn Jörges" w:date="2021-05-08T00:46:00Z">
        <w:r>
          <w:t xml:space="preserve"> corresponding to object motion is higher when object and observer move in opposite directions than when the observer is static, and it is lower when object and observer move in the same di</w:t>
        </w:r>
      </w:ins>
      <w:ins w:id="1223" w:author="Björn Jörges" w:date="2021-05-08T00:47:00Z">
        <w:r>
          <w:t>rection. By Weber’s Law, the highest angular velocities should elicit the lowest precision (in absolute terms</w:t>
        </w:r>
      </w:ins>
      <w:ins w:id="1224" w:author="Björn Jörges" w:date="2021-05-08T00:48:00Z">
        <w:r>
          <w:t>) and vice-versa.</w:t>
        </w:r>
      </w:ins>
    </w:p>
    <w:p w14:paraId="342B200A" w14:textId="54AF548D" w:rsidR="00610A81" w:rsidRDefault="00610A81" w:rsidP="00BB0647">
      <w:pPr>
        <w:pStyle w:val="ListParagraph"/>
        <w:numPr>
          <w:ilvl w:val="0"/>
          <w:numId w:val="7"/>
        </w:numPr>
        <w:jc w:val="both"/>
        <w:rPr>
          <w:ins w:id="1225" w:author="Björn Jörges" w:date="2021-05-08T00:50:00Z"/>
        </w:rPr>
      </w:pPr>
      <w:ins w:id="1226" w:author="Björn Jörges" w:date="2021-05-08T00:48:00Z">
        <w:r>
          <w:t>Self-motion requires the observer to parse out retinal stimula</w:t>
        </w:r>
      </w:ins>
      <w:ins w:id="1227" w:author="Björn Jörges" w:date="2021-05-08T00:49:00Z">
        <w:r>
          <w:t xml:space="preserve">tion due to self-motion to obtain an accurate representation of object </w:t>
        </w:r>
      </w:ins>
      <w:ins w:id="1228" w:author="Björn Jörges" w:date="2021-06-05T03:16:00Z">
        <w:r w:rsidR="0089394E">
          <w:t>speed</w:t>
        </w:r>
      </w:ins>
      <w:ins w:id="1229" w:author="Björn Jörges" w:date="2021-05-08T00:49:00Z">
        <w:r>
          <w:t>. This process has been shown to add noise to the object speed estimate.</w:t>
        </w:r>
      </w:ins>
      <w:ins w:id="1230" w:author="Björn Jörges" w:date="2021-05-08T00:50:00Z">
        <w:r>
          <w:t xml:space="preserve"> This effect should be present whenever the observer is moved visually through their environment.</w:t>
        </w:r>
      </w:ins>
    </w:p>
    <w:p w14:paraId="367A1D97" w14:textId="21FC1A92" w:rsidR="00214442" w:rsidRDefault="000C5E5E" w:rsidP="000C5E5E">
      <w:pPr>
        <w:rPr>
          <w:ins w:id="1231" w:author="Björn Jörges" w:date="2021-05-29T21:39:00Z"/>
        </w:rPr>
      </w:pPr>
      <w:ins w:id="1232" w:author="Björn Jörges" w:date="2021-05-29T21:38:00Z">
        <w:r>
          <w:t xml:space="preserve">We </w:t>
        </w:r>
      </w:ins>
      <w:ins w:id="1233" w:author="Björn Jörges" w:date="2021-05-29T21:39:00Z">
        <w:r>
          <w:t xml:space="preserve">thus </w:t>
        </w:r>
      </w:ins>
      <w:ins w:id="1234" w:author="Björn Jörges" w:date="2021-05-29T21:38:00Z">
        <w:r>
          <w:t xml:space="preserve">built two models, one for </w:t>
        </w:r>
      </w:ins>
      <w:ins w:id="1235" w:author="Björn Jörges" w:date="2021-06-17T00:11:00Z">
        <w:r w:rsidR="009F1665">
          <w:t>accuracy</w:t>
        </w:r>
      </w:ins>
      <w:ins w:id="1236" w:author="Björn Jörges" w:date="2021-05-29T21:39:00Z">
        <w:r>
          <w:t xml:space="preserve"> and one for </w:t>
        </w:r>
      </w:ins>
      <w:ins w:id="1237" w:author="Björn Jörges" w:date="2021-06-17T00:11:00Z">
        <w:r w:rsidR="009F1665">
          <w:t>precision</w:t>
        </w:r>
      </w:ins>
      <w:ins w:id="1238" w:author="Björn Jörges" w:date="2021-05-29T21:39:00Z">
        <w:r>
          <w:t>, to disentangle these effects.</w:t>
        </w:r>
      </w:ins>
      <w:ins w:id="1239" w:author="Björn Jörges" w:date="2021-06-04T04:02:00Z">
        <w:r w:rsidR="00FA31B4">
          <w:t xml:space="preserve"> </w:t>
        </w:r>
      </w:ins>
      <w:ins w:id="1240" w:author="Björn Jörges" w:date="2021-06-16T04:15:00Z">
        <w:r w:rsidR="003178FA">
          <w:t>T</w:t>
        </w:r>
      </w:ins>
      <w:ins w:id="1241" w:author="Björn Jörges" w:date="2021-06-04T04:02:00Z">
        <w:r w:rsidR="00FA31B4">
          <w:t>he implementation</w:t>
        </w:r>
      </w:ins>
      <w:ins w:id="1242" w:author="Björn Jörges" w:date="2021-06-04T04:05:00Z">
        <w:r w:rsidR="00FA31B4">
          <w:t xml:space="preserve"> in R</w:t>
        </w:r>
      </w:ins>
      <w:ins w:id="1243" w:author="Björn Jörges" w:date="2021-06-16T04:15:00Z">
        <w:r w:rsidR="003178FA">
          <w:t xml:space="preserve"> is available for download</w:t>
        </w:r>
      </w:ins>
      <w:ins w:id="1244" w:author="Björn Jörges" w:date="2021-06-04T04:02:00Z">
        <w:r w:rsidR="00FA31B4">
          <w:t xml:space="preserve"> </w:t>
        </w:r>
      </w:ins>
      <w:ins w:id="1245" w:author="Björn Jörges" w:date="2021-06-18T20:43:00Z">
        <w:r w:rsidR="00413928" w:rsidRPr="00BB0647">
          <w:t xml:space="preserve">here (on GitHub: </w:t>
        </w:r>
      </w:ins>
      <w:ins w:id="1246" w:author="Björn Jörges" w:date="2021-07-04T01:58:00Z">
        <w:r w:rsidR="009615B4" w:rsidRPr="009615B4">
          <w:t>https://github.com/b-jorges/Motion-Perception-during-Self-Motion/blob/master/Final%20Paper%20Modelling.R</w:t>
        </w:r>
      </w:ins>
      <w:ins w:id="1247" w:author="Björn Jörges" w:date="2021-06-18T20:43:00Z">
        <w:r w:rsidR="00413928" w:rsidRPr="00BB0647">
          <w:t>)</w:t>
        </w:r>
      </w:ins>
      <w:ins w:id="1248" w:author="Björn Jörges" w:date="2021-06-04T04:02:00Z">
        <w:r w:rsidR="00FA31B4">
          <w:t>.</w:t>
        </w:r>
      </w:ins>
    </w:p>
    <w:p w14:paraId="38D8175F" w14:textId="4B5E0705" w:rsidR="000C5E5E" w:rsidRDefault="009F1665" w:rsidP="000C5E5E">
      <w:pPr>
        <w:pStyle w:val="Heading2"/>
        <w:rPr>
          <w:ins w:id="1249" w:author="Björn Jörges" w:date="2021-05-30T01:14:00Z"/>
        </w:rPr>
      </w:pPr>
      <w:ins w:id="1250" w:author="Björn Jörges" w:date="2021-06-17T00:11:00Z">
        <w:r>
          <w:t>Accuracy</w:t>
        </w:r>
      </w:ins>
      <w:ins w:id="1251" w:author="Björn Jörges" w:date="2021-05-29T21:39:00Z">
        <w:r w:rsidR="000C5E5E">
          <w:t xml:space="preserve"> model</w:t>
        </w:r>
      </w:ins>
    </w:p>
    <w:p w14:paraId="395DB4E8" w14:textId="6500EEA6" w:rsidR="00B1746D" w:rsidRDefault="00B1746D" w:rsidP="00B1746D">
      <w:pPr>
        <w:rPr>
          <w:ins w:id="1252" w:author="Björn Jörges" w:date="2021-05-30T01:15:00Z"/>
        </w:rPr>
      </w:pPr>
      <w:ins w:id="1253" w:author="Björn Jörges" w:date="2021-05-30T01:14:00Z">
        <w:r w:rsidRPr="00BB0647">
          <w:rPr>
            <w:b/>
            <w:bCs/>
          </w:rPr>
          <w:t>The Model</w:t>
        </w:r>
        <w:r w:rsidRPr="00BB0647">
          <w:t xml:space="preserve"> – We used the following model:</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B1746D" w:rsidRPr="00B1746D" w14:paraId="75935170" w14:textId="77777777" w:rsidTr="00297F9E">
        <w:trPr>
          <w:ins w:id="1254" w:author="Björn Jörges" w:date="2021-05-30T01:15:00Z"/>
        </w:trPr>
        <w:tc>
          <w:tcPr>
            <w:tcW w:w="9108" w:type="dxa"/>
          </w:tcPr>
          <w:p w14:paraId="11C49244" w14:textId="3849711A" w:rsidR="00B1746D" w:rsidRPr="00B1746D" w:rsidRDefault="002826E1" w:rsidP="00B1746D">
            <w:pPr>
              <w:rPr>
                <w:ins w:id="1255" w:author="Björn Jörges" w:date="2021-05-30T01:15:00Z"/>
                <w:rFonts w:ascii="Cambria Math" w:hAnsi="Cambria Math"/>
                <w:i/>
              </w:rPr>
            </w:pPr>
            <m:oMathPara>
              <m:oMath>
                <m:sSub>
                  <m:sSubPr>
                    <m:ctrlPr>
                      <w:ins w:id="1256" w:author="Björn Jörges" w:date="2021-05-30T01:15:00Z">
                        <w:rPr>
                          <w:rFonts w:ascii="Cambria Math" w:hAnsi="Cambria Math"/>
                          <w:i/>
                        </w:rPr>
                      </w:ins>
                    </m:ctrlPr>
                  </m:sSubPr>
                  <m:e>
                    <m:r>
                      <w:ins w:id="1257" w:author="Björn Jörges" w:date="2021-05-30T01:15:00Z">
                        <w:rPr>
                          <w:rFonts w:ascii="Cambria Math" w:hAnsi="Cambria Math"/>
                        </w:rPr>
                        <m:t>PSE</m:t>
                      </w:ins>
                    </m:r>
                  </m:e>
                  <m:sub>
                    <m:r>
                      <w:ins w:id="1258" w:author="Björn Jörges" w:date="2021-05-30T01:15:00Z">
                        <w:rPr>
                          <w:rFonts w:ascii="Cambria Math" w:hAnsi="Cambria Math"/>
                        </w:rPr>
                        <m:t>Static</m:t>
                      </w:ins>
                    </m:r>
                  </m:sub>
                </m:sSub>
                <m:r>
                  <w:ins w:id="1259" w:author="Björn Jörges" w:date="2021-05-30T01:15:00Z">
                    <w:rPr>
                      <w:rFonts w:ascii="Cambria Math" w:hAnsi="Cambria Math"/>
                    </w:rPr>
                    <m:t xml:space="preserve">+ </m:t>
                  </w:ins>
                </m:r>
                <m:sSub>
                  <m:sSubPr>
                    <m:ctrlPr>
                      <w:ins w:id="1260" w:author="Björn Jörges" w:date="2021-05-30T01:15:00Z">
                        <w:rPr>
                          <w:rFonts w:ascii="Cambria Math" w:hAnsi="Cambria Math"/>
                          <w:i/>
                        </w:rPr>
                      </w:ins>
                    </m:ctrlPr>
                  </m:sSubPr>
                  <m:e>
                    <m:r>
                      <w:ins w:id="1261" w:author="Björn Jörges" w:date="2021-05-30T01:15:00Z">
                        <w:rPr>
                          <w:rFonts w:ascii="Cambria Math" w:hAnsi="Cambria Math"/>
                        </w:rPr>
                        <m:t>Effect</m:t>
                      </w:ins>
                    </m:r>
                  </m:e>
                  <m:sub>
                    <m:r>
                      <w:ins w:id="1262" w:author="Björn Jörges" w:date="2021-05-30T01:15:00Z">
                        <w:rPr>
                          <w:rFonts w:ascii="Cambria Math" w:hAnsi="Cambria Math"/>
                        </w:rPr>
                        <m:t>Selfmotion</m:t>
                      </w:ins>
                    </m:r>
                  </m:sub>
                </m:sSub>
                <m:r>
                  <w:ins w:id="1263" w:author="Björn Jörges" w:date="2021-05-30T01:15:00Z">
                    <w:rPr>
                      <w:rFonts w:ascii="Cambria Math" w:hAnsi="Cambria Math"/>
                    </w:rPr>
                    <m:t>* Conditio</m:t>
                  </w:ins>
                </m:r>
                <m:sSub>
                  <m:sSubPr>
                    <m:ctrlPr>
                      <w:ins w:id="1264" w:author="Björn Jörges" w:date="2021-05-30T01:15:00Z">
                        <w:rPr>
                          <w:rFonts w:ascii="Cambria Math" w:hAnsi="Cambria Math"/>
                          <w:i/>
                        </w:rPr>
                      </w:ins>
                    </m:ctrlPr>
                  </m:sSubPr>
                  <m:e>
                    <m:r>
                      <w:ins w:id="1265" w:author="Björn Jörges" w:date="2021-05-30T01:15:00Z">
                        <w:rPr>
                          <w:rFonts w:ascii="Cambria Math" w:hAnsi="Cambria Math"/>
                        </w:rPr>
                        <m:t>n</m:t>
                      </w:ins>
                    </m:r>
                  </m:e>
                  <m:sub>
                    <m:r>
                      <w:ins w:id="1266" w:author="Björn Jörges" w:date="2021-05-30T01:15:00Z">
                        <w:rPr>
                          <w:rFonts w:ascii="Cambria Math" w:hAnsi="Cambria Math"/>
                        </w:rPr>
                        <m:t>Self-Motion</m:t>
                      </w:ins>
                    </m:r>
                  </m:sub>
                </m:sSub>
                <m:r>
                  <w:ins w:id="1267" w:author="Björn Jörges" w:date="2021-05-30T01:15:00Z">
                    <w:rPr>
                      <w:rFonts w:ascii="Cambria Math" w:hAnsi="Cambria Math"/>
                    </w:rPr>
                    <m:t xml:space="preserve">+  </m:t>
                  </w:ins>
                </m:r>
                <m:sSub>
                  <m:sSubPr>
                    <m:ctrlPr>
                      <w:ins w:id="1268" w:author="Björn Jörges" w:date="2021-05-30T01:15:00Z">
                        <w:rPr>
                          <w:rFonts w:ascii="Cambria Math" w:hAnsi="Cambria Math"/>
                          <w:i/>
                        </w:rPr>
                      </w:ins>
                    </m:ctrlPr>
                  </m:sSubPr>
                  <m:e>
                    <m:r>
                      <w:ins w:id="1269" w:author="Björn Jörges" w:date="2021-05-30T01:15:00Z">
                        <w:rPr>
                          <w:rFonts w:ascii="Cambria Math" w:hAnsi="Cambria Math"/>
                        </w:rPr>
                        <m:t>Effect</m:t>
                      </w:ins>
                    </m:r>
                  </m:e>
                  <m:sub>
                    <m:r>
                      <w:ins w:id="1270" w:author="Björn Jörges" w:date="2021-05-30T01:15:00Z">
                        <w:rPr>
                          <w:rFonts w:ascii="Cambria Math" w:hAnsi="Cambria Math"/>
                        </w:rPr>
                        <m:t>Induced Motion</m:t>
                      </w:ins>
                    </m:r>
                  </m:sub>
                </m:sSub>
                <m:r>
                  <w:ins w:id="1271" w:author="Björn Jörges" w:date="2021-05-30T01:15:00Z">
                    <w:rPr>
                      <w:rFonts w:ascii="Cambria Math" w:hAnsi="Cambria Math"/>
                    </w:rPr>
                    <m:t>*</m:t>
                  </w:ins>
                </m:r>
                <m:sSub>
                  <m:sSubPr>
                    <m:ctrlPr>
                      <w:ins w:id="1272" w:author="Björn Jörges" w:date="2021-05-30T01:15:00Z">
                        <w:rPr>
                          <w:rFonts w:ascii="Cambria Math" w:hAnsi="Cambria Math"/>
                          <w:i/>
                        </w:rPr>
                      </w:ins>
                    </m:ctrlPr>
                  </m:sSubPr>
                  <m:e>
                    <m:r>
                      <w:ins w:id="1273" w:author="Björn Jörges" w:date="2021-05-30T01:15:00Z">
                        <w:rPr>
                          <w:rFonts w:ascii="Cambria Math" w:hAnsi="Cambria Math"/>
                        </w:rPr>
                        <m:t>Condition</m:t>
                      </w:ins>
                    </m:r>
                  </m:e>
                  <m:sub>
                    <m:r>
                      <w:ins w:id="1274" w:author="Björn Jörges" w:date="2021-05-30T01:15:00Z">
                        <w:rPr>
                          <w:rFonts w:ascii="Cambria Math" w:hAnsi="Cambria Math"/>
                        </w:rPr>
                        <m:t>Induced Motion</m:t>
                      </w:ins>
                    </m:r>
                  </m:sub>
                </m:sSub>
              </m:oMath>
            </m:oMathPara>
          </w:p>
          <w:p w14:paraId="25288CCB" w14:textId="3D2BEEA1" w:rsidR="00B1746D" w:rsidRPr="00B1746D" w:rsidRDefault="00B1746D" w:rsidP="00B1746D">
            <w:pPr>
              <w:spacing w:after="160" w:line="259" w:lineRule="auto"/>
              <w:rPr>
                <w:ins w:id="1275" w:author="Björn Jörges" w:date="2021-05-30T01:15:00Z"/>
              </w:rPr>
            </w:pPr>
          </w:p>
        </w:tc>
        <w:tc>
          <w:tcPr>
            <w:tcW w:w="450" w:type="dxa"/>
          </w:tcPr>
          <w:p w14:paraId="1FAE1CCB" w14:textId="67760EC7" w:rsidR="00B1746D" w:rsidRPr="00B1746D" w:rsidRDefault="00F02180" w:rsidP="00B1746D">
            <w:pPr>
              <w:spacing w:after="160" w:line="259" w:lineRule="auto"/>
              <w:rPr>
                <w:ins w:id="1276" w:author="Björn Jörges" w:date="2021-05-30T01:15:00Z"/>
              </w:rPr>
            </w:pPr>
            <w:ins w:id="1277" w:author="Björn Jörges" w:date="2021-05-30T01:15:00Z">
              <w:r>
                <w:t>[8</w:t>
              </w:r>
              <w:r w:rsidR="00B1746D" w:rsidRPr="00B1746D">
                <w:t>]</w:t>
              </w:r>
            </w:ins>
          </w:p>
        </w:tc>
      </w:tr>
    </w:tbl>
    <w:p w14:paraId="50E5A1B8" w14:textId="5A7D5805" w:rsidR="00D73E8C" w:rsidRDefault="002826E1" w:rsidP="00BB0647">
      <w:pPr>
        <w:jc w:val="both"/>
        <w:rPr>
          <w:ins w:id="1278" w:author="Björn Jörges" w:date="2021-05-30T00:52:00Z"/>
          <w:rFonts w:eastAsiaTheme="minorEastAsia"/>
        </w:rPr>
      </w:pPr>
      <m:oMath>
        <m:sSub>
          <m:sSubPr>
            <m:ctrlPr>
              <w:ins w:id="1279" w:author="Björn Jörges" w:date="2021-05-29T21:53:00Z">
                <w:rPr>
                  <w:rFonts w:ascii="Cambria Math" w:hAnsi="Cambria Math"/>
                </w:rPr>
              </w:ins>
            </m:ctrlPr>
          </m:sSubPr>
          <m:e>
            <m:r>
              <w:ins w:id="1280" w:author="Björn Jörges" w:date="2021-05-29T21:53:00Z">
                <w:rPr>
                  <w:rFonts w:ascii="Cambria Math" w:hAnsi="Cambria Math"/>
                </w:rPr>
                <m:t>PSE</m:t>
              </w:ins>
            </m:r>
          </m:e>
          <m:sub>
            <m:r>
              <w:ins w:id="1281" w:author="Björn Jörges" w:date="2021-05-29T21:53:00Z">
                <w:rPr>
                  <w:rFonts w:ascii="Cambria Math" w:hAnsi="Cambria Math"/>
                </w:rPr>
                <m:t>Static</m:t>
              </w:ins>
            </m:r>
          </m:sub>
        </m:sSub>
      </m:oMath>
      <w:ins w:id="1282" w:author="Björn Jörges" w:date="2021-05-29T21:53:00Z">
        <w:r w:rsidR="00DD3545" w:rsidRPr="00BB0647">
          <w:t xml:space="preserve"> is the PSE in the </w:t>
        </w:r>
      </w:ins>
      <w:ins w:id="1283" w:author="Björn Jörges" w:date="2021-05-29T21:54:00Z">
        <w:r w:rsidR="00DD3545">
          <w:t xml:space="preserve">static condition; we used the PSE </w:t>
        </w:r>
      </w:ins>
      <w:ins w:id="1284" w:author="Björn Jörges" w:date="2021-05-29T21:55:00Z">
        <w:r w:rsidR="00DD3545">
          <w:t>in</w:t>
        </w:r>
      </w:ins>
      <w:ins w:id="1285" w:author="Björn Jörges" w:date="2021-05-29T21:54:00Z">
        <w:r w:rsidR="00DD3545">
          <w:t xml:space="preserve"> the static condition with the texture wall as baseline for the main experi</w:t>
        </w:r>
      </w:ins>
      <w:ins w:id="1286" w:author="Björn Jörges" w:date="2021-05-29T21:55:00Z">
        <w:r w:rsidR="00DD3545">
          <w:t xml:space="preserve">mental condition (textured wall, visually simulated self-motion) and the </w:t>
        </w:r>
      </w:ins>
      <w:ins w:id="1287" w:author="Björn Jörges" w:date="2021-05-29T21:54:00Z">
        <w:r w:rsidR="00DD3545">
          <w:t xml:space="preserve">moving wall </w:t>
        </w:r>
      </w:ins>
      <w:ins w:id="1288" w:author="Björn Jörges" w:date="2021-05-29T21:55:00Z">
        <w:r w:rsidR="00DD3545">
          <w:t>condition (texture wall, wall moves), and the PSE in the static Blank Wall condit</w:t>
        </w:r>
      </w:ins>
      <w:ins w:id="1289" w:author="Björn Jörges" w:date="2021-05-29T21:56:00Z">
        <w:r w:rsidR="00DD3545">
          <w:t>ion (blank wall, visually simulated self-motion).</w:t>
        </w:r>
      </w:ins>
      <w:ins w:id="1290" w:author="Björn Jörges" w:date="2021-05-29T21:57:00Z">
        <w:r w:rsidR="00DD3545">
          <w:t xml:space="preserve"> </w:t>
        </w:r>
      </w:ins>
      <m:oMath>
        <m:sSub>
          <m:sSubPr>
            <m:ctrlPr>
              <w:ins w:id="1291" w:author="Björn Jörges" w:date="2021-05-29T21:57:00Z">
                <w:rPr>
                  <w:rFonts w:ascii="Cambria Math" w:hAnsi="Cambria Math"/>
                  <w:i/>
                </w:rPr>
              </w:ins>
            </m:ctrlPr>
          </m:sSubPr>
          <m:e>
            <m:r>
              <w:ins w:id="1292" w:author="Björn Jörges" w:date="2021-05-29T21:57:00Z">
                <w:rPr>
                  <w:rFonts w:ascii="Cambria Math" w:hAnsi="Cambria Math"/>
                </w:rPr>
                <m:t>Effect</m:t>
              </w:ins>
            </m:r>
          </m:e>
          <m:sub>
            <m:r>
              <w:ins w:id="1293" w:author="Björn Jörges" w:date="2021-05-29T21:57:00Z">
                <w:rPr>
                  <w:rFonts w:ascii="Cambria Math" w:hAnsi="Cambria Math"/>
                </w:rPr>
                <m:t>Selfmotion</m:t>
              </w:ins>
            </m:r>
          </m:sub>
        </m:sSub>
      </m:oMath>
      <w:ins w:id="1294" w:author="Björn Jörges" w:date="2021-05-29T21:57:00Z">
        <w:r w:rsidR="00DD3545">
          <w:rPr>
            <w:rFonts w:eastAsiaTheme="minorEastAsia"/>
          </w:rPr>
          <w:t xml:space="preserve"> captures how strongly visually simulated self-motion biased perception and is fitted to the data. </w:t>
        </w:r>
      </w:ins>
      <m:oMath>
        <m:r>
          <w:ins w:id="1295" w:author="Björn Jörges" w:date="2021-05-29T21:57:00Z">
            <w:rPr>
              <w:rFonts w:ascii="Cambria Math" w:eastAsiaTheme="minorEastAsia" w:hAnsi="Cambria Math"/>
            </w:rPr>
            <m:t>Wall Conditio</m:t>
          </w:ins>
        </m:r>
        <m:sSub>
          <m:sSubPr>
            <m:ctrlPr>
              <w:ins w:id="1296" w:author="Björn Jörges" w:date="2021-05-29T21:57:00Z">
                <w:rPr>
                  <w:rFonts w:ascii="Cambria Math" w:eastAsiaTheme="minorEastAsia" w:hAnsi="Cambria Math"/>
                  <w:i/>
                </w:rPr>
              </w:ins>
            </m:ctrlPr>
          </m:sSubPr>
          <m:e>
            <m:r>
              <w:ins w:id="1297" w:author="Björn Jörges" w:date="2021-05-29T21:57:00Z">
                <w:rPr>
                  <w:rFonts w:ascii="Cambria Math" w:eastAsiaTheme="minorEastAsia" w:hAnsi="Cambria Math"/>
                </w:rPr>
                <m:t>n</m:t>
              </w:ins>
            </m:r>
          </m:e>
          <m:sub>
            <m:r>
              <w:ins w:id="1298" w:author="Björn Jörges" w:date="2021-05-29T21:57:00Z">
                <w:rPr>
                  <w:rFonts w:ascii="Cambria Math" w:eastAsiaTheme="minorEastAsia" w:hAnsi="Cambria Math"/>
                </w:rPr>
                <m:t>Self-Motion</m:t>
              </w:ins>
            </m:r>
          </m:sub>
        </m:sSub>
      </m:oMath>
      <w:ins w:id="1299" w:author="Björn Jörges" w:date="2021-05-29T21:57:00Z">
        <w:r w:rsidR="00DD3545">
          <w:rPr>
            <w:rFonts w:eastAsiaTheme="minorEastAsia"/>
          </w:rPr>
          <w:t xml:space="preserve"> </w:t>
        </w:r>
      </w:ins>
      <w:ins w:id="1300" w:author="Björn Jörges" w:date="2021-05-29T21:59:00Z">
        <w:r w:rsidR="009C5613">
          <w:rPr>
            <w:rFonts w:eastAsiaTheme="minorEastAsia"/>
          </w:rPr>
          <w:t>took a value of 1 when</w:t>
        </w:r>
      </w:ins>
      <w:ins w:id="1301" w:author="Björn Jörges" w:date="2021-05-29T21:57:00Z">
        <w:r w:rsidR="00DD3545">
          <w:rPr>
            <w:rFonts w:eastAsiaTheme="minorEastAsia"/>
          </w:rPr>
          <w:t xml:space="preserve"> self-motion </w:t>
        </w:r>
      </w:ins>
      <w:ins w:id="1302" w:author="Björn Jörges" w:date="2021-05-29T22:00:00Z">
        <w:r w:rsidR="009C5613">
          <w:rPr>
            <w:rFonts w:eastAsiaTheme="minorEastAsia"/>
          </w:rPr>
          <w:t>was</w:t>
        </w:r>
      </w:ins>
      <w:ins w:id="1303" w:author="Björn Jörges" w:date="2021-05-29T21:58:00Z">
        <w:r w:rsidR="00DD3545">
          <w:rPr>
            <w:rFonts w:eastAsiaTheme="minorEastAsia"/>
          </w:rPr>
          <w:t xml:space="preserve"> expected </w:t>
        </w:r>
        <w:r w:rsidR="009C5613">
          <w:rPr>
            <w:rFonts w:eastAsiaTheme="minorEastAsia"/>
          </w:rPr>
          <w:t>to lead to an overestimation of speed (</w:t>
        </w:r>
      </w:ins>
      <w:ins w:id="1304" w:author="Björn Jörges" w:date="2021-05-29T21:59:00Z">
        <w:r w:rsidR="009C5613">
          <w:rPr>
            <w:rFonts w:eastAsiaTheme="minorEastAsia"/>
          </w:rPr>
          <w:t xml:space="preserve">when self-motion and object motion </w:t>
        </w:r>
      </w:ins>
      <w:ins w:id="1305" w:author="Björn Jörges" w:date="2021-05-29T22:00:00Z">
        <w:r w:rsidR="009C5613">
          <w:rPr>
            <w:rFonts w:eastAsiaTheme="minorEastAsia"/>
          </w:rPr>
          <w:t xml:space="preserve">were </w:t>
        </w:r>
      </w:ins>
      <w:ins w:id="1306" w:author="Björn Jörges" w:date="2021-05-29T21:59:00Z">
        <w:r w:rsidR="009C5613">
          <w:rPr>
            <w:rFonts w:eastAsiaTheme="minorEastAsia"/>
          </w:rPr>
          <w:t>simulated in opposite directions</w:t>
        </w:r>
      </w:ins>
      <w:ins w:id="1307" w:author="Björn Jörges" w:date="2021-05-29T21:58:00Z">
        <w:r w:rsidR="009C5613">
          <w:rPr>
            <w:rFonts w:eastAsiaTheme="minorEastAsia"/>
          </w:rPr>
          <w:t>),</w:t>
        </w:r>
      </w:ins>
      <w:ins w:id="1308" w:author="Björn Jörges" w:date="2021-05-29T22:00:00Z">
        <w:r w:rsidR="009C5613">
          <w:rPr>
            <w:rFonts w:eastAsiaTheme="minorEastAsia"/>
          </w:rPr>
          <w:t xml:space="preserve"> a value of -1 when</w:t>
        </w:r>
      </w:ins>
      <w:ins w:id="1309" w:author="Björn Jörges" w:date="2021-05-29T21:58:00Z">
        <w:r w:rsidR="009C5613">
          <w:rPr>
            <w:rFonts w:eastAsiaTheme="minorEastAsia"/>
          </w:rPr>
          <w:t xml:space="preserve"> </w:t>
        </w:r>
      </w:ins>
      <w:ins w:id="1310" w:author="Björn Jörges" w:date="2021-05-29T22:00:00Z">
        <w:r w:rsidR="009C5613">
          <w:rPr>
            <w:rFonts w:eastAsiaTheme="minorEastAsia"/>
          </w:rPr>
          <w:t xml:space="preserve">an underestimation of </w:t>
        </w:r>
      </w:ins>
      <w:ins w:id="1311" w:author="Björn Jörges" w:date="2021-05-29T21:58:00Z">
        <w:r w:rsidR="009C5613">
          <w:rPr>
            <w:rFonts w:eastAsiaTheme="minorEastAsia"/>
          </w:rPr>
          <w:t>speed</w:t>
        </w:r>
      </w:ins>
      <w:ins w:id="1312" w:author="Björn Jörges" w:date="2021-05-29T22:00:00Z">
        <w:r w:rsidR="009C5613">
          <w:rPr>
            <w:rFonts w:eastAsiaTheme="minorEastAsia"/>
          </w:rPr>
          <w:t xml:space="preserve"> was expected</w:t>
        </w:r>
      </w:ins>
      <w:ins w:id="1313" w:author="Björn Jörges" w:date="2021-05-29T21:58:00Z">
        <w:r w:rsidR="009C5613">
          <w:rPr>
            <w:rFonts w:eastAsiaTheme="minorEastAsia"/>
          </w:rPr>
          <w:t xml:space="preserve"> (</w:t>
        </w:r>
      </w:ins>
      <w:ins w:id="1314" w:author="Björn Jörges" w:date="2021-05-29T21:59:00Z">
        <w:r w:rsidR="009C5613">
          <w:rPr>
            <w:rFonts w:eastAsiaTheme="minorEastAsia"/>
          </w:rPr>
          <w:t xml:space="preserve">when self-motion </w:t>
        </w:r>
      </w:ins>
      <w:ins w:id="1315" w:author="Björn Jörges" w:date="2021-05-29T22:00:00Z">
        <w:r w:rsidR="009C5613">
          <w:rPr>
            <w:rFonts w:eastAsiaTheme="minorEastAsia"/>
          </w:rPr>
          <w:t>and object motion were simulated in the same direction</w:t>
        </w:r>
      </w:ins>
      <w:ins w:id="1316" w:author="Björn Jörges" w:date="2021-05-29T21:58:00Z">
        <w:r w:rsidR="009C5613">
          <w:rPr>
            <w:rFonts w:eastAsiaTheme="minorEastAsia"/>
          </w:rPr>
          <w:t xml:space="preserve">) or </w:t>
        </w:r>
      </w:ins>
      <w:ins w:id="1317" w:author="Björn Jörges" w:date="2021-05-29T22:00:00Z">
        <w:r w:rsidR="009C5613">
          <w:rPr>
            <w:rFonts w:eastAsiaTheme="minorEastAsia"/>
          </w:rPr>
          <w:t xml:space="preserve">a value of 0 when self-motion </w:t>
        </w:r>
      </w:ins>
      <w:ins w:id="1318" w:author="Björn Jörges" w:date="2021-05-29T22:04:00Z">
        <w:r w:rsidR="00B605CB">
          <w:rPr>
            <w:rFonts w:eastAsiaTheme="minorEastAsia"/>
          </w:rPr>
          <w:t>was</w:t>
        </w:r>
      </w:ins>
      <w:ins w:id="1319" w:author="Björn Jörges" w:date="2021-05-29T22:00:00Z">
        <w:r w:rsidR="009C5613">
          <w:rPr>
            <w:rFonts w:eastAsiaTheme="minorEastAsia"/>
          </w:rPr>
          <w:t xml:space="preserve"> not expect</w:t>
        </w:r>
      </w:ins>
      <w:ins w:id="1320" w:author="Björn Jörges" w:date="2021-05-29T22:01:00Z">
        <w:r w:rsidR="009C5613">
          <w:rPr>
            <w:rFonts w:eastAsiaTheme="minorEastAsia"/>
          </w:rPr>
          <w:t>ed to bias speed perception</w:t>
        </w:r>
      </w:ins>
      <w:ins w:id="1321" w:author="Björn Jörges" w:date="2021-05-29T22:04:00Z">
        <w:r w:rsidR="00B605CB">
          <w:rPr>
            <w:rFonts w:eastAsiaTheme="minorEastAsia"/>
          </w:rPr>
          <w:t xml:space="preserve"> (when </w:t>
        </w:r>
      </w:ins>
      <w:ins w:id="1322" w:author="Björn Jörges" w:date="2021-05-29T22:05:00Z">
        <w:r w:rsidR="00F35D04">
          <w:rPr>
            <w:rFonts w:eastAsiaTheme="minorEastAsia"/>
          </w:rPr>
          <w:t xml:space="preserve">no self-motion was simulated, including </w:t>
        </w:r>
        <w:r w:rsidR="009A5CA7">
          <w:rPr>
            <w:rFonts w:eastAsiaTheme="minorEastAsia"/>
          </w:rPr>
          <w:t>those conditions where the wall moved</w:t>
        </w:r>
        <w:r w:rsidR="00F35D04">
          <w:rPr>
            <w:rFonts w:eastAsiaTheme="minorEastAsia"/>
          </w:rPr>
          <w:t>).</w:t>
        </w:r>
      </w:ins>
      <w:ins w:id="1323" w:author="Björn Jörges" w:date="2021-05-30T00:46:00Z">
        <w:r w:rsidR="00904240">
          <w:rPr>
            <w:rFonts w:eastAsiaTheme="minorEastAsia"/>
          </w:rPr>
          <w:t xml:space="preserve"> </w:t>
        </w:r>
      </w:ins>
      <m:oMath>
        <m:sSub>
          <m:sSubPr>
            <m:ctrlPr>
              <w:ins w:id="1324" w:author="Björn Jörges" w:date="2021-05-30T00:46:00Z">
                <w:rPr>
                  <w:rFonts w:ascii="Cambria Math" w:eastAsiaTheme="minorEastAsia" w:hAnsi="Cambria Math"/>
                  <w:i/>
                </w:rPr>
              </w:ins>
            </m:ctrlPr>
          </m:sSubPr>
          <m:e>
            <m:r>
              <w:ins w:id="1325" w:author="Björn Jörges" w:date="2021-05-30T00:46:00Z">
                <w:rPr>
                  <w:rFonts w:ascii="Cambria Math" w:eastAsiaTheme="minorEastAsia" w:hAnsi="Cambria Math"/>
                </w:rPr>
                <m:t>Effect</m:t>
              </w:ins>
            </m:r>
          </m:e>
          <m:sub>
            <m:r>
              <w:ins w:id="1326" w:author="Björn Jörges" w:date="2021-05-30T00:46:00Z">
                <w:rPr>
                  <w:rFonts w:ascii="Cambria Math" w:eastAsiaTheme="minorEastAsia" w:hAnsi="Cambria Math"/>
                </w:rPr>
                <m:t>Induced Motion</m:t>
              </w:ins>
            </m:r>
          </m:sub>
        </m:sSub>
      </m:oMath>
      <w:ins w:id="1327" w:author="Björn Jörges" w:date="2021-05-30T00:46:00Z">
        <w:r w:rsidR="00904240">
          <w:rPr>
            <w:rFonts w:eastAsiaTheme="minorEastAsia"/>
          </w:rPr>
          <w:t xml:space="preserve"> is an indicator for the strength of the motion </w:t>
        </w:r>
        <w:r w:rsidR="00904240">
          <w:rPr>
            <w:rFonts w:eastAsiaTheme="minorEastAsia"/>
          </w:rPr>
          <w:lastRenderedPageBreak/>
          <w:t>that our stimulus induced and is the second parameter that is fitted to the data</w:t>
        </w:r>
      </w:ins>
      <w:ins w:id="1328" w:author="Björn Jörges" w:date="2021-07-04T02:13:00Z">
        <w:r w:rsidR="00DE4098">
          <w:rPr>
            <w:rFonts w:eastAsiaTheme="minorEastAsia"/>
          </w:rPr>
          <w:t>.</w:t>
        </w:r>
      </w:ins>
      <w:ins w:id="1329" w:author="Björn Jörges" w:date="2021-05-30T00:47:00Z">
        <w:r w:rsidR="00904240">
          <w:rPr>
            <w:rFonts w:eastAsiaTheme="minorEastAsia"/>
          </w:rPr>
          <w:t xml:space="preserve"> Lastly, </w:t>
        </w:r>
      </w:ins>
      <m:oMath>
        <m:sSub>
          <m:sSubPr>
            <m:ctrlPr>
              <w:ins w:id="1330" w:author="Björn Jörges" w:date="2021-05-30T00:47:00Z">
                <w:rPr>
                  <w:rFonts w:ascii="Cambria Math" w:eastAsiaTheme="minorEastAsia" w:hAnsi="Cambria Math"/>
                  <w:i/>
                </w:rPr>
              </w:ins>
            </m:ctrlPr>
          </m:sSubPr>
          <m:e>
            <m:r>
              <w:ins w:id="1331" w:author="Björn Jörges" w:date="2021-05-30T00:47:00Z">
                <w:rPr>
                  <w:rFonts w:ascii="Cambria Math" w:eastAsiaTheme="minorEastAsia" w:hAnsi="Cambria Math"/>
                </w:rPr>
                <m:t>Condition</m:t>
              </w:ins>
            </m:r>
          </m:e>
          <m:sub>
            <m:r>
              <w:ins w:id="1332" w:author="Björn Jörges" w:date="2021-05-30T00:47:00Z">
                <w:rPr>
                  <w:rFonts w:ascii="Cambria Math" w:eastAsiaTheme="minorEastAsia" w:hAnsi="Cambria Math"/>
                </w:rPr>
                <m:t>Induced Motion</m:t>
              </w:ins>
            </m:r>
          </m:sub>
        </m:sSub>
      </m:oMath>
      <w:ins w:id="1333" w:author="Björn Jörges" w:date="2021-05-30T00:47:00Z">
        <w:r w:rsidR="00904240">
          <w:rPr>
            <w:rFonts w:eastAsiaTheme="minorEastAsia"/>
          </w:rPr>
          <w:t xml:space="preserve"> could take the value 1 when the motion induced by the stimulus should augment perceived spe</w:t>
        </w:r>
      </w:ins>
      <w:ins w:id="1334" w:author="Björn Jörges" w:date="2021-05-30T00:48:00Z">
        <w:r w:rsidR="00904240">
          <w:rPr>
            <w:rFonts w:eastAsiaTheme="minorEastAsia"/>
          </w:rPr>
          <w:t xml:space="preserve">ed (i.e., either when the wall moved in the opposite direction as the stimulus in the Moving Wall </w:t>
        </w:r>
      </w:ins>
      <w:ins w:id="1335" w:author="Björn Jörges" w:date="2021-05-30T00:49:00Z">
        <w:r w:rsidR="00904240">
          <w:rPr>
            <w:rFonts w:eastAsiaTheme="minorEastAsia"/>
          </w:rPr>
          <w:t>C</w:t>
        </w:r>
      </w:ins>
      <w:ins w:id="1336" w:author="Björn Jörges" w:date="2021-05-30T00:48:00Z">
        <w:r w:rsidR="00904240">
          <w:rPr>
            <w:rFonts w:eastAsiaTheme="minorEastAsia"/>
          </w:rPr>
          <w:t>ondition, or when the observer experienced visual self-motion in the same direction as the stimulus in the Main Exper</w:t>
        </w:r>
      </w:ins>
      <w:ins w:id="1337" w:author="Björn Jörges" w:date="2021-05-30T00:49:00Z">
        <w:r w:rsidR="00904240">
          <w:rPr>
            <w:rFonts w:eastAsiaTheme="minorEastAsia"/>
          </w:rPr>
          <w:t xml:space="preserve">imental Condition); it took the value -1 when the motion induced by the wall backdrop should decrease perceived speed, such as when the wall moved in the same direction as the stimulus (in the Moving Wall Condition) or when </w:t>
        </w:r>
      </w:ins>
      <w:ins w:id="1338" w:author="Björn Jörges" w:date="2021-05-30T00:50:00Z">
        <w:r w:rsidR="00904240">
          <w:rPr>
            <w:rFonts w:eastAsiaTheme="minorEastAsia"/>
          </w:rPr>
          <w:t>visual self-motion in the opposite direction of the target motion was stimulated (in the Main Experimental Condition); and it took the value 0 when we expected no effect of induced motion</w:t>
        </w:r>
      </w:ins>
      <w:ins w:id="1339" w:author="Björn Jörges" w:date="2021-05-30T00:51:00Z">
        <w:r w:rsidR="00904240">
          <w:rPr>
            <w:rFonts w:eastAsiaTheme="minorEastAsia"/>
          </w:rPr>
          <w:t>, i.e., when both wall and observer were still</w:t>
        </w:r>
        <w:r w:rsidR="0068777F">
          <w:rPr>
            <w:rFonts w:eastAsiaTheme="minorEastAsia"/>
          </w:rPr>
          <w:t xml:space="preserve"> (in the Moving Wall and Main Experimental Condition respectively)</w:t>
        </w:r>
        <w:r w:rsidR="00904240">
          <w:rPr>
            <w:rFonts w:eastAsiaTheme="minorEastAsia"/>
          </w:rPr>
          <w:t xml:space="preserve"> or when the wall backdrop was blank</w:t>
        </w:r>
        <w:r w:rsidR="0068777F">
          <w:rPr>
            <w:rFonts w:eastAsiaTheme="minorEastAsia"/>
          </w:rPr>
          <w:t xml:space="preserve"> (in the Blank Wall Condition).</w:t>
        </w:r>
      </w:ins>
    </w:p>
    <w:p w14:paraId="4E6A6BF0" w14:textId="5D517DC1" w:rsidR="00DD3545" w:rsidRDefault="00B1746D" w:rsidP="00BB0647">
      <w:pPr>
        <w:jc w:val="both"/>
        <w:rPr>
          <w:ins w:id="1340" w:author="Björn Jörges" w:date="2021-05-30T01:07:00Z"/>
          <w:rFonts w:eastAsiaTheme="minorEastAsia"/>
        </w:rPr>
      </w:pPr>
      <w:ins w:id="1341" w:author="Björn Jörges" w:date="2021-05-30T01:13:00Z">
        <w:r w:rsidRPr="00BB0647">
          <w:rPr>
            <w:rFonts w:eastAsiaTheme="minorEastAsia"/>
            <w:b/>
            <w:bCs/>
          </w:rPr>
          <w:t>Fitting Procedure</w:t>
        </w:r>
        <w:r>
          <w:rPr>
            <w:rFonts w:eastAsiaTheme="minorEastAsia"/>
          </w:rPr>
          <w:t xml:space="preserve"> – </w:t>
        </w:r>
      </w:ins>
      <w:ins w:id="1342" w:author="Björn Jörges" w:date="2021-05-30T00:54:00Z">
        <w:r w:rsidR="006322B6">
          <w:rPr>
            <w:rFonts w:eastAsiaTheme="minorEastAsia"/>
          </w:rPr>
          <w:t>F</w:t>
        </w:r>
      </w:ins>
      <w:ins w:id="1343" w:author="Björn Jörges" w:date="2021-05-30T00:53:00Z">
        <w:r w:rsidR="006322B6">
          <w:rPr>
            <w:rFonts w:eastAsiaTheme="minorEastAsia"/>
          </w:rPr>
          <w:t>it</w:t>
        </w:r>
      </w:ins>
      <w:ins w:id="1344" w:author="Björn Jörges" w:date="2021-05-30T00:54:00Z">
        <w:r w:rsidR="006322B6">
          <w:rPr>
            <w:rFonts w:eastAsiaTheme="minorEastAsia"/>
          </w:rPr>
          <w:t>ting</w:t>
        </w:r>
      </w:ins>
      <w:ins w:id="1345" w:author="Björn Jörges" w:date="2021-05-30T00:53:00Z">
        <w:r w:rsidR="006322B6">
          <w:rPr>
            <w:rFonts w:eastAsiaTheme="minorEastAsia"/>
          </w:rPr>
          <w:t xml:space="preserve"> this model</w:t>
        </w:r>
      </w:ins>
      <w:ins w:id="1346" w:author="Björn Jörges" w:date="2021-05-30T00:54:00Z">
        <w:r w:rsidR="006322B6">
          <w:rPr>
            <w:rFonts w:eastAsiaTheme="minorEastAsia"/>
          </w:rPr>
          <w:t xml:space="preserve"> required the PSEs for each participant in each of the experimental conditions. For this reason</w:t>
        </w:r>
      </w:ins>
      <w:ins w:id="1347" w:author="Björn Jörges" w:date="2021-05-30T00:53:00Z">
        <w:r w:rsidR="006322B6">
          <w:rPr>
            <w:rFonts w:eastAsiaTheme="minorEastAsia"/>
          </w:rPr>
          <w:t xml:space="preserve">, we excluded all participants </w:t>
        </w:r>
      </w:ins>
      <w:ins w:id="1348" w:author="Björn Jörges" w:date="2021-05-30T00:54:00Z">
        <w:r w:rsidR="006322B6">
          <w:rPr>
            <w:rFonts w:eastAsiaTheme="minorEastAsia"/>
          </w:rPr>
          <w:t xml:space="preserve">for whom we had excluded one or more staircases in the initial outlier analysis. 21 participants </w:t>
        </w:r>
      </w:ins>
      <w:ins w:id="1349" w:author="Björn Jörges" w:date="2021-05-30T00:55:00Z">
        <w:r w:rsidR="006322B6">
          <w:rPr>
            <w:rFonts w:eastAsiaTheme="minorEastAsia"/>
          </w:rPr>
          <w:t>remained.</w:t>
        </w:r>
      </w:ins>
      <w:ins w:id="1350" w:author="Björn Jörges" w:date="2021-05-30T00:54:00Z">
        <w:r w:rsidR="006322B6">
          <w:rPr>
            <w:rFonts w:eastAsiaTheme="minorEastAsia"/>
          </w:rPr>
          <w:t xml:space="preserve"> </w:t>
        </w:r>
      </w:ins>
      <w:ins w:id="1351" w:author="Björn Jörges" w:date="2021-05-30T00:52:00Z">
        <w:r w:rsidR="00D73E8C">
          <w:rPr>
            <w:rFonts w:eastAsiaTheme="minorEastAsia"/>
          </w:rPr>
          <w:t xml:space="preserve">We </w:t>
        </w:r>
      </w:ins>
      <w:ins w:id="1352" w:author="Björn Jörges" w:date="2021-05-30T00:55:00Z">
        <w:r w:rsidR="006322B6">
          <w:rPr>
            <w:rFonts w:eastAsiaTheme="minorEastAsia"/>
          </w:rPr>
          <w:t xml:space="preserve">then proceeded to fitting the </w:t>
        </w:r>
      </w:ins>
      <w:ins w:id="1353" w:author="Björn Jörges" w:date="2021-05-30T00:52:00Z">
        <w:r w:rsidR="00D73E8C">
          <w:rPr>
            <w:rFonts w:eastAsiaTheme="minorEastAsia"/>
          </w:rPr>
          <w:t xml:space="preserve">model by minimizing the Root Mean Squared Error (RMSE) between the model predictions and the observed PSEs for all </w:t>
        </w:r>
      </w:ins>
      <w:ins w:id="1354" w:author="Björn Jörges" w:date="2021-05-30T00:53:00Z">
        <w:r w:rsidR="00D73E8C">
          <w:rPr>
            <w:rFonts w:eastAsiaTheme="minorEastAsia"/>
          </w:rPr>
          <w:t>conditions in each participant individually</w:t>
        </w:r>
      </w:ins>
      <w:ins w:id="1355" w:author="Björn Jörges" w:date="2021-05-30T00:55:00Z">
        <w:r w:rsidR="006322B6">
          <w:rPr>
            <w:rFonts w:eastAsiaTheme="minorEastAsia"/>
          </w:rPr>
          <w:t>. We used the optim() function from base R</w:t>
        </w:r>
      </w:ins>
      <w:ins w:id="1356" w:author="Björn Jörges" w:date="2021-05-30T00:56:00Z">
        <w:r w:rsidR="006322B6">
          <w:rPr>
            <w:rFonts w:eastAsiaTheme="minorEastAsia"/>
          </w:rPr>
          <w:t xml:space="preserve"> </w:t>
        </w:r>
        <w:r w:rsidR="006322B6">
          <w:rPr>
            <w:rFonts w:eastAsiaTheme="minorEastAsia"/>
          </w:rPr>
          <w:fldChar w:fldCharType="begin" w:fldLock="1"/>
        </w:r>
      </w:ins>
      <w:r w:rsidR="0006179C">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6322B6">
        <w:rPr>
          <w:rFonts w:eastAsiaTheme="minorEastAsia"/>
        </w:rPr>
        <w:fldChar w:fldCharType="separate"/>
      </w:r>
      <w:r w:rsidR="006322B6" w:rsidRPr="006322B6">
        <w:rPr>
          <w:rFonts w:eastAsiaTheme="minorEastAsia"/>
          <w:noProof/>
        </w:rPr>
        <w:t>(R Core Team, 2017)</w:t>
      </w:r>
      <w:ins w:id="1357" w:author="Björn Jörges" w:date="2021-05-30T00:56:00Z">
        <w:r w:rsidR="006322B6">
          <w:rPr>
            <w:rFonts w:eastAsiaTheme="minorEastAsia"/>
          </w:rPr>
          <w:fldChar w:fldCharType="end"/>
        </w:r>
        <w:r w:rsidR="006322B6">
          <w:rPr>
            <w:rFonts w:eastAsiaTheme="minorEastAsia"/>
          </w:rPr>
          <w:t xml:space="preserve"> for the optimization with 0 as initial values for both </w:t>
        </w:r>
      </w:ins>
      <m:oMath>
        <m:sSub>
          <m:sSubPr>
            <m:ctrlPr>
              <w:ins w:id="1358" w:author="Björn Jörges" w:date="2021-05-30T00:57:00Z">
                <w:rPr>
                  <w:rFonts w:ascii="Cambria Math" w:eastAsiaTheme="minorEastAsia" w:hAnsi="Cambria Math"/>
                  <w:i/>
                </w:rPr>
              </w:ins>
            </m:ctrlPr>
          </m:sSubPr>
          <m:e>
            <m:r>
              <w:ins w:id="1359" w:author="Björn Jörges" w:date="2021-05-30T00:57:00Z">
                <w:rPr>
                  <w:rFonts w:ascii="Cambria Math" w:eastAsiaTheme="minorEastAsia" w:hAnsi="Cambria Math"/>
                </w:rPr>
                <m:t>Effect</m:t>
              </w:ins>
            </m:r>
          </m:e>
          <m:sub>
            <m:r>
              <w:ins w:id="1360" w:author="Björn Jörges" w:date="2021-05-30T00:57:00Z">
                <w:rPr>
                  <w:rFonts w:ascii="Cambria Math" w:eastAsiaTheme="minorEastAsia" w:hAnsi="Cambria Math"/>
                </w:rPr>
                <m:t>Selfmotion</m:t>
              </w:ins>
            </m:r>
          </m:sub>
        </m:sSub>
      </m:oMath>
      <w:ins w:id="1361" w:author="Björn Jörges" w:date="2021-05-30T00:57:00Z">
        <w:r w:rsidR="006322B6">
          <w:rPr>
            <w:rFonts w:eastAsiaTheme="minorEastAsia"/>
          </w:rPr>
          <w:t xml:space="preserve"> and </w:t>
        </w:r>
      </w:ins>
      <m:oMath>
        <m:sSub>
          <m:sSubPr>
            <m:ctrlPr>
              <w:ins w:id="1362" w:author="Björn Jörges" w:date="2021-05-30T00:57:00Z">
                <w:rPr>
                  <w:rFonts w:ascii="Cambria Math" w:eastAsiaTheme="minorEastAsia" w:hAnsi="Cambria Math"/>
                  <w:i/>
                </w:rPr>
              </w:ins>
            </m:ctrlPr>
          </m:sSubPr>
          <m:e>
            <m:r>
              <w:ins w:id="1363" w:author="Björn Jörges" w:date="2021-05-30T00:57:00Z">
                <w:rPr>
                  <w:rFonts w:ascii="Cambria Math" w:eastAsiaTheme="minorEastAsia" w:hAnsi="Cambria Math"/>
                </w:rPr>
                <m:t>Effect</m:t>
              </w:ins>
            </m:r>
          </m:e>
          <m:sub>
            <m:r>
              <w:ins w:id="1364" w:author="Björn Jörges" w:date="2021-05-30T00:57:00Z">
                <w:rPr>
                  <w:rFonts w:ascii="Cambria Math" w:eastAsiaTheme="minorEastAsia" w:hAnsi="Cambria Math"/>
                </w:rPr>
                <m:t>Induced Motion</m:t>
              </w:ins>
            </m:r>
          </m:sub>
        </m:sSub>
      </m:oMath>
      <w:ins w:id="1365" w:author="Björn Jörges" w:date="2021-05-30T00:57:00Z">
        <w:r w:rsidR="006322B6">
          <w:rPr>
            <w:rFonts w:eastAsiaTheme="minorEastAsia"/>
          </w:rPr>
          <w:t xml:space="preserve">. </w:t>
        </w:r>
      </w:ins>
      <w:ins w:id="1366" w:author="Björn Jörges" w:date="2021-05-30T00:58:00Z">
        <w:r w:rsidR="006322B6">
          <w:rPr>
            <w:rFonts w:eastAsiaTheme="minorEastAsia"/>
          </w:rPr>
          <w:t xml:space="preserve">We thus obtained predictions for each staircase from each participant as well as values for </w:t>
        </w:r>
      </w:ins>
      <m:oMath>
        <m:sSub>
          <m:sSubPr>
            <m:ctrlPr>
              <w:ins w:id="1367" w:author="Björn Jörges" w:date="2021-05-30T00:58:00Z">
                <w:rPr>
                  <w:rFonts w:ascii="Cambria Math" w:eastAsiaTheme="minorEastAsia" w:hAnsi="Cambria Math"/>
                  <w:i/>
                </w:rPr>
              </w:ins>
            </m:ctrlPr>
          </m:sSubPr>
          <m:e>
            <m:r>
              <w:ins w:id="1368" w:author="Björn Jörges" w:date="2021-05-30T00:58:00Z">
                <w:rPr>
                  <w:rFonts w:ascii="Cambria Math" w:eastAsiaTheme="minorEastAsia" w:hAnsi="Cambria Math"/>
                </w:rPr>
                <m:t>Effect</m:t>
              </w:ins>
            </m:r>
          </m:e>
          <m:sub>
            <m:r>
              <w:ins w:id="1369" w:author="Björn Jörges" w:date="2021-05-30T00:58:00Z">
                <w:rPr>
                  <w:rFonts w:ascii="Cambria Math" w:eastAsiaTheme="minorEastAsia" w:hAnsi="Cambria Math"/>
                </w:rPr>
                <m:t>Selfmotion</m:t>
              </w:ins>
            </m:r>
          </m:sub>
        </m:sSub>
      </m:oMath>
      <w:ins w:id="1370" w:author="Björn Jörges" w:date="2021-05-30T00:58:00Z">
        <w:r w:rsidR="006322B6" w:rsidRPr="006322B6">
          <w:rPr>
            <w:rFonts w:eastAsiaTheme="minorEastAsia"/>
          </w:rPr>
          <w:t xml:space="preserve"> and </w:t>
        </w:r>
      </w:ins>
      <m:oMath>
        <m:sSub>
          <m:sSubPr>
            <m:ctrlPr>
              <w:ins w:id="1371" w:author="Björn Jörges" w:date="2021-05-30T00:58:00Z">
                <w:rPr>
                  <w:rFonts w:ascii="Cambria Math" w:eastAsiaTheme="minorEastAsia" w:hAnsi="Cambria Math"/>
                  <w:i/>
                </w:rPr>
              </w:ins>
            </m:ctrlPr>
          </m:sSubPr>
          <m:e>
            <m:r>
              <w:ins w:id="1372" w:author="Björn Jörges" w:date="2021-05-30T00:58:00Z">
                <w:rPr>
                  <w:rFonts w:ascii="Cambria Math" w:eastAsiaTheme="minorEastAsia" w:hAnsi="Cambria Math"/>
                </w:rPr>
                <m:t>Effect</m:t>
              </w:ins>
            </m:r>
          </m:e>
          <m:sub>
            <m:r>
              <w:ins w:id="1373" w:author="Björn Jörges" w:date="2021-05-30T00:58:00Z">
                <w:rPr>
                  <w:rFonts w:ascii="Cambria Math" w:eastAsiaTheme="minorEastAsia" w:hAnsi="Cambria Math"/>
                </w:rPr>
                <m:t>Induced Motion</m:t>
              </w:ins>
            </m:r>
          </m:sub>
        </m:sSub>
      </m:oMath>
      <w:ins w:id="1374" w:author="Björn Jörges" w:date="2021-05-30T00:58:00Z">
        <w:r w:rsidR="006322B6">
          <w:rPr>
            <w:rFonts w:eastAsiaTheme="minorEastAsia"/>
          </w:rPr>
          <w:t xml:space="preserve"> for each participant.</w:t>
        </w:r>
      </w:ins>
    </w:p>
    <w:p w14:paraId="46980E9C" w14:textId="41F338EA" w:rsidR="0089067C" w:rsidRDefault="0089067C" w:rsidP="00BB0647">
      <w:pPr>
        <w:keepNext/>
        <w:rPr>
          <w:ins w:id="1375" w:author="Björn Jörges" w:date="2021-05-30T01:08:00Z"/>
        </w:rPr>
      </w:pPr>
      <w:ins w:id="1376" w:author="Björn Jörges" w:date="2021-05-30T01:07:00Z">
        <w:r>
          <w:rPr>
            <w:rFonts w:eastAsiaTheme="minorEastAsia"/>
            <w:noProof/>
          </w:rPr>
          <w:drawing>
            <wp:inline distT="0" distB="0" distL="0" distR="0" wp14:anchorId="6B8BEF24" wp14:editId="64FD4E64">
              <wp:extent cx="4819650" cy="385572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21"/>
                      <a:stretch>
                        <a:fillRect/>
                      </a:stretch>
                    </pic:blipFill>
                    <pic:spPr>
                      <a:xfrm>
                        <a:off x="0" y="0"/>
                        <a:ext cx="4819650" cy="3855720"/>
                      </a:xfrm>
                      <a:prstGeom prst="rect">
                        <a:avLst/>
                      </a:prstGeom>
                    </pic:spPr>
                  </pic:pic>
                </a:graphicData>
              </a:graphic>
            </wp:inline>
          </w:drawing>
        </w:r>
      </w:ins>
    </w:p>
    <w:p w14:paraId="141D557C" w14:textId="193246A9" w:rsidR="0089067C" w:rsidRDefault="0089067C" w:rsidP="00BB0647">
      <w:pPr>
        <w:pStyle w:val="Caption"/>
        <w:rPr>
          <w:ins w:id="1377" w:author="Björn Jörges" w:date="2021-05-30T00:57:00Z"/>
          <w:rFonts w:eastAsiaTheme="minorEastAsia"/>
        </w:rPr>
      </w:pPr>
      <w:bookmarkStart w:id="1378" w:name="_Ref73229579"/>
      <w:ins w:id="1379" w:author="Björn Jörges" w:date="2021-05-30T01:08:00Z">
        <w:r>
          <w:t xml:space="preserve">Figure </w:t>
        </w:r>
        <w:r>
          <w:fldChar w:fldCharType="begin"/>
        </w:r>
        <w:r>
          <w:instrText xml:space="preserve"> SEQ Figure \* ARABIC </w:instrText>
        </w:r>
      </w:ins>
      <w:r>
        <w:fldChar w:fldCharType="separate"/>
      </w:r>
      <w:ins w:id="1380" w:author="Björn Jörges" w:date="2021-06-18T15:46:00Z">
        <w:r w:rsidR="004F4DAA">
          <w:rPr>
            <w:noProof/>
          </w:rPr>
          <w:t>5</w:t>
        </w:r>
      </w:ins>
      <w:ins w:id="1381" w:author="Björn Jörges" w:date="2021-05-30T01:08:00Z">
        <w:r>
          <w:fldChar w:fldCharType="end"/>
        </w:r>
        <w:bookmarkEnd w:id="1378"/>
        <w:r>
          <w:t xml:space="preserve">. A. Model predictions for the PSE model plotted against the PSEs observed in the participants. The </w:t>
        </w:r>
      </w:ins>
      <w:ins w:id="1382" w:author="Björn Jörges" w:date="2021-05-30T01:09:00Z">
        <w:r>
          <w:t>dashed lines represent unity, where all the dots should fall if the model predicted performance perfectly. The different colors indicate the different experimental conditions (Main Experimental Condition, Blank Wall Condition and Moving Wall Condition).</w:t>
        </w:r>
        <w:r w:rsidR="00CC683E">
          <w:t xml:space="preserve"> B. Is the </w:t>
        </w:r>
        <w:r w:rsidR="00CC683E">
          <w:lastRenderedPageBreak/>
          <w:t>distribution of</w:t>
        </w:r>
      </w:ins>
      <w:ins w:id="1383" w:author="Björn Jörges" w:date="2021-05-30T01:10:00Z">
        <w:r w:rsidR="00CC683E">
          <w:t xml:space="preserve"> </w:t>
        </w:r>
      </w:ins>
      <m:oMath>
        <m:sSub>
          <m:sSubPr>
            <m:ctrlPr>
              <w:ins w:id="1384" w:author="Björn Jörges" w:date="2021-05-30T01:10:00Z">
                <w:rPr>
                  <w:rFonts w:ascii="Cambria Math" w:hAnsi="Cambria Math"/>
                </w:rPr>
              </w:ins>
            </m:ctrlPr>
          </m:sSubPr>
          <m:e>
            <m:r>
              <w:ins w:id="1385" w:author="Björn Jörges" w:date="2021-05-30T01:10:00Z">
                <w:rPr>
                  <w:rFonts w:ascii="Cambria Math" w:hAnsi="Cambria Math"/>
                </w:rPr>
                <m:t>Effect</m:t>
              </w:ins>
            </m:r>
          </m:e>
          <m:sub>
            <m:r>
              <w:ins w:id="1386" w:author="Björn Jörges" w:date="2021-05-30T01:10:00Z">
                <w:rPr>
                  <w:rFonts w:ascii="Cambria Math" w:hAnsi="Cambria Math"/>
                </w:rPr>
                <m:t>Selfmotion</m:t>
              </w:ins>
            </m:r>
          </m:sub>
        </m:sSub>
      </m:oMath>
      <w:ins w:id="1387" w:author="Björn Jörges" w:date="2021-05-30T01:10:00Z">
        <w:r w:rsidR="00CC683E">
          <w:rPr>
            <w:rFonts w:eastAsiaTheme="minorEastAsia"/>
          </w:rPr>
          <w:t xml:space="preserve"> for the 21 participants used to fit the model. C.Is the distribution of </w:t>
        </w:r>
      </w:ins>
      <m:oMath>
        <m:sSub>
          <m:sSubPr>
            <m:ctrlPr>
              <w:ins w:id="1388" w:author="Björn Jörges" w:date="2021-05-30T01:10:00Z">
                <w:rPr>
                  <w:rFonts w:ascii="Cambria Math" w:eastAsiaTheme="minorEastAsia" w:hAnsi="Cambria Math"/>
                </w:rPr>
              </w:ins>
            </m:ctrlPr>
          </m:sSubPr>
          <m:e>
            <m:r>
              <w:ins w:id="1389" w:author="Björn Jörges" w:date="2021-05-30T01:10:00Z">
                <w:rPr>
                  <w:rFonts w:ascii="Cambria Math" w:eastAsiaTheme="minorEastAsia" w:hAnsi="Cambria Math"/>
                </w:rPr>
                <m:t>Effect</m:t>
              </w:ins>
            </m:r>
          </m:e>
          <m:sub>
            <m:r>
              <w:ins w:id="1390" w:author="Björn Jörges" w:date="2021-05-30T01:10:00Z">
                <w:rPr>
                  <w:rFonts w:ascii="Cambria Math" w:eastAsiaTheme="minorEastAsia" w:hAnsi="Cambria Math"/>
                </w:rPr>
                <m:t>Induced Motion</m:t>
              </w:ins>
            </m:r>
          </m:sub>
        </m:sSub>
      </m:oMath>
      <w:ins w:id="1391" w:author="Björn Jörges" w:date="2021-05-30T01:10:00Z">
        <w:r w:rsidR="00CC683E">
          <w:rPr>
            <w:rFonts w:eastAsiaTheme="minorEastAsia"/>
          </w:rPr>
          <w:t xml:space="preserve"> for all participants included in this modelling exercise. </w:t>
        </w:r>
      </w:ins>
    </w:p>
    <w:p w14:paraId="3568E6FD" w14:textId="1E3B7B14" w:rsidR="006322B6" w:rsidRPr="00BB0647" w:rsidRDefault="00B1746D" w:rsidP="00BB0647">
      <w:pPr>
        <w:jc w:val="both"/>
        <w:rPr>
          <w:ins w:id="1392" w:author="Björn Jörges" w:date="2021-05-29T21:53:00Z"/>
        </w:rPr>
      </w:pPr>
      <w:ins w:id="1393" w:author="Björn Jörges" w:date="2021-05-30T01:13:00Z">
        <w:r w:rsidRPr="00BB0647">
          <w:rPr>
            <w:b/>
            <w:bCs/>
          </w:rPr>
          <w:t>Results</w:t>
        </w:r>
        <w:r>
          <w:t xml:space="preserve"> – </w:t>
        </w:r>
      </w:ins>
      <w:ins w:id="1394" w:author="Björn Jörges" w:date="2021-05-30T00:59:00Z">
        <w:r w:rsidR="00493159">
          <w:t xml:space="preserve">As evident from </w:t>
        </w:r>
      </w:ins>
      <w:ins w:id="1395" w:author="Björn Jörges" w:date="2021-05-30T01:12:00Z">
        <w:r w:rsidR="00AE2D59">
          <w:fldChar w:fldCharType="begin"/>
        </w:r>
        <w:r w:rsidR="00AE2D59">
          <w:instrText xml:space="preserve"> REF _Ref73229579 \h </w:instrText>
        </w:r>
      </w:ins>
      <w:r w:rsidR="00D0153C">
        <w:instrText xml:space="preserve"> \* MERGEFORMAT </w:instrText>
      </w:r>
      <w:r w:rsidR="00AE2D59">
        <w:fldChar w:fldCharType="separate"/>
      </w:r>
      <w:ins w:id="1396" w:author="Björn Jörges" w:date="2021-06-18T15:46:00Z">
        <w:r w:rsidR="004F4DAA">
          <w:t xml:space="preserve">Figure </w:t>
        </w:r>
        <w:r w:rsidR="004F4DAA">
          <w:rPr>
            <w:noProof/>
          </w:rPr>
          <w:t>5</w:t>
        </w:r>
      </w:ins>
      <w:ins w:id="1397" w:author="Björn Jörges" w:date="2021-05-30T01:12:00Z">
        <w:r w:rsidR="00AE2D59">
          <w:fldChar w:fldCharType="end"/>
        </w:r>
      </w:ins>
      <w:ins w:id="1398" w:author="Björn Jörges" w:date="2021-05-30T00:59:00Z">
        <w:r w:rsidR="00493159">
          <w:t xml:space="preserve">A, our model makes qualitatively good predictions of the participants’ </w:t>
        </w:r>
      </w:ins>
      <w:ins w:id="1399" w:author="Björn Jörges" w:date="2021-07-04T02:11:00Z">
        <w:r w:rsidR="00DE4098">
          <w:t>PSE,</w:t>
        </w:r>
      </w:ins>
      <w:ins w:id="1400" w:author="Björn Jörges" w:date="2021-05-30T01:01:00Z">
        <w:r w:rsidR="00493159">
          <w:t xml:space="preserve"> and</w:t>
        </w:r>
      </w:ins>
      <w:ins w:id="1401" w:author="Björn Jörges" w:date="2021-05-30T00:59:00Z">
        <w:r w:rsidR="00493159">
          <w:t xml:space="preserve"> </w:t>
        </w:r>
      </w:ins>
      <w:ins w:id="1402" w:author="Björn Jörges" w:date="2021-05-30T01:01:00Z">
        <w:r w:rsidR="00493159">
          <w:t>w</w:t>
        </w:r>
      </w:ins>
      <w:ins w:id="1403" w:author="Björn Jörges" w:date="2021-05-30T00:59:00Z">
        <w:r w:rsidR="00493159">
          <w:t>e obtain</w:t>
        </w:r>
      </w:ins>
      <w:ins w:id="1404" w:author="Björn Jörges" w:date="2021-05-30T01:01:00Z">
        <w:r w:rsidR="00493159">
          <w:t>ed</w:t>
        </w:r>
      </w:ins>
      <w:ins w:id="1405" w:author="Björn Jörges" w:date="2021-05-30T00:59:00Z">
        <w:r w:rsidR="00493159">
          <w:t xml:space="preserve"> </w:t>
        </w:r>
      </w:ins>
      <w:ins w:id="1406" w:author="Björn Jörges" w:date="2021-05-30T01:00:00Z">
        <w:r w:rsidR="00493159">
          <w:t xml:space="preserve">a mean RMSE of </w:t>
        </w:r>
      </w:ins>
      <w:ins w:id="1407" w:author="Björn Jörges" w:date="2021-05-30T01:01:00Z">
        <w:r w:rsidR="00493159">
          <w:t>0.37</w:t>
        </w:r>
      </w:ins>
      <w:ins w:id="1408" w:author="Björn Jörges" w:date="2021-05-30T01:06:00Z">
        <w:r w:rsidR="00192762">
          <w:t xml:space="preserve"> m/s</w:t>
        </w:r>
      </w:ins>
      <w:ins w:id="1409" w:author="Björn Jörges" w:date="2021-05-30T01:01:00Z">
        <w:r w:rsidR="00493159">
          <w:t xml:space="preserve"> and a median RMSE of 0.44</w:t>
        </w:r>
      </w:ins>
      <w:ins w:id="1410" w:author="Björn Jörges" w:date="2021-05-30T01:07:00Z">
        <w:r w:rsidR="00192762">
          <w:t xml:space="preserve"> m/s</w:t>
        </w:r>
      </w:ins>
      <w:ins w:id="1411" w:author="Björn Jörges" w:date="2021-05-30T01:01:00Z">
        <w:r w:rsidR="00493159">
          <w:t xml:space="preserve">. For </w:t>
        </w:r>
      </w:ins>
      <m:oMath>
        <m:sSub>
          <m:sSubPr>
            <m:ctrlPr>
              <w:ins w:id="1412" w:author="Björn Jörges" w:date="2021-05-30T01:02:00Z">
                <w:rPr>
                  <w:rFonts w:ascii="Cambria Math" w:hAnsi="Cambria Math"/>
                  <w:i/>
                </w:rPr>
              </w:ins>
            </m:ctrlPr>
          </m:sSubPr>
          <m:e>
            <m:r>
              <w:ins w:id="1413" w:author="Björn Jörges" w:date="2021-05-30T01:02:00Z">
                <w:rPr>
                  <w:rFonts w:ascii="Cambria Math" w:hAnsi="Cambria Math"/>
                </w:rPr>
                <m:t>Effect</m:t>
              </w:ins>
            </m:r>
          </m:e>
          <m:sub>
            <m:r>
              <w:ins w:id="1414" w:author="Björn Jörges" w:date="2021-05-30T01:02:00Z">
                <w:rPr>
                  <w:rFonts w:ascii="Cambria Math" w:hAnsi="Cambria Math"/>
                </w:rPr>
                <m:t>Selfmotion</m:t>
              </w:ins>
            </m:r>
          </m:sub>
        </m:sSub>
      </m:oMath>
      <w:ins w:id="1415" w:author="Björn Jörges" w:date="2021-05-30T01:04:00Z">
        <w:r w:rsidR="008277B0">
          <w:rPr>
            <w:rFonts w:eastAsiaTheme="minorEastAsia"/>
          </w:rPr>
          <w:t>,</w:t>
        </w:r>
      </w:ins>
      <w:ins w:id="1416" w:author="Björn Jörges" w:date="2021-05-30T01:02:00Z">
        <w:r w:rsidR="00493159">
          <w:rPr>
            <w:rFonts w:eastAsiaTheme="minorEastAsia"/>
          </w:rPr>
          <w:t xml:space="preserve"> we found a mean value of 0.09</w:t>
        </w:r>
      </w:ins>
      <w:ins w:id="1417" w:author="Björn Jörges" w:date="2021-05-30T01:03:00Z">
        <w:r w:rsidR="00493159" w:rsidRPr="00493159">
          <w:rPr>
            <w:rFonts w:eastAsiaTheme="minorEastAsia"/>
          </w:rPr>
          <w:t xml:space="preserve"> m/s </w:t>
        </w:r>
      </w:ins>
      <w:ins w:id="1418" w:author="Björn Jörges" w:date="2021-05-30T01:02:00Z">
        <w:r w:rsidR="00493159">
          <w:rPr>
            <w:rFonts w:eastAsiaTheme="minorEastAsia"/>
          </w:rPr>
          <w:t>an</w:t>
        </w:r>
      </w:ins>
      <w:ins w:id="1419" w:author="Björn Jörges" w:date="2021-05-30T01:03:00Z">
        <w:r w:rsidR="00493159">
          <w:rPr>
            <w:rFonts w:eastAsiaTheme="minorEastAsia"/>
          </w:rPr>
          <w:t>d a median value of 0.11 m/s</w:t>
        </w:r>
      </w:ins>
      <w:ins w:id="1420" w:author="Björn Jörges" w:date="2021-06-24T01:16:00Z">
        <w:r w:rsidR="00F85355">
          <w:rPr>
            <w:rFonts w:eastAsiaTheme="minorEastAsia"/>
          </w:rPr>
          <w:t>.</w:t>
        </w:r>
      </w:ins>
      <w:ins w:id="1421" w:author="Björn Jörges" w:date="2021-05-30T01:04:00Z">
        <w:r w:rsidR="00792926">
          <w:rPr>
            <w:rFonts w:eastAsiaTheme="minorEastAsia"/>
          </w:rPr>
          <w:t xml:space="preserve"> </w:t>
        </w:r>
      </w:ins>
      <w:ins w:id="1422" w:author="Björn Jörges" w:date="2021-06-24T01:16:00Z">
        <w:r w:rsidR="00F85355">
          <w:rPr>
            <w:rFonts w:eastAsiaTheme="minorEastAsia"/>
          </w:rPr>
          <w:t>T</w:t>
        </w:r>
      </w:ins>
      <w:ins w:id="1423" w:author="Björn Jörges" w:date="2021-05-30T01:04:00Z">
        <w:r w:rsidR="00792926">
          <w:rPr>
            <w:rFonts w:eastAsiaTheme="minorEastAsia"/>
          </w:rPr>
          <w:t>hat is,</w:t>
        </w:r>
        <w:r w:rsidR="008277B0">
          <w:rPr>
            <w:rFonts w:eastAsiaTheme="minorEastAsia"/>
          </w:rPr>
          <w:t xml:space="preserve"> across the whole population</w:t>
        </w:r>
        <w:r w:rsidR="00792926">
          <w:rPr>
            <w:rFonts w:eastAsiaTheme="minorEastAsia"/>
          </w:rPr>
          <w:t xml:space="preserve"> participants compensated for about 90% of the self-motion</w:t>
        </w:r>
      </w:ins>
      <w:ins w:id="1424" w:author="Björn Jörges" w:date="2021-05-30T01:05:00Z">
        <w:r w:rsidR="008277B0">
          <w:rPr>
            <w:rFonts w:eastAsiaTheme="minorEastAsia"/>
          </w:rPr>
          <w:t xml:space="preserve"> (which we had simulated at 1m/s)</w:t>
        </w:r>
      </w:ins>
      <w:ins w:id="1425" w:author="Björn Jörges" w:date="2021-05-30T01:04:00Z">
        <w:r w:rsidR="00792926">
          <w:rPr>
            <w:rFonts w:eastAsiaTheme="minorEastAsia"/>
          </w:rPr>
          <w:t>.</w:t>
        </w:r>
      </w:ins>
      <w:ins w:id="1426" w:author="Björn Jörges" w:date="2021-05-30T01:05:00Z">
        <w:r w:rsidR="008277B0">
          <w:rPr>
            <w:rFonts w:eastAsiaTheme="minorEastAsia"/>
          </w:rPr>
          <w:t xml:space="preserve"> However, as evident from </w:t>
        </w:r>
      </w:ins>
      <w:ins w:id="1427" w:author="Björn Jörges" w:date="2021-05-30T01:12:00Z">
        <w:r w:rsidR="00AE2D59" w:rsidRPr="00AE2D59">
          <w:rPr>
            <w:rFonts w:eastAsiaTheme="minorEastAsia"/>
          </w:rPr>
          <w:fldChar w:fldCharType="begin"/>
        </w:r>
        <w:r w:rsidR="00AE2D59" w:rsidRPr="00AE2D59">
          <w:rPr>
            <w:rFonts w:eastAsiaTheme="minorEastAsia"/>
          </w:rPr>
          <w:instrText xml:space="preserve"> REF _Ref73229579 \h </w:instrText>
        </w:r>
      </w:ins>
      <w:r w:rsidR="00D0153C">
        <w:rPr>
          <w:rFonts w:eastAsiaTheme="minorEastAsia"/>
        </w:rPr>
        <w:instrText xml:space="preserve"> \* MERGEFORMAT </w:instrText>
      </w:r>
      <w:r w:rsidR="00AE2D59" w:rsidRPr="00AE2D59">
        <w:rPr>
          <w:rFonts w:eastAsiaTheme="minorEastAsia"/>
        </w:rPr>
      </w:r>
      <w:ins w:id="1428" w:author="Björn Jörges" w:date="2021-05-30T01:12:00Z">
        <w:r w:rsidR="00AE2D59" w:rsidRPr="00AE2D59">
          <w:rPr>
            <w:rFonts w:eastAsiaTheme="minorEastAsia"/>
          </w:rPr>
          <w:fldChar w:fldCharType="separate"/>
        </w:r>
      </w:ins>
      <w:ins w:id="1429" w:author="Björn Jörges" w:date="2021-06-18T15:46:00Z">
        <w:r w:rsidR="004F4DAA" w:rsidRPr="00BB0647">
          <w:rPr>
            <w:rFonts w:eastAsiaTheme="minorEastAsia"/>
          </w:rPr>
          <w:t>Figure 5</w:t>
        </w:r>
      </w:ins>
      <w:ins w:id="1430" w:author="Björn Jörges" w:date="2021-05-30T01:12:00Z">
        <w:r w:rsidR="00AE2D59" w:rsidRPr="00AE2D59">
          <w:rPr>
            <w:rFonts w:eastAsiaTheme="minorEastAsia"/>
          </w:rPr>
          <w:fldChar w:fldCharType="end"/>
        </w:r>
      </w:ins>
      <w:ins w:id="1431" w:author="Björn Jörges" w:date="2021-05-30T01:05:00Z">
        <w:r w:rsidR="008277B0">
          <w:rPr>
            <w:rFonts w:eastAsiaTheme="minorEastAsia"/>
          </w:rPr>
          <w:t>B, there was a large spread of individual differences.</w:t>
        </w:r>
      </w:ins>
      <w:ins w:id="1432" w:author="Björn Jörges" w:date="2021-05-30T01:03:00Z">
        <w:r w:rsidR="00493159">
          <w:rPr>
            <w:rFonts w:eastAsiaTheme="minorEastAsia"/>
          </w:rPr>
          <w:t xml:space="preserve"> </w:t>
        </w:r>
      </w:ins>
      <w:ins w:id="1433" w:author="Björn Jörges" w:date="2021-05-30T01:04:00Z">
        <w:r w:rsidR="008277B0">
          <w:rPr>
            <w:rFonts w:eastAsiaTheme="minorEastAsia"/>
          </w:rPr>
          <w:t>F</w:t>
        </w:r>
      </w:ins>
      <w:ins w:id="1434" w:author="Björn Jörges" w:date="2021-05-30T01:03:00Z">
        <w:r w:rsidR="00493159">
          <w:rPr>
            <w:rFonts w:eastAsiaTheme="minorEastAsia"/>
          </w:rPr>
          <w:t xml:space="preserve">or </w:t>
        </w:r>
      </w:ins>
      <m:oMath>
        <m:sSub>
          <m:sSubPr>
            <m:ctrlPr>
              <w:ins w:id="1435" w:author="Björn Jörges" w:date="2021-05-30T01:03:00Z">
                <w:rPr>
                  <w:rFonts w:ascii="Cambria Math" w:eastAsiaTheme="minorEastAsia" w:hAnsi="Cambria Math"/>
                  <w:i/>
                </w:rPr>
              </w:ins>
            </m:ctrlPr>
          </m:sSubPr>
          <m:e>
            <m:r>
              <w:ins w:id="1436" w:author="Björn Jörges" w:date="2021-05-30T01:03:00Z">
                <w:rPr>
                  <w:rFonts w:ascii="Cambria Math" w:eastAsiaTheme="minorEastAsia" w:hAnsi="Cambria Math"/>
                </w:rPr>
                <m:t>Effect</m:t>
              </w:ins>
            </m:r>
          </m:e>
          <m:sub>
            <m:r>
              <w:ins w:id="1437" w:author="Björn Jörges" w:date="2021-05-30T01:03:00Z">
                <w:rPr>
                  <w:rFonts w:ascii="Cambria Math" w:eastAsiaTheme="minorEastAsia" w:hAnsi="Cambria Math"/>
                </w:rPr>
                <m:t>Induced Motion</m:t>
              </w:ins>
            </m:r>
          </m:sub>
        </m:sSub>
      </m:oMath>
      <w:ins w:id="1438" w:author="Björn Jörges" w:date="2021-05-30T01:04:00Z">
        <w:r w:rsidR="008277B0">
          <w:rPr>
            <w:rFonts w:eastAsiaTheme="minorEastAsia"/>
          </w:rPr>
          <w:t>,</w:t>
        </w:r>
      </w:ins>
      <w:ins w:id="1439" w:author="Björn Jörges" w:date="2021-05-30T01:03:00Z">
        <w:r w:rsidR="00493159">
          <w:rPr>
            <w:rFonts w:eastAsiaTheme="minorEastAsia"/>
          </w:rPr>
          <w:t xml:space="preserve"> we found </w:t>
        </w:r>
      </w:ins>
      <w:ins w:id="1440" w:author="Björn Jörges" w:date="2021-05-30T01:05:00Z">
        <w:r w:rsidR="008277B0">
          <w:rPr>
            <w:rFonts w:eastAsiaTheme="minorEastAsia"/>
          </w:rPr>
          <w:t xml:space="preserve">a </w:t>
        </w:r>
      </w:ins>
      <w:ins w:id="1441" w:author="Björn Jörges" w:date="2021-05-30T01:03:00Z">
        <w:r w:rsidR="00493159">
          <w:rPr>
            <w:rFonts w:eastAsiaTheme="minorEastAsia"/>
          </w:rPr>
          <w:t xml:space="preserve">mean value of </w:t>
        </w:r>
      </w:ins>
      <w:ins w:id="1442" w:author="Björn Jörges" w:date="2021-05-30T01:06:00Z">
        <w:r w:rsidR="008277B0">
          <w:rPr>
            <w:rFonts w:eastAsiaTheme="minorEastAsia"/>
          </w:rPr>
          <w:t>0.11</w:t>
        </w:r>
        <w:r w:rsidR="00B045F2">
          <w:rPr>
            <w:rFonts w:eastAsiaTheme="minorEastAsia"/>
          </w:rPr>
          <w:t xml:space="preserve"> m/s</w:t>
        </w:r>
        <w:r w:rsidR="008277B0">
          <w:rPr>
            <w:rFonts w:eastAsiaTheme="minorEastAsia"/>
          </w:rPr>
          <w:t xml:space="preserve"> and a median value of 0.09</w:t>
        </w:r>
        <w:r w:rsidR="00B045F2">
          <w:rPr>
            <w:rFonts w:eastAsiaTheme="minorEastAsia"/>
          </w:rPr>
          <w:t xml:space="preserve"> m/s</w:t>
        </w:r>
        <w:r w:rsidR="008277B0">
          <w:rPr>
            <w:rFonts w:eastAsiaTheme="minorEastAsia"/>
          </w:rPr>
          <w:t>, that is, 1 m/s wall movement elicited about 0.1 m/s of motion.</w:t>
        </w:r>
      </w:ins>
      <w:ins w:id="1443" w:author="Björn Jörges" w:date="2021-05-30T01:12:00Z">
        <w:r w:rsidR="00AE2D59">
          <w:rPr>
            <w:rFonts w:eastAsiaTheme="minorEastAsia"/>
          </w:rPr>
          <w:t xml:space="preserve"> The distri</w:t>
        </w:r>
      </w:ins>
      <w:ins w:id="1444" w:author="Björn Jörges" w:date="2021-05-30T01:13:00Z">
        <w:r w:rsidR="00AE2D59">
          <w:rPr>
            <w:rFonts w:eastAsiaTheme="minorEastAsia"/>
          </w:rPr>
          <w:t xml:space="preserve">bution of this value can be found in </w:t>
        </w:r>
        <w:r w:rsidR="00AE2D59" w:rsidRPr="00AE2D59">
          <w:rPr>
            <w:rFonts w:eastAsiaTheme="minorEastAsia"/>
          </w:rPr>
          <w:fldChar w:fldCharType="begin"/>
        </w:r>
        <w:r w:rsidR="00AE2D59" w:rsidRPr="00AE2D59">
          <w:rPr>
            <w:rFonts w:eastAsiaTheme="minorEastAsia"/>
          </w:rPr>
          <w:instrText xml:space="preserve"> REF _Ref73229579 \h </w:instrText>
        </w:r>
      </w:ins>
      <w:r w:rsidR="00D0153C">
        <w:rPr>
          <w:rFonts w:eastAsiaTheme="minorEastAsia"/>
        </w:rPr>
        <w:instrText xml:space="preserve"> \* MERGEFORMAT </w:instrText>
      </w:r>
      <w:r w:rsidR="00AE2D59" w:rsidRPr="00AE2D59">
        <w:rPr>
          <w:rFonts w:eastAsiaTheme="minorEastAsia"/>
        </w:rPr>
      </w:r>
      <w:ins w:id="1445" w:author="Björn Jörges" w:date="2021-05-30T01:13:00Z">
        <w:r w:rsidR="00AE2D59" w:rsidRPr="00AE2D59">
          <w:rPr>
            <w:rFonts w:eastAsiaTheme="minorEastAsia"/>
          </w:rPr>
          <w:fldChar w:fldCharType="separate"/>
        </w:r>
      </w:ins>
      <w:ins w:id="1446" w:author="Björn Jörges" w:date="2021-06-18T15:46:00Z">
        <w:r w:rsidR="004F4DAA" w:rsidRPr="00BB0647">
          <w:rPr>
            <w:rFonts w:eastAsiaTheme="minorEastAsia"/>
          </w:rPr>
          <w:t>Figure 5</w:t>
        </w:r>
      </w:ins>
      <w:ins w:id="1447" w:author="Björn Jörges" w:date="2021-05-30T01:13:00Z">
        <w:r w:rsidR="00AE2D59" w:rsidRPr="00AE2D59">
          <w:rPr>
            <w:rFonts w:eastAsiaTheme="minorEastAsia"/>
          </w:rPr>
          <w:fldChar w:fldCharType="end"/>
        </w:r>
        <w:r w:rsidR="00AE2D59">
          <w:rPr>
            <w:rFonts w:eastAsiaTheme="minorEastAsia"/>
          </w:rPr>
          <w:t>C.</w:t>
        </w:r>
      </w:ins>
    </w:p>
    <w:p w14:paraId="6F9F5A05" w14:textId="77777777" w:rsidR="00DD3545" w:rsidRPr="00DD3545" w:rsidRDefault="00DD3545" w:rsidP="00BB0647">
      <w:pPr>
        <w:rPr>
          <w:ins w:id="1448" w:author="Björn Jörges" w:date="2021-05-29T21:50:00Z"/>
        </w:rPr>
      </w:pPr>
    </w:p>
    <w:p w14:paraId="0752E5DE" w14:textId="1BDBFD31" w:rsidR="000C5E5E" w:rsidRDefault="005233FA" w:rsidP="000C5E5E">
      <w:pPr>
        <w:pStyle w:val="Heading2"/>
        <w:rPr>
          <w:ins w:id="1449" w:author="Björn Jörges" w:date="2021-05-30T01:13:00Z"/>
        </w:rPr>
      </w:pPr>
      <w:ins w:id="1450" w:author="Björn Jörges" w:date="2021-06-17T00:10:00Z">
        <w:r>
          <w:t>Prec</w:t>
        </w:r>
      </w:ins>
      <w:ins w:id="1451" w:author="Björn Jörges" w:date="2021-06-17T00:11:00Z">
        <w:r>
          <w:t>ision</w:t>
        </w:r>
      </w:ins>
      <w:ins w:id="1452" w:author="Björn Jörges" w:date="2021-05-29T21:39:00Z">
        <w:r w:rsidR="000C5E5E">
          <w:t xml:space="preserve"> model</w:t>
        </w:r>
      </w:ins>
    </w:p>
    <w:p w14:paraId="134B551B" w14:textId="6FBF1929" w:rsidR="00152080" w:rsidRPr="00152080" w:rsidRDefault="00152080" w:rsidP="00152080">
      <w:pPr>
        <w:rPr>
          <w:ins w:id="1453" w:author="Björn Jörges" w:date="2021-05-30T01:15:00Z"/>
        </w:rPr>
      </w:pPr>
      <w:ins w:id="1454" w:author="Björn Jörges" w:date="2021-05-30T01:15:00Z">
        <w:r w:rsidRPr="00152080">
          <w:rPr>
            <w:b/>
            <w:bCs/>
          </w:rPr>
          <w:t>The Model</w:t>
        </w:r>
        <w:r w:rsidRPr="00152080">
          <w:t xml:space="preserve"> – </w:t>
        </w:r>
        <w:r>
          <w:t xml:space="preserve">We constructed the </w:t>
        </w:r>
        <w:r w:rsidRPr="00152080">
          <w:t>model</w:t>
        </w:r>
        <w:r>
          <w:t xml:space="preserve"> as follow</w:t>
        </w:r>
      </w:ins>
      <w:ins w:id="1455" w:author="Björn Jörges" w:date="2021-05-30T01:16:00Z">
        <w:r>
          <w:t>s</w:t>
        </w:r>
      </w:ins>
      <w:ins w:id="1456" w:author="Björn Jörges" w:date="2021-05-30T01:15:00Z">
        <w:r w:rsidRPr="00152080">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152080" w:rsidRPr="00152080" w14:paraId="4AA39D02" w14:textId="77777777" w:rsidTr="001C373D">
        <w:trPr>
          <w:ins w:id="1457" w:author="Björn Jörges" w:date="2021-05-30T01:15:00Z"/>
        </w:trPr>
        <w:tc>
          <w:tcPr>
            <w:tcW w:w="9108" w:type="dxa"/>
          </w:tcPr>
          <w:p w14:paraId="1F6A5448" w14:textId="456AD0D0" w:rsidR="00152080" w:rsidRPr="00BB0647" w:rsidRDefault="002826E1" w:rsidP="00BB0647">
            <w:pPr>
              <w:rPr>
                <w:ins w:id="1458" w:author="Björn Jörges" w:date="2021-05-30T01:15:00Z"/>
                <w:rFonts w:ascii="Cambria Math" w:hAnsi="Cambria Math"/>
                <w:oMath/>
              </w:rPr>
            </w:pPr>
            <m:oMathPara>
              <m:oMath>
                <m:sSub>
                  <m:sSubPr>
                    <m:ctrlPr>
                      <w:ins w:id="1459" w:author="Björn Jörges" w:date="2021-05-30T02:09:00Z">
                        <w:rPr>
                          <w:rFonts w:ascii="Cambria Math" w:hAnsi="Cambria Math"/>
                          <w:i/>
                        </w:rPr>
                      </w:ins>
                    </m:ctrlPr>
                  </m:sSubPr>
                  <m:e>
                    <m:r>
                      <w:ins w:id="1460" w:author="Björn Jörges" w:date="2021-05-30T02:09:00Z">
                        <w:rPr>
                          <w:rFonts w:ascii="Cambria Math" w:hAnsi="Cambria Math"/>
                        </w:rPr>
                        <m:t>SD</m:t>
                      </w:ins>
                    </m:r>
                  </m:e>
                  <m:sub>
                    <m:r>
                      <w:ins w:id="1461" w:author="Björn Jörges" w:date="2021-05-30T02:09:00Z">
                        <w:rPr>
                          <w:rFonts w:ascii="Cambria Math" w:hAnsi="Cambria Math"/>
                        </w:rPr>
                        <m:t>Static</m:t>
                      </w:ins>
                    </m:r>
                  </m:sub>
                </m:sSub>
                <m:r>
                  <w:ins w:id="1462" w:author="Björn Jörges" w:date="2021-05-30T02:09:00Z">
                    <w:rPr>
                      <w:rFonts w:ascii="Cambria Math" w:hAnsi="Cambria Math"/>
                    </w:rPr>
                    <m:t>+</m:t>
                  </w:ins>
                </m:r>
                <m:sSub>
                  <m:sSubPr>
                    <m:ctrlPr>
                      <w:ins w:id="1463" w:author="Björn Jörges" w:date="2021-05-30T02:09:00Z">
                        <w:rPr>
                          <w:rFonts w:ascii="Cambria Math" w:hAnsi="Cambria Math"/>
                          <w:i/>
                        </w:rPr>
                      </w:ins>
                    </m:ctrlPr>
                  </m:sSubPr>
                  <m:e>
                    <m:r>
                      <w:ins w:id="1464" w:author="Björn Jörges" w:date="2021-05-30T02:45:00Z">
                        <w:rPr>
                          <w:rFonts w:ascii="Cambria Math" w:hAnsi="Cambria Math"/>
                        </w:rPr>
                        <m:t>Effec</m:t>
                      </w:ins>
                    </m:r>
                    <m:r>
                      <w:ins w:id="1465" w:author="Björn Jörges" w:date="2021-05-30T02:09:00Z">
                        <w:rPr>
                          <w:rFonts w:ascii="Cambria Math" w:hAnsi="Cambria Math"/>
                        </w:rPr>
                        <m:t>t</m:t>
                      </w:ins>
                    </m:r>
                  </m:e>
                  <m:sub>
                    <m:r>
                      <w:ins w:id="1466" w:author="Björn Jörges" w:date="2021-05-30T02:09:00Z">
                        <w:rPr>
                          <w:rFonts w:ascii="Cambria Math" w:hAnsi="Cambria Math"/>
                        </w:rPr>
                        <m:t>Self-Motion</m:t>
                      </w:ins>
                    </m:r>
                  </m:sub>
                </m:sSub>
                <m:r>
                  <w:ins w:id="1467" w:author="Björn Jörges" w:date="2021-05-30T02:09:00Z">
                    <w:rPr>
                      <w:rFonts w:ascii="Cambria Math" w:hAnsi="Cambria Math"/>
                    </w:rPr>
                    <m:t>*</m:t>
                  </w:ins>
                </m:r>
                <m:sSub>
                  <m:sSubPr>
                    <m:ctrlPr>
                      <w:ins w:id="1468" w:author="Björn Jörges" w:date="2021-05-30T02:10:00Z">
                        <w:rPr>
                          <w:rFonts w:ascii="Cambria Math" w:hAnsi="Cambria Math"/>
                          <w:i/>
                        </w:rPr>
                      </w:ins>
                    </m:ctrlPr>
                  </m:sSubPr>
                  <m:e>
                    <m:r>
                      <w:ins w:id="1469" w:author="Björn Jörges" w:date="2021-05-30T02:45:00Z">
                        <w:rPr>
                          <w:rFonts w:ascii="Cambria Math" w:hAnsi="Cambria Math"/>
                        </w:rPr>
                        <m:t>Conditio</m:t>
                      </w:ins>
                    </m:r>
                    <m:r>
                      <w:ins w:id="1470" w:author="Björn Jörges" w:date="2021-05-30T02:10:00Z">
                        <w:rPr>
                          <w:rFonts w:ascii="Cambria Math" w:hAnsi="Cambria Math"/>
                        </w:rPr>
                        <m:t>n</m:t>
                      </w:ins>
                    </m:r>
                  </m:e>
                  <m:sub>
                    <m:r>
                      <w:ins w:id="1471" w:author="Björn Jörges" w:date="2021-05-30T02:10:00Z">
                        <w:rPr>
                          <w:rFonts w:ascii="Cambria Math" w:hAnsi="Cambria Math"/>
                        </w:rPr>
                        <m:t>Self-Motion</m:t>
                      </w:ins>
                    </m:r>
                  </m:sub>
                </m:sSub>
                <m:r>
                  <w:ins w:id="1472" w:author="Björn Jörges" w:date="2021-05-30T02:09:00Z">
                    <w:rPr>
                      <w:rFonts w:ascii="Cambria Math" w:hAnsi="Cambria Math"/>
                    </w:rPr>
                    <m:t xml:space="preserve"> + </m:t>
                  </w:ins>
                </m:r>
                <m:sSub>
                  <m:sSubPr>
                    <m:ctrlPr>
                      <w:ins w:id="1473" w:author="Björn Jörges" w:date="2021-05-30T02:10:00Z">
                        <w:rPr>
                          <w:rFonts w:ascii="Cambria Math" w:hAnsi="Cambria Math"/>
                          <w:i/>
                        </w:rPr>
                      </w:ins>
                    </m:ctrlPr>
                  </m:sSubPr>
                  <m:e>
                    <m:r>
                      <w:ins w:id="1474" w:author="Björn Jörges" w:date="2021-05-30T02:45:00Z">
                        <w:rPr>
                          <w:rFonts w:ascii="Cambria Math" w:hAnsi="Cambria Math"/>
                        </w:rPr>
                        <m:t>Effec</m:t>
                      </w:ins>
                    </m:r>
                    <m:r>
                      <w:ins w:id="1475" w:author="Björn Jörges" w:date="2021-05-30T02:10:00Z">
                        <w:rPr>
                          <w:rFonts w:ascii="Cambria Math" w:hAnsi="Cambria Math"/>
                        </w:rPr>
                        <m:t>t</m:t>
                      </w:ins>
                    </m:r>
                  </m:e>
                  <m:sub>
                    <m:r>
                      <w:ins w:id="1476" w:author="Björn Jörges" w:date="2021-05-30T02:11:00Z">
                        <w:rPr>
                          <w:rFonts w:ascii="Cambria Math" w:hAnsi="Cambria Math"/>
                        </w:rPr>
                        <m:t>Retinal Velocity</m:t>
                      </w:ins>
                    </m:r>
                  </m:sub>
                </m:sSub>
                <m:r>
                  <w:ins w:id="1477" w:author="Björn Jörges" w:date="2021-05-30T02:11:00Z">
                    <w:rPr>
                      <w:rFonts w:ascii="Cambria Math" w:hAnsi="Cambria Math"/>
                    </w:rPr>
                    <m:t>*</m:t>
                  </w:ins>
                </m:r>
                <m:r>
                  <w:ins w:id="1478" w:author="Björn Jörges" w:date="2021-05-30T02:10:00Z">
                    <w:rPr>
                      <w:rFonts w:ascii="Cambria Math" w:hAnsi="Cambria Math"/>
                    </w:rPr>
                    <m:t xml:space="preserve"> Retinal</m:t>
                  </w:ins>
                </m:r>
                <m:r>
                  <w:ins w:id="1479" w:author="Björn Jörges" w:date="2021-05-30T02:11:00Z">
                    <w:rPr>
                      <w:rFonts w:ascii="Cambria Math" w:hAnsi="Cambria Math"/>
                    </w:rPr>
                    <m:t xml:space="preserve"> </m:t>
                  </w:ins>
                </m:r>
                <m:r>
                  <w:ins w:id="1480" w:author="Björn Jörges" w:date="2021-05-30T02:10:00Z">
                    <w:rPr>
                      <w:rFonts w:ascii="Cambria Math" w:hAnsi="Cambria Math"/>
                    </w:rPr>
                    <m:t>Velocity</m:t>
                  </w:ins>
                </m:r>
              </m:oMath>
            </m:oMathPara>
          </w:p>
        </w:tc>
        <w:tc>
          <w:tcPr>
            <w:tcW w:w="463" w:type="dxa"/>
          </w:tcPr>
          <w:p w14:paraId="4D302260" w14:textId="0508360F" w:rsidR="00152080" w:rsidRPr="00152080" w:rsidRDefault="00152080" w:rsidP="00152080">
            <w:pPr>
              <w:spacing w:after="160" w:line="259" w:lineRule="auto"/>
              <w:rPr>
                <w:ins w:id="1481" w:author="Björn Jörges" w:date="2021-05-30T01:15:00Z"/>
              </w:rPr>
            </w:pPr>
            <w:ins w:id="1482" w:author="Björn Jörges" w:date="2021-05-30T01:15:00Z">
              <w:r w:rsidRPr="00152080">
                <w:t>[</w:t>
              </w:r>
            </w:ins>
            <w:ins w:id="1483" w:author="Björn Jörges" w:date="2021-06-01T02:29:00Z">
              <w:r w:rsidR="00341A00">
                <w:t>9</w:t>
              </w:r>
            </w:ins>
            <w:ins w:id="1484" w:author="Björn Jörges" w:date="2021-05-30T01:15:00Z">
              <w:r w:rsidRPr="00152080">
                <w:t>]</w:t>
              </w:r>
            </w:ins>
          </w:p>
        </w:tc>
      </w:tr>
    </w:tbl>
    <w:p w14:paraId="5878A528" w14:textId="3BD7CED5" w:rsidR="00A30A2A" w:rsidRDefault="002826E1" w:rsidP="00BB0647">
      <w:pPr>
        <w:jc w:val="both"/>
        <w:rPr>
          <w:ins w:id="1485" w:author="Björn Jörges" w:date="2021-05-30T03:04:00Z"/>
          <w:rFonts w:eastAsiaTheme="minorEastAsia"/>
        </w:rPr>
      </w:pPr>
      <m:oMath>
        <m:sSub>
          <m:sSubPr>
            <m:ctrlPr>
              <w:ins w:id="1486" w:author="Björn Jörges" w:date="2021-05-30T02:25:00Z">
                <w:rPr>
                  <w:rFonts w:ascii="Cambria Math" w:hAnsi="Cambria Math"/>
                  <w:i/>
                </w:rPr>
              </w:ins>
            </m:ctrlPr>
          </m:sSubPr>
          <m:e>
            <m:r>
              <w:ins w:id="1487" w:author="Björn Jörges" w:date="2021-05-30T02:25:00Z">
                <w:rPr>
                  <w:rFonts w:ascii="Cambria Math" w:hAnsi="Cambria Math"/>
                </w:rPr>
                <m:t>SD</m:t>
              </w:ins>
            </m:r>
          </m:e>
          <m:sub>
            <m:r>
              <w:ins w:id="1488" w:author="Björn Jörges" w:date="2021-05-30T02:25:00Z">
                <w:rPr>
                  <w:rFonts w:ascii="Cambria Math" w:hAnsi="Cambria Math"/>
                </w:rPr>
                <m:t>Static</m:t>
              </w:ins>
            </m:r>
          </m:sub>
        </m:sSub>
      </m:oMath>
      <w:ins w:id="1489" w:author="Björn Jörges" w:date="2021-05-30T02:25:00Z">
        <w:r w:rsidR="001C373D">
          <w:rPr>
            <w:rFonts w:eastAsiaTheme="minorEastAsia"/>
          </w:rPr>
          <w:t xml:space="preserve"> is the standard deviation of the psychometric function </w:t>
        </w:r>
      </w:ins>
      <w:ins w:id="1490" w:author="Björn Jörges" w:date="2021-05-30T02:44:00Z">
        <w:r w:rsidR="001C373D">
          <w:rPr>
            <w:rFonts w:eastAsiaTheme="minorEastAsia"/>
          </w:rPr>
          <w:t>in the Static</w:t>
        </w:r>
        <w:r w:rsidR="00496CB1">
          <w:rPr>
            <w:rFonts w:eastAsiaTheme="minorEastAsia"/>
          </w:rPr>
          <w:t xml:space="preserve"> conditions, again, as abov</w:t>
        </w:r>
      </w:ins>
      <w:ins w:id="1491" w:author="Björn Jörges" w:date="2021-05-30T02:45:00Z">
        <w:r w:rsidR="00496CB1">
          <w:rPr>
            <w:rFonts w:eastAsiaTheme="minorEastAsia"/>
          </w:rPr>
          <w:t xml:space="preserve">e, separately for the Blank Wall Condition and the Main Experimental Condition. </w:t>
        </w:r>
      </w:ins>
      <m:oMath>
        <m:sSub>
          <m:sSubPr>
            <m:ctrlPr>
              <w:ins w:id="1492" w:author="Björn Jörges" w:date="2021-05-30T02:45:00Z">
                <w:rPr>
                  <w:rFonts w:ascii="Cambria Math" w:eastAsiaTheme="minorEastAsia" w:hAnsi="Cambria Math"/>
                  <w:i/>
                </w:rPr>
              </w:ins>
            </m:ctrlPr>
          </m:sSubPr>
          <m:e>
            <m:r>
              <w:ins w:id="1493" w:author="Björn Jörges" w:date="2021-05-30T02:45:00Z">
                <w:rPr>
                  <w:rFonts w:ascii="Cambria Math" w:eastAsiaTheme="minorEastAsia" w:hAnsi="Cambria Math"/>
                </w:rPr>
                <m:t>Effect</m:t>
              </w:ins>
            </m:r>
          </m:e>
          <m:sub>
            <m:r>
              <w:ins w:id="1494" w:author="Björn Jörges" w:date="2021-05-30T02:45:00Z">
                <w:rPr>
                  <w:rFonts w:ascii="Cambria Math" w:eastAsiaTheme="minorEastAsia" w:hAnsi="Cambria Math"/>
                </w:rPr>
                <m:t>Self-Motion</m:t>
              </w:ins>
            </m:r>
          </m:sub>
        </m:sSub>
      </m:oMath>
      <w:ins w:id="1495" w:author="Björn Jörges" w:date="2021-05-30T02:46:00Z">
        <w:r w:rsidR="00496CB1">
          <w:rPr>
            <w:rFonts w:eastAsiaTheme="minorEastAsia"/>
          </w:rPr>
          <w:t xml:space="preserve"> </w:t>
        </w:r>
      </w:ins>
      <w:ins w:id="1496" w:author="Björn Jörges" w:date="2021-05-30T02:53:00Z">
        <w:r w:rsidR="00496CB1">
          <w:rPr>
            <w:rFonts w:eastAsiaTheme="minorEastAsia"/>
          </w:rPr>
          <w:t>is a free parameter that captures the extent to which visually simulated self-motio</w:t>
        </w:r>
      </w:ins>
      <w:ins w:id="1497" w:author="Björn Jörges" w:date="2021-05-30T02:54:00Z">
        <w:r w:rsidR="00496CB1">
          <w:rPr>
            <w:rFonts w:eastAsiaTheme="minorEastAsia"/>
          </w:rPr>
          <w:t xml:space="preserve">n lowers or raises </w:t>
        </w:r>
      </w:ins>
      <w:ins w:id="1498" w:author="Björn Jörges" w:date="2021-05-30T02:55:00Z">
        <w:r w:rsidR="00C80905">
          <w:rPr>
            <w:rFonts w:eastAsiaTheme="minorEastAsia"/>
          </w:rPr>
          <w:t>precision (as measured by the standard deviation of the fitted psychometric functions</w:t>
        </w:r>
      </w:ins>
      <w:ins w:id="1499" w:author="Björn Jörges" w:date="2021-07-04T02:13:00Z">
        <w:r w:rsidR="00DE4098">
          <w:rPr>
            <w:rFonts w:eastAsiaTheme="minorEastAsia"/>
          </w:rPr>
          <w:t>.</w:t>
        </w:r>
      </w:ins>
      <w:ins w:id="1500" w:author="Björn Jörges" w:date="2021-05-30T02:55:00Z">
        <w:r w:rsidR="00C80905">
          <w:rPr>
            <w:rFonts w:eastAsiaTheme="minorEastAsia"/>
          </w:rPr>
          <w:t xml:space="preserve"> This parameter is fitted</w:t>
        </w:r>
        <w:r w:rsidR="00AA2DAC">
          <w:rPr>
            <w:rFonts w:eastAsiaTheme="minorEastAsia"/>
          </w:rPr>
          <w:t xml:space="preserve"> to the data</w:t>
        </w:r>
        <w:r w:rsidR="00C80905">
          <w:rPr>
            <w:rFonts w:eastAsiaTheme="minorEastAsia"/>
          </w:rPr>
          <w:t xml:space="preserve">. </w:t>
        </w:r>
      </w:ins>
      <m:oMath>
        <m:sSub>
          <m:sSubPr>
            <m:ctrlPr>
              <w:ins w:id="1501" w:author="Björn Jörges" w:date="2021-05-30T02:56:00Z">
                <w:rPr>
                  <w:rFonts w:ascii="Cambria Math" w:eastAsiaTheme="minorEastAsia" w:hAnsi="Cambria Math"/>
                  <w:i/>
                </w:rPr>
              </w:ins>
            </m:ctrlPr>
          </m:sSubPr>
          <m:e>
            <m:r>
              <w:ins w:id="1502" w:author="Björn Jörges" w:date="2021-05-30T02:56:00Z">
                <w:rPr>
                  <w:rFonts w:ascii="Cambria Math" w:eastAsiaTheme="minorEastAsia" w:hAnsi="Cambria Math"/>
                </w:rPr>
                <m:t>Condition</m:t>
              </w:ins>
            </m:r>
          </m:e>
          <m:sub>
            <m:r>
              <w:ins w:id="1503" w:author="Björn Jörges" w:date="2021-05-30T02:56:00Z">
                <w:rPr>
                  <w:rFonts w:ascii="Cambria Math" w:eastAsiaTheme="minorEastAsia" w:hAnsi="Cambria Math"/>
                </w:rPr>
                <m:t>Self-Motion</m:t>
              </w:ins>
            </m:r>
          </m:sub>
        </m:sSub>
      </m:oMath>
      <w:ins w:id="1504" w:author="Björn Jörges" w:date="2021-05-30T02:56:00Z">
        <w:r w:rsidR="00AA2DAC">
          <w:rPr>
            <w:rFonts w:eastAsiaTheme="minorEastAsia"/>
          </w:rPr>
          <w:t xml:space="preserve"> can take the value 1, when visual self-motion was simulated</w:t>
        </w:r>
        <w:r w:rsidR="00791952">
          <w:rPr>
            <w:rFonts w:eastAsiaTheme="minorEastAsia"/>
          </w:rPr>
          <w:t xml:space="preserve"> (same direction and opposite direction</w:t>
        </w:r>
      </w:ins>
      <w:ins w:id="1505" w:author="Björn Jörges" w:date="2021-05-30T02:57:00Z">
        <w:r w:rsidR="00791952">
          <w:rPr>
            <w:rFonts w:eastAsiaTheme="minorEastAsia"/>
          </w:rPr>
          <w:t xml:space="preserve"> trials both in the Blank Wall Condition and the Main Experimental Condition)</w:t>
        </w:r>
      </w:ins>
      <w:ins w:id="1506" w:author="Björn Jörges" w:date="2021-05-30T02:56:00Z">
        <w:r w:rsidR="00AA2DAC">
          <w:rPr>
            <w:rFonts w:eastAsiaTheme="minorEastAsia"/>
          </w:rPr>
          <w:t>, or 0 when no self-motion was simulated (including Moving Wall Condition).</w:t>
        </w:r>
      </w:ins>
      <w:ins w:id="1507" w:author="Björn Jörges" w:date="2021-05-30T02:57:00Z">
        <w:r w:rsidR="00791952">
          <w:rPr>
            <w:rFonts w:eastAsiaTheme="minorEastAsia"/>
          </w:rPr>
          <w:t xml:space="preserve"> </w:t>
        </w:r>
      </w:ins>
      <m:oMath>
        <m:sSub>
          <m:sSubPr>
            <m:ctrlPr>
              <w:ins w:id="1508" w:author="Björn Jörges" w:date="2021-05-30T02:57:00Z">
                <w:rPr>
                  <w:rFonts w:ascii="Cambria Math" w:eastAsiaTheme="minorEastAsia" w:hAnsi="Cambria Math"/>
                  <w:i/>
                </w:rPr>
              </w:ins>
            </m:ctrlPr>
          </m:sSubPr>
          <m:e>
            <m:r>
              <w:ins w:id="1509" w:author="Björn Jörges" w:date="2021-05-30T02:57:00Z">
                <w:rPr>
                  <w:rFonts w:ascii="Cambria Math" w:eastAsiaTheme="minorEastAsia" w:hAnsi="Cambria Math"/>
                </w:rPr>
                <m:t>Effect</m:t>
              </w:ins>
            </m:r>
          </m:e>
          <m:sub>
            <m:r>
              <w:ins w:id="1510" w:author="Björn Jörges" w:date="2021-05-30T02:57:00Z">
                <w:rPr>
                  <w:rFonts w:ascii="Cambria Math" w:eastAsiaTheme="minorEastAsia" w:hAnsi="Cambria Math"/>
                </w:rPr>
                <m:t>Retinal Velocity</m:t>
              </w:ins>
            </m:r>
          </m:sub>
        </m:sSub>
      </m:oMath>
      <w:ins w:id="1511" w:author="Björn Jörges" w:date="2021-05-30T02:57:00Z">
        <w:r w:rsidR="00791952">
          <w:rPr>
            <w:rFonts w:eastAsiaTheme="minorEastAsia"/>
          </w:rPr>
          <w:t xml:space="preserve"> is also fitted to the data and </w:t>
        </w:r>
      </w:ins>
      <w:ins w:id="1512" w:author="Björn Jörges" w:date="2021-05-30T02:58:00Z">
        <w:r w:rsidR="00791952">
          <w:rPr>
            <w:rFonts w:eastAsiaTheme="minorEastAsia"/>
          </w:rPr>
          <w:t>capture</w:t>
        </w:r>
      </w:ins>
      <w:ins w:id="1513" w:author="Björn Jörges" w:date="2021-05-30T03:01:00Z">
        <w:r w:rsidR="00791952">
          <w:rPr>
            <w:rFonts w:eastAsiaTheme="minorEastAsia"/>
          </w:rPr>
          <w:t>s how the retinal speed of the stimuli predicts differences in standard deviations of the fitted psychometric functions.</w:t>
        </w:r>
        <w:r w:rsidR="007C7A6A">
          <w:rPr>
            <w:rFonts w:eastAsiaTheme="minorEastAsia"/>
          </w:rPr>
          <w:t xml:space="preserve"> </w:t>
        </w:r>
      </w:ins>
      <m:oMath>
        <m:r>
          <w:ins w:id="1514" w:author="Björn Jörges" w:date="2021-05-30T03:01:00Z">
            <w:rPr>
              <w:rFonts w:ascii="Cambria Math" w:eastAsiaTheme="minorEastAsia" w:hAnsi="Cambria Math"/>
            </w:rPr>
            <m:t>Retinal Velocity</m:t>
          </w:ins>
        </m:r>
      </m:oMath>
      <w:ins w:id="1515" w:author="Björn Jörges" w:date="2021-05-30T03:01:00Z">
        <w:r w:rsidR="007C7A6A">
          <w:rPr>
            <w:rFonts w:eastAsiaTheme="minorEastAsia"/>
          </w:rPr>
          <w:t xml:space="preserve"> is the</w:t>
        </w:r>
      </w:ins>
      <w:ins w:id="1516" w:author="Björn Jörges" w:date="2021-05-30T03:02:00Z">
        <w:r w:rsidR="007C7A6A">
          <w:rPr>
            <w:rFonts w:eastAsiaTheme="minorEastAsia"/>
          </w:rPr>
          <w:t xml:space="preserve"> </w:t>
        </w:r>
      </w:ins>
      <w:ins w:id="1517" w:author="Björn Jörges" w:date="2021-05-30T03:01:00Z">
        <w:r w:rsidR="007C7A6A">
          <w:rPr>
            <w:rFonts w:eastAsiaTheme="minorEastAsia"/>
          </w:rPr>
          <w:t xml:space="preserve">retinal </w:t>
        </w:r>
      </w:ins>
      <w:ins w:id="1518" w:author="Björn Jörges" w:date="2021-05-30T03:02:00Z">
        <w:r w:rsidR="007C7A6A">
          <w:rPr>
            <w:rFonts w:eastAsiaTheme="minorEastAsia"/>
          </w:rPr>
          <w:t>speed over the 0.5 seconds a trial lasted</w:t>
        </w:r>
      </w:ins>
      <w:ins w:id="1519" w:author="Björn Jörges" w:date="2021-05-30T03:03:00Z">
        <w:r w:rsidR="007C7A6A">
          <w:rPr>
            <w:rFonts w:eastAsiaTheme="minorEastAsia"/>
          </w:rPr>
          <w:t xml:space="preserve">. </w:t>
        </w:r>
      </w:ins>
      <w:ins w:id="1520" w:author="Björn Jörges" w:date="2021-06-16T04:16:00Z">
        <w:r w:rsidR="0013402B">
          <w:rPr>
            <w:rFonts w:eastAsiaTheme="minorEastAsia"/>
          </w:rPr>
          <w:t xml:space="preserve">See </w:t>
        </w:r>
        <w:r w:rsidR="0013402B" w:rsidRPr="0013402B">
          <w:rPr>
            <w:rFonts w:eastAsiaTheme="minorEastAsia"/>
          </w:rPr>
          <w:fldChar w:fldCharType="begin"/>
        </w:r>
        <w:r w:rsidR="0013402B" w:rsidRPr="0013402B">
          <w:rPr>
            <w:rFonts w:eastAsiaTheme="minorEastAsia"/>
          </w:rPr>
          <w:instrText xml:space="preserve"> REF _Ref73582437 \h </w:instrText>
        </w:r>
      </w:ins>
      <w:r w:rsidR="0013402B" w:rsidRPr="0013402B">
        <w:rPr>
          <w:rFonts w:eastAsiaTheme="minorEastAsia"/>
        </w:rPr>
      </w:r>
      <w:ins w:id="1521" w:author="Björn Jörges" w:date="2021-06-16T04:16:00Z">
        <w:r w:rsidR="0013402B" w:rsidRPr="0013402B">
          <w:rPr>
            <w:rFonts w:eastAsiaTheme="minorEastAsia"/>
          </w:rPr>
          <w:fldChar w:fldCharType="separate"/>
        </w:r>
      </w:ins>
      <w:ins w:id="1522" w:author="Björn Jörges" w:date="2021-06-24T03:40:00Z">
        <w:r w:rsidR="00DD473C">
          <w:t xml:space="preserve">Table </w:t>
        </w:r>
        <w:r w:rsidR="00DD473C">
          <w:rPr>
            <w:noProof/>
          </w:rPr>
          <w:t>6</w:t>
        </w:r>
      </w:ins>
      <w:ins w:id="1523" w:author="Björn Jörges" w:date="2021-06-16T04:16:00Z">
        <w:r w:rsidR="0013402B" w:rsidRPr="0013402B">
          <w:rPr>
            <w:rFonts w:eastAsiaTheme="minorEastAsia"/>
          </w:rPr>
          <w:fldChar w:fldCharType="end"/>
        </w:r>
        <w:r w:rsidR="0013402B">
          <w:rPr>
            <w:rFonts w:eastAsiaTheme="minorEastAsia"/>
          </w:rPr>
          <w:t xml:space="preserve"> for the </w:t>
        </w:r>
      </w:ins>
      <w:ins w:id="1524" w:author="Björn Jörges" w:date="2021-05-30T03:03:00Z">
        <w:r w:rsidR="007C7A6A">
          <w:rPr>
            <w:rFonts w:eastAsiaTheme="minorEastAsia"/>
          </w:rPr>
          <w:t>exact values</w:t>
        </w:r>
      </w:ins>
      <w:ins w:id="1525" w:author="Björn Jörges" w:date="2021-05-30T03:04:00Z">
        <w:r w:rsidR="007C7A6A">
          <w:rPr>
            <w:rFonts w:eastAsiaTheme="minorEastAsia"/>
          </w:rPr>
          <w:t xml:space="preserve"> for each conditio</w:t>
        </w:r>
      </w:ins>
      <w:ins w:id="1526" w:author="Björn Jörges" w:date="2021-06-16T04:16:00Z">
        <w:r w:rsidR="0013402B">
          <w:rPr>
            <w:rFonts w:eastAsiaTheme="minorEastAsia"/>
          </w:rPr>
          <w:t>n</w:t>
        </w:r>
      </w:ins>
      <w:ins w:id="1527" w:author="Björn Jörges" w:date="2021-05-30T03:04:00Z">
        <w:r w:rsidR="007C7A6A">
          <w:rPr>
            <w:rFonts w:eastAsiaTheme="minorEastAsia"/>
          </w:rPr>
          <w:t>.</w:t>
        </w:r>
      </w:ins>
    </w:p>
    <w:p w14:paraId="23FD7AF7" w14:textId="582D37C9" w:rsidR="009538F9" w:rsidRDefault="009538F9" w:rsidP="00BB0647">
      <w:pPr>
        <w:pStyle w:val="Caption"/>
        <w:keepNext/>
        <w:rPr>
          <w:ins w:id="1528" w:author="Björn Jörges" w:date="2021-06-03T01:39:00Z"/>
        </w:rPr>
      </w:pPr>
      <w:bookmarkStart w:id="1529" w:name="_Ref73582437"/>
      <w:ins w:id="1530" w:author="Björn Jörges" w:date="2021-06-03T01:39:00Z">
        <w:r>
          <w:t xml:space="preserve">Table </w:t>
        </w:r>
        <w:r>
          <w:fldChar w:fldCharType="begin"/>
        </w:r>
        <w:r>
          <w:instrText xml:space="preserve"> SEQ Table \* ARABIC </w:instrText>
        </w:r>
      </w:ins>
      <w:r>
        <w:fldChar w:fldCharType="separate"/>
      </w:r>
      <w:ins w:id="1531" w:author="Björn Jörges" w:date="2021-06-24T03:15:00Z">
        <w:r w:rsidR="00F213BF">
          <w:rPr>
            <w:noProof/>
          </w:rPr>
          <w:t>6</w:t>
        </w:r>
      </w:ins>
      <w:ins w:id="1532" w:author="Björn Jörges" w:date="2021-06-03T01:39:00Z">
        <w:r>
          <w:fldChar w:fldCharType="end"/>
        </w:r>
        <w:bookmarkEnd w:id="1529"/>
        <w:r>
          <w:t>: Mean retinal speeds throughout the 0.5s of presentation of the bi</w:t>
        </w:r>
      </w:ins>
      <w:ins w:id="1533" w:author="Björn Jörges" w:date="2021-06-03T01:40:00Z">
        <w:r>
          <w:t>g target in the different motion profiles and conditions.</w:t>
        </w:r>
      </w:ins>
    </w:p>
    <w:tbl>
      <w:tblPr>
        <w:tblStyle w:val="TableGrid"/>
        <w:tblW w:w="0" w:type="auto"/>
        <w:tblLook w:val="04A0" w:firstRow="1" w:lastRow="0" w:firstColumn="1" w:lastColumn="0" w:noHBand="0" w:noVBand="1"/>
      </w:tblPr>
      <w:tblGrid>
        <w:gridCol w:w="4698"/>
        <w:gridCol w:w="2610"/>
        <w:gridCol w:w="2268"/>
      </w:tblGrid>
      <w:tr w:rsidR="007C7A6A" w14:paraId="506C77C5" w14:textId="77777777" w:rsidTr="00BB0647">
        <w:trPr>
          <w:ins w:id="1534" w:author="Björn Jörges" w:date="2021-05-30T03:04:00Z"/>
        </w:trPr>
        <w:tc>
          <w:tcPr>
            <w:tcW w:w="4698" w:type="dxa"/>
          </w:tcPr>
          <w:p w14:paraId="12003F01" w14:textId="0150204E" w:rsidR="007C7A6A" w:rsidRDefault="005D229F" w:rsidP="00A30A2A">
            <w:pPr>
              <w:rPr>
                <w:ins w:id="1535" w:author="Björn Jörges" w:date="2021-05-30T03:04:00Z"/>
              </w:rPr>
            </w:pPr>
            <w:ins w:id="1536" w:author="Björn Jörges" w:date="2021-05-30T03:18:00Z">
              <w:r>
                <w:t>Condition</w:t>
              </w:r>
            </w:ins>
          </w:p>
        </w:tc>
        <w:tc>
          <w:tcPr>
            <w:tcW w:w="2610" w:type="dxa"/>
          </w:tcPr>
          <w:p w14:paraId="2E7DB280" w14:textId="4ADFD80A" w:rsidR="007C7A6A" w:rsidRDefault="007C7A6A" w:rsidP="00A30A2A">
            <w:pPr>
              <w:rPr>
                <w:ins w:id="1537" w:author="Björn Jörges" w:date="2021-05-30T03:04:00Z"/>
              </w:rPr>
            </w:pPr>
            <w:ins w:id="1538" w:author="Björn Jörges" w:date="2021-05-30T03:04:00Z">
              <w:r>
                <w:t>Target speed</w:t>
              </w:r>
            </w:ins>
          </w:p>
        </w:tc>
        <w:tc>
          <w:tcPr>
            <w:tcW w:w="2268" w:type="dxa"/>
          </w:tcPr>
          <w:p w14:paraId="2735A7A0" w14:textId="5863150F" w:rsidR="007C7A6A" w:rsidRDefault="007C7A6A" w:rsidP="00A30A2A">
            <w:pPr>
              <w:rPr>
                <w:ins w:id="1539" w:author="Björn Jörges" w:date="2021-05-30T03:04:00Z"/>
              </w:rPr>
            </w:pPr>
            <w:ins w:id="1540" w:author="Björn Jörges" w:date="2021-05-30T03:04:00Z">
              <w:r>
                <w:t xml:space="preserve">Retinal </w:t>
              </w:r>
            </w:ins>
            <w:ins w:id="1541" w:author="Björn Jörges" w:date="2021-06-05T03:16:00Z">
              <w:r w:rsidR="0089394E">
                <w:t>Speed</w:t>
              </w:r>
            </w:ins>
          </w:p>
        </w:tc>
      </w:tr>
      <w:tr w:rsidR="007C7A6A" w14:paraId="760F73CB" w14:textId="77777777" w:rsidTr="00BB0647">
        <w:trPr>
          <w:ins w:id="1542" w:author="Björn Jörges" w:date="2021-05-30T03:04:00Z"/>
        </w:trPr>
        <w:tc>
          <w:tcPr>
            <w:tcW w:w="4698" w:type="dxa"/>
          </w:tcPr>
          <w:p w14:paraId="6C3BA7D1" w14:textId="7B7D6C05" w:rsidR="007C7A6A" w:rsidRDefault="00664C5F" w:rsidP="00A30A2A">
            <w:pPr>
              <w:rPr>
                <w:ins w:id="1543" w:author="Björn Jörges" w:date="2021-05-30T03:04:00Z"/>
              </w:rPr>
            </w:pPr>
            <w:ins w:id="1544" w:author="Björn Jörges" w:date="2021-05-30T03:05:00Z">
              <w:r>
                <w:t>Self-motion simulated in same direction as target</w:t>
              </w:r>
            </w:ins>
          </w:p>
        </w:tc>
        <w:tc>
          <w:tcPr>
            <w:tcW w:w="2610" w:type="dxa"/>
          </w:tcPr>
          <w:p w14:paraId="47A1E24E" w14:textId="6AA6A988" w:rsidR="007C7A6A" w:rsidRDefault="007C7A6A" w:rsidP="00A30A2A">
            <w:pPr>
              <w:rPr>
                <w:ins w:id="1545" w:author="Björn Jörges" w:date="2021-05-30T03:04:00Z"/>
              </w:rPr>
            </w:pPr>
            <w:ins w:id="1546" w:author="Björn Jörges" w:date="2021-05-30T03:04:00Z">
              <w:r>
                <w:t>6.6 m/s</w:t>
              </w:r>
            </w:ins>
          </w:p>
        </w:tc>
        <w:tc>
          <w:tcPr>
            <w:tcW w:w="2268" w:type="dxa"/>
          </w:tcPr>
          <w:p w14:paraId="28739B09" w14:textId="6A5EC8AC" w:rsidR="007C7A6A" w:rsidRDefault="005D229F" w:rsidP="00A30A2A">
            <w:pPr>
              <w:rPr>
                <w:ins w:id="1547" w:author="Björn Jörges" w:date="2021-05-30T03:04:00Z"/>
              </w:rPr>
            </w:pPr>
            <w:ins w:id="1548" w:author="Björn Jörges" w:date="2021-05-30T03:16:00Z">
              <w:r w:rsidRPr="005D229F">
                <w:t>27.6</w:t>
              </w:r>
            </w:ins>
            <w:ins w:id="1549" w:author="Björn Jörges" w:date="2021-05-30T03:17:00Z">
              <w:r>
                <w:t xml:space="preserve"> °/s</w:t>
              </w:r>
            </w:ins>
          </w:p>
        </w:tc>
      </w:tr>
      <w:tr w:rsidR="007C7A6A" w14:paraId="2E1C85F9" w14:textId="77777777" w:rsidTr="00BB0647">
        <w:trPr>
          <w:ins w:id="1550" w:author="Björn Jörges" w:date="2021-05-30T03:04:00Z"/>
        </w:trPr>
        <w:tc>
          <w:tcPr>
            <w:tcW w:w="4698" w:type="dxa"/>
          </w:tcPr>
          <w:p w14:paraId="49DA368B" w14:textId="05698503" w:rsidR="007C7A6A" w:rsidRDefault="007C7A6A" w:rsidP="00A30A2A">
            <w:pPr>
              <w:rPr>
                <w:ins w:id="1551" w:author="Björn Jörges" w:date="2021-05-30T03:04:00Z"/>
              </w:rPr>
            </w:pPr>
          </w:p>
        </w:tc>
        <w:tc>
          <w:tcPr>
            <w:tcW w:w="2610" w:type="dxa"/>
          </w:tcPr>
          <w:p w14:paraId="536B5FD1" w14:textId="28476385" w:rsidR="007C7A6A" w:rsidRDefault="007C7A6A" w:rsidP="00A30A2A">
            <w:pPr>
              <w:rPr>
                <w:ins w:id="1552" w:author="Björn Jörges" w:date="2021-05-30T03:04:00Z"/>
              </w:rPr>
            </w:pPr>
            <w:ins w:id="1553" w:author="Björn Jörges" w:date="2021-05-30T03:04:00Z">
              <w:r>
                <w:t>8 m/s</w:t>
              </w:r>
            </w:ins>
          </w:p>
        </w:tc>
        <w:tc>
          <w:tcPr>
            <w:tcW w:w="2268" w:type="dxa"/>
          </w:tcPr>
          <w:p w14:paraId="5947AF4A" w14:textId="2729F409" w:rsidR="007C7A6A" w:rsidRDefault="005D229F" w:rsidP="00A30A2A">
            <w:pPr>
              <w:rPr>
                <w:ins w:id="1554" w:author="Björn Jörges" w:date="2021-05-30T03:04:00Z"/>
              </w:rPr>
            </w:pPr>
            <w:ins w:id="1555" w:author="Björn Jörges" w:date="2021-05-30T03:16:00Z">
              <w:r w:rsidRPr="005D229F">
                <w:t>32.5</w:t>
              </w:r>
            </w:ins>
            <w:ins w:id="1556" w:author="Björn Jörges" w:date="2021-05-30T03:17:00Z">
              <w:r>
                <w:t xml:space="preserve"> </w:t>
              </w:r>
              <w:r w:rsidRPr="005D229F">
                <w:t>°/s</w:t>
              </w:r>
            </w:ins>
          </w:p>
        </w:tc>
      </w:tr>
      <w:tr w:rsidR="007C7A6A" w14:paraId="311484CE" w14:textId="77777777" w:rsidTr="00BB0647">
        <w:trPr>
          <w:ins w:id="1557" w:author="Björn Jörges" w:date="2021-05-30T03:04:00Z"/>
        </w:trPr>
        <w:tc>
          <w:tcPr>
            <w:tcW w:w="4698" w:type="dxa"/>
          </w:tcPr>
          <w:p w14:paraId="174C5E00" w14:textId="7656CFBA" w:rsidR="007C7A6A" w:rsidRDefault="00664C5F" w:rsidP="00A30A2A">
            <w:pPr>
              <w:rPr>
                <w:ins w:id="1558" w:author="Björn Jörges" w:date="2021-05-30T03:04:00Z"/>
              </w:rPr>
            </w:pPr>
            <w:ins w:id="1559" w:author="Björn Jörges" w:date="2021-05-30T03:05:00Z">
              <w:r w:rsidRPr="00664C5F">
                <w:t>Self-motion simulated in opposite direction as target</w:t>
              </w:r>
            </w:ins>
          </w:p>
        </w:tc>
        <w:tc>
          <w:tcPr>
            <w:tcW w:w="2610" w:type="dxa"/>
          </w:tcPr>
          <w:p w14:paraId="67BEF6D8" w14:textId="4EFB0C21" w:rsidR="007C7A6A" w:rsidRDefault="007C7A6A" w:rsidP="00A30A2A">
            <w:pPr>
              <w:rPr>
                <w:ins w:id="1560" w:author="Björn Jörges" w:date="2021-05-30T03:04:00Z"/>
              </w:rPr>
            </w:pPr>
            <w:ins w:id="1561" w:author="Björn Jörges" w:date="2021-05-30T03:04:00Z">
              <w:r>
                <w:t>6.6 m/s</w:t>
              </w:r>
            </w:ins>
          </w:p>
        </w:tc>
        <w:tc>
          <w:tcPr>
            <w:tcW w:w="2268" w:type="dxa"/>
          </w:tcPr>
          <w:p w14:paraId="2410BC4C" w14:textId="5745F0B7" w:rsidR="007C7A6A" w:rsidRDefault="005D229F" w:rsidP="00A30A2A">
            <w:pPr>
              <w:rPr>
                <w:ins w:id="1562" w:author="Björn Jörges" w:date="2021-05-30T03:04:00Z"/>
              </w:rPr>
            </w:pPr>
            <w:ins w:id="1563" w:author="Björn Jörges" w:date="2021-05-30T03:17:00Z">
              <w:r w:rsidRPr="005D229F">
                <w:t>73.3</w:t>
              </w:r>
              <w:r>
                <w:t xml:space="preserve"> </w:t>
              </w:r>
              <w:r w:rsidRPr="005D229F">
                <w:t>°/s</w:t>
              </w:r>
            </w:ins>
          </w:p>
        </w:tc>
      </w:tr>
      <w:tr w:rsidR="007C7A6A" w14:paraId="0A548195" w14:textId="77777777" w:rsidTr="00BB0647">
        <w:trPr>
          <w:ins w:id="1564" w:author="Björn Jörges" w:date="2021-05-30T03:04:00Z"/>
        </w:trPr>
        <w:tc>
          <w:tcPr>
            <w:tcW w:w="4698" w:type="dxa"/>
          </w:tcPr>
          <w:p w14:paraId="7B379A77" w14:textId="543E7B4D" w:rsidR="007C7A6A" w:rsidRDefault="007C7A6A" w:rsidP="00A30A2A">
            <w:pPr>
              <w:rPr>
                <w:ins w:id="1565" w:author="Björn Jörges" w:date="2021-05-30T03:04:00Z"/>
              </w:rPr>
            </w:pPr>
          </w:p>
        </w:tc>
        <w:tc>
          <w:tcPr>
            <w:tcW w:w="2610" w:type="dxa"/>
          </w:tcPr>
          <w:p w14:paraId="1F2DB9F3" w14:textId="3014C14D" w:rsidR="007C7A6A" w:rsidRDefault="007C7A6A" w:rsidP="00A30A2A">
            <w:pPr>
              <w:rPr>
                <w:ins w:id="1566" w:author="Björn Jörges" w:date="2021-05-30T03:04:00Z"/>
              </w:rPr>
            </w:pPr>
            <w:ins w:id="1567" w:author="Björn Jörges" w:date="2021-05-30T03:04:00Z">
              <w:r>
                <w:t>8 m/s</w:t>
              </w:r>
            </w:ins>
          </w:p>
        </w:tc>
        <w:tc>
          <w:tcPr>
            <w:tcW w:w="2268" w:type="dxa"/>
          </w:tcPr>
          <w:p w14:paraId="3843565A" w14:textId="3046C339" w:rsidR="007C7A6A" w:rsidRDefault="005D229F" w:rsidP="00A30A2A">
            <w:pPr>
              <w:rPr>
                <w:ins w:id="1568" w:author="Björn Jörges" w:date="2021-05-30T03:04:00Z"/>
              </w:rPr>
            </w:pPr>
            <w:ins w:id="1569" w:author="Björn Jörges" w:date="2021-05-30T03:17:00Z">
              <w:r w:rsidRPr="005D229F">
                <w:t>82.2</w:t>
              </w:r>
              <w:r>
                <w:t xml:space="preserve"> </w:t>
              </w:r>
              <w:r w:rsidRPr="005D229F">
                <w:t>°/s</w:t>
              </w:r>
            </w:ins>
          </w:p>
        </w:tc>
      </w:tr>
      <w:tr w:rsidR="007C7A6A" w14:paraId="37CFD931" w14:textId="77777777" w:rsidTr="00BB0647">
        <w:trPr>
          <w:ins w:id="1570" w:author="Björn Jörges" w:date="2021-05-30T03:04:00Z"/>
        </w:trPr>
        <w:tc>
          <w:tcPr>
            <w:tcW w:w="4698" w:type="dxa"/>
          </w:tcPr>
          <w:p w14:paraId="66FBDE29" w14:textId="78A5A826" w:rsidR="007C7A6A" w:rsidRDefault="000546B3" w:rsidP="00A30A2A">
            <w:pPr>
              <w:rPr>
                <w:ins w:id="1571" w:author="Björn Jörges" w:date="2021-05-30T03:04:00Z"/>
              </w:rPr>
            </w:pPr>
            <w:ins w:id="1572" w:author="Björn Jörges" w:date="2021-05-30T03:16:00Z">
              <w:r>
                <w:t>No self-motion simulated (including Moving Wall Condition)</w:t>
              </w:r>
            </w:ins>
          </w:p>
        </w:tc>
        <w:tc>
          <w:tcPr>
            <w:tcW w:w="2610" w:type="dxa"/>
          </w:tcPr>
          <w:p w14:paraId="6786AB1A" w14:textId="7D4AEED6" w:rsidR="007C7A6A" w:rsidRDefault="000546B3" w:rsidP="00A30A2A">
            <w:pPr>
              <w:rPr>
                <w:ins w:id="1573" w:author="Björn Jörges" w:date="2021-05-30T03:04:00Z"/>
              </w:rPr>
            </w:pPr>
            <w:ins w:id="1574" w:author="Björn Jörges" w:date="2021-05-30T03:16:00Z">
              <w:r>
                <w:t>6.6 m/s</w:t>
              </w:r>
            </w:ins>
          </w:p>
        </w:tc>
        <w:tc>
          <w:tcPr>
            <w:tcW w:w="2268" w:type="dxa"/>
          </w:tcPr>
          <w:p w14:paraId="345EE6FA" w14:textId="76EA185B" w:rsidR="007C7A6A" w:rsidRDefault="005D229F" w:rsidP="00A30A2A">
            <w:pPr>
              <w:rPr>
                <w:ins w:id="1575" w:author="Björn Jörges" w:date="2021-05-30T03:04:00Z"/>
              </w:rPr>
            </w:pPr>
            <w:ins w:id="1576" w:author="Björn Jörges" w:date="2021-05-30T03:16:00Z">
              <w:r w:rsidRPr="005D229F">
                <w:t>46.6</w:t>
              </w:r>
            </w:ins>
            <w:ins w:id="1577" w:author="Björn Jörges" w:date="2021-05-30T03:17:00Z">
              <w:r>
                <w:t xml:space="preserve"> </w:t>
              </w:r>
              <w:r w:rsidRPr="005D229F">
                <w:t>°/s</w:t>
              </w:r>
            </w:ins>
          </w:p>
        </w:tc>
      </w:tr>
      <w:tr w:rsidR="007C7A6A" w14:paraId="7161ABBB" w14:textId="77777777" w:rsidTr="00BB0647">
        <w:trPr>
          <w:ins w:id="1578" w:author="Björn Jörges" w:date="2021-05-30T03:04:00Z"/>
        </w:trPr>
        <w:tc>
          <w:tcPr>
            <w:tcW w:w="4698" w:type="dxa"/>
          </w:tcPr>
          <w:p w14:paraId="3BCBF482" w14:textId="310FD76C" w:rsidR="007C7A6A" w:rsidRDefault="007C7A6A" w:rsidP="00A30A2A">
            <w:pPr>
              <w:rPr>
                <w:ins w:id="1579" w:author="Björn Jörges" w:date="2021-05-30T03:04:00Z"/>
              </w:rPr>
            </w:pPr>
          </w:p>
        </w:tc>
        <w:tc>
          <w:tcPr>
            <w:tcW w:w="2610" w:type="dxa"/>
          </w:tcPr>
          <w:p w14:paraId="1A6FF28D" w14:textId="2A0E719B" w:rsidR="007C7A6A" w:rsidRDefault="000546B3" w:rsidP="00A30A2A">
            <w:pPr>
              <w:rPr>
                <w:ins w:id="1580" w:author="Björn Jörges" w:date="2021-05-30T03:04:00Z"/>
              </w:rPr>
            </w:pPr>
            <w:ins w:id="1581" w:author="Björn Jörges" w:date="2021-05-30T03:16:00Z">
              <w:r>
                <w:t>8 m/s</w:t>
              </w:r>
            </w:ins>
          </w:p>
        </w:tc>
        <w:tc>
          <w:tcPr>
            <w:tcW w:w="2268" w:type="dxa"/>
          </w:tcPr>
          <w:p w14:paraId="53B8BE19" w14:textId="3909EADC" w:rsidR="007C7A6A" w:rsidRDefault="005D229F" w:rsidP="00A30A2A">
            <w:pPr>
              <w:rPr>
                <w:ins w:id="1582" w:author="Björn Jörges" w:date="2021-05-30T03:04:00Z"/>
              </w:rPr>
            </w:pPr>
            <w:ins w:id="1583" w:author="Björn Jörges" w:date="2021-05-30T03:16:00Z">
              <w:r w:rsidRPr="005D229F">
                <w:t>56.2</w:t>
              </w:r>
            </w:ins>
            <w:ins w:id="1584" w:author="Björn Jörges" w:date="2021-05-30T03:17:00Z">
              <w:r>
                <w:t xml:space="preserve"> </w:t>
              </w:r>
              <w:r w:rsidRPr="005D229F">
                <w:t>°/s</w:t>
              </w:r>
            </w:ins>
          </w:p>
        </w:tc>
      </w:tr>
    </w:tbl>
    <w:p w14:paraId="681173E7" w14:textId="066F74D9" w:rsidR="007C7A6A" w:rsidRDefault="00976145" w:rsidP="00BB0647">
      <w:pPr>
        <w:jc w:val="both"/>
        <w:rPr>
          <w:ins w:id="1585" w:author="Björn Jörges" w:date="2021-05-30T03:21:00Z"/>
          <w:rFonts w:eastAsiaTheme="minorEastAsia"/>
        </w:rPr>
      </w:pPr>
      <w:ins w:id="1586" w:author="Björn Jörges" w:date="2021-05-30T03:19:00Z">
        <w:r w:rsidRPr="00BB0647">
          <w:rPr>
            <w:rFonts w:eastAsiaTheme="minorEastAsia"/>
            <w:b/>
            <w:bCs/>
          </w:rPr>
          <w:t xml:space="preserve">Fitting </w:t>
        </w:r>
      </w:ins>
      <w:ins w:id="1587" w:author="Björn Jörges" w:date="2021-05-30T03:21:00Z">
        <w:r w:rsidR="00BD4093">
          <w:rPr>
            <w:rFonts w:eastAsiaTheme="minorEastAsia"/>
            <w:b/>
            <w:bCs/>
          </w:rPr>
          <w:t>procedure</w:t>
        </w:r>
      </w:ins>
      <w:ins w:id="1588" w:author="Björn Jörges" w:date="2021-05-30T03:19:00Z">
        <w:r w:rsidRPr="00BB0647">
          <w:rPr>
            <w:rFonts w:eastAsiaTheme="minorEastAsia"/>
          </w:rPr>
          <w:t xml:space="preserve"> – We used the same procedure as for the PSE model</w:t>
        </w:r>
      </w:ins>
      <w:ins w:id="1589" w:author="Björn Jörges" w:date="2021-05-30T03:20:00Z">
        <w:r>
          <w:rPr>
            <w:rFonts w:eastAsiaTheme="minorEastAsia"/>
          </w:rPr>
          <w:t>, with the only difference being that we used the standard deviations of the fitted psychometric functions</w:t>
        </w:r>
      </w:ins>
      <w:ins w:id="1590" w:author="Björn Jörges" w:date="2021-05-30T03:21:00Z">
        <w:r w:rsidR="00BD4093">
          <w:rPr>
            <w:rFonts w:eastAsiaTheme="minorEastAsia"/>
          </w:rPr>
          <w:t xml:space="preserve"> (as a proxy for precision)</w:t>
        </w:r>
      </w:ins>
      <w:ins w:id="1591" w:author="Björn Jörges" w:date="2021-05-30T03:20:00Z">
        <w:r>
          <w:rPr>
            <w:rFonts w:eastAsiaTheme="minorEastAsia"/>
          </w:rPr>
          <w:t xml:space="preserve"> </w:t>
        </w:r>
      </w:ins>
      <w:ins w:id="1592" w:author="Björn Jörges" w:date="2021-05-30T03:21:00Z">
        <w:r>
          <w:rPr>
            <w:rFonts w:eastAsiaTheme="minorEastAsia"/>
          </w:rPr>
          <w:t>as target instead of the measured PSEs.</w:t>
        </w:r>
      </w:ins>
    </w:p>
    <w:p w14:paraId="74A0EC84" w14:textId="535FB2B7" w:rsidR="00BD4093" w:rsidRDefault="00BD4093" w:rsidP="00BB0647">
      <w:pPr>
        <w:jc w:val="both"/>
        <w:rPr>
          <w:ins w:id="1593" w:author="Björn Jörges" w:date="2021-05-30T04:37:00Z"/>
          <w:rFonts w:eastAsiaTheme="minorEastAsia"/>
        </w:rPr>
      </w:pPr>
      <w:ins w:id="1594" w:author="Björn Jörges" w:date="2021-05-30T03:21:00Z">
        <w:r w:rsidRPr="00BD4093">
          <w:rPr>
            <w:rFonts w:eastAsiaTheme="minorEastAsia"/>
            <w:b/>
            <w:bCs/>
          </w:rPr>
          <w:t>Results</w:t>
        </w:r>
        <w:r>
          <w:rPr>
            <w:rFonts w:eastAsiaTheme="minorEastAsia"/>
            <w:b/>
            <w:bCs/>
          </w:rPr>
          <w:t xml:space="preserve"> – </w:t>
        </w:r>
      </w:ins>
      <w:ins w:id="1595" w:author="Björn Jörges" w:date="2021-05-30T03:22:00Z">
        <w:r w:rsidRPr="00BB0647">
          <w:rPr>
            <w:rFonts w:eastAsiaTheme="minorEastAsia"/>
          </w:rPr>
          <w:t xml:space="preserve">Qualitatively, the fit of this model </w:t>
        </w:r>
      </w:ins>
      <w:ins w:id="1596" w:author="Björn Jörges" w:date="2021-05-30T03:24:00Z">
        <w:r w:rsidR="00DA60E2">
          <w:rPr>
            <w:rFonts w:eastAsiaTheme="minorEastAsia"/>
          </w:rPr>
          <w:t>was</w:t>
        </w:r>
      </w:ins>
      <w:ins w:id="1597" w:author="Björn Jörges" w:date="2021-05-30T03:22:00Z">
        <w:r w:rsidRPr="00BB0647">
          <w:rPr>
            <w:rFonts w:eastAsiaTheme="minorEastAsia"/>
          </w:rPr>
          <w:t xml:space="preserve"> worse than for the PSE model.</w:t>
        </w:r>
        <w:r>
          <w:rPr>
            <w:rFonts w:eastAsiaTheme="minorEastAsia"/>
          </w:rPr>
          <w:t xml:space="preserve"> The mean RMS</w:t>
        </w:r>
      </w:ins>
      <w:ins w:id="1598" w:author="Björn Jörges" w:date="2021-05-30T03:23:00Z">
        <w:r>
          <w:rPr>
            <w:rFonts w:eastAsiaTheme="minorEastAsia"/>
          </w:rPr>
          <w:t>E across all participants is 0.75</w:t>
        </w:r>
      </w:ins>
      <w:ins w:id="1599" w:author="Björn Jörges" w:date="2021-05-31T01:59:00Z">
        <w:r w:rsidR="00F26201">
          <w:rPr>
            <w:rFonts w:eastAsiaTheme="minorEastAsia"/>
          </w:rPr>
          <w:t> m/s</w:t>
        </w:r>
      </w:ins>
      <w:ins w:id="1600" w:author="Björn Jörges" w:date="2021-05-30T03:24:00Z">
        <w:r>
          <w:rPr>
            <w:rFonts w:eastAsiaTheme="minorEastAsia"/>
          </w:rPr>
          <w:t xml:space="preserve"> and the median RMSE is 0.6</w:t>
        </w:r>
      </w:ins>
      <w:ins w:id="1601" w:author="Björn Jörges" w:date="2021-05-31T01:59:00Z">
        <w:r w:rsidR="00F26201">
          <w:rPr>
            <w:rFonts w:eastAsiaTheme="minorEastAsia"/>
          </w:rPr>
          <w:t> </w:t>
        </w:r>
      </w:ins>
      <w:ins w:id="1602" w:author="Björn Jörges" w:date="2021-05-31T01:58:00Z">
        <w:r w:rsidR="00F26201">
          <w:rPr>
            <w:rFonts w:eastAsiaTheme="minorEastAsia"/>
          </w:rPr>
          <w:t>m/s</w:t>
        </w:r>
      </w:ins>
      <w:ins w:id="1603" w:author="Björn Jörges" w:date="2021-05-30T03:24:00Z">
        <w:r>
          <w:rPr>
            <w:rFonts w:eastAsiaTheme="minorEastAsia"/>
          </w:rPr>
          <w:t>.</w:t>
        </w:r>
        <w:r w:rsidR="00DA60E2">
          <w:rPr>
            <w:rFonts w:eastAsiaTheme="minorEastAsia"/>
          </w:rPr>
          <w:t xml:space="preserve"> Please see </w:t>
        </w:r>
      </w:ins>
      <w:ins w:id="1604" w:author="Björn Jörges" w:date="2021-06-03T03:12:00Z">
        <w:r w:rsidR="006A086D">
          <w:rPr>
            <w:rFonts w:eastAsiaTheme="minorEastAsia"/>
          </w:rPr>
          <w:fldChar w:fldCharType="begin"/>
        </w:r>
        <w:r w:rsidR="006A086D">
          <w:rPr>
            <w:rFonts w:eastAsiaTheme="minorEastAsia"/>
          </w:rPr>
          <w:instrText xml:space="preserve"> REF _Ref73582378 \h </w:instrText>
        </w:r>
      </w:ins>
      <w:r w:rsidR="006A086D">
        <w:rPr>
          <w:rFonts w:eastAsiaTheme="minorEastAsia"/>
        </w:rPr>
      </w:r>
      <w:r w:rsidR="006A086D">
        <w:rPr>
          <w:rFonts w:eastAsiaTheme="minorEastAsia"/>
        </w:rPr>
        <w:fldChar w:fldCharType="separate"/>
      </w:r>
      <w:ins w:id="1605" w:author="Björn Jörges" w:date="2021-06-18T15:46:00Z">
        <w:r w:rsidR="004F4DAA">
          <w:t xml:space="preserve">Figure </w:t>
        </w:r>
        <w:r w:rsidR="004F4DAA">
          <w:rPr>
            <w:noProof/>
          </w:rPr>
          <w:t>6</w:t>
        </w:r>
      </w:ins>
      <w:ins w:id="1606" w:author="Björn Jörges" w:date="2021-06-03T03:12:00Z">
        <w:r w:rsidR="006A086D">
          <w:rPr>
            <w:rFonts w:eastAsiaTheme="minorEastAsia"/>
          </w:rPr>
          <w:fldChar w:fldCharType="end"/>
        </w:r>
      </w:ins>
      <w:ins w:id="1607" w:author="Björn Jörges" w:date="2021-05-30T03:24:00Z">
        <w:r w:rsidR="00DA60E2">
          <w:rPr>
            <w:rFonts w:eastAsiaTheme="minorEastAsia"/>
          </w:rPr>
          <w:t xml:space="preserve">A for an illustration of the fit. We found </w:t>
        </w:r>
      </w:ins>
      <w:ins w:id="1608" w:author="Björn Jörges" w:date="2021-05-30T03:29:00Z">
        <w:r w:rsidR="00DA60E2">
          <w:rPr>
            <w:rFonts w:eastAsiaTheme="minorEastAsia"/>
          </w:rPr>
          <w:t xml:space="preserve">a mean </w:t>
        </w:r>
      </w:ins>
      <m:oMath>
        <m:sSub>
          <m:sSubPr>
            <m:ctrlPr>
              <w:ins w:id="1609" w:author="Björn Jörges" w:date="2021-05-30T03:29:00Z">
                <w:rPr>
                  <w:rFonts w:ascii="Cambria Math" w:eastAsiaTheme="minorEastAsia" w:hAnsi="Cambria Math"/>
                  <w:i/>
                </w:rPr>
              </w:ins>
            </m:ctrlPr>
          </m:sSubPr>
          <m:e>
            <m:r>
              <w:ins w:id="1610" w:author="Björn Jörges" w:date="2021-05-30T03:29:00Z">
                <w:rPr>
                  <w:rFonts w:ascii="Cambria Math" w:eastAsiaTheme="minorEastAsia" w:hAnsi="Cambria Math"/>
                </w:rPr>
                <m:t>Effect</m:t>
              </w:ins>
            </m:r>
          </m:e>
          <m:sub>
            <m:r>
              <w:ins w:id="1611" w:author="Björn Jörges" w:date="2021-05-30T03:29:00Z">
                <w:rPr>
                  <w:rFonts w:ascii="Cambria Math" w:eastAsiaTheme="minorEastAsia" w:hAnsi="Cambria Math"/>
                </w:rPr>
                <m:t>Self-Motion</m:t>
              </w:ins>
            </m:r>
          </m:sub>
        </m:sSub>
      </m:oMath>
      <w:ins w:id="1612" w:author="Björn Jörges" w:date="2021-05-30T03:29:00Z">
        <w:r w:rsidR="00624628">
          <w:rPr>
            <w:rFonts w:eastAsiaTheme="minorEastAsia"/>
          </w:rPr>
          <w:t xml:space="preserve"> of 0.031</w:t>
        </w:r>
      </w:ins>
      <w:ins w:id="1613" w:author="Björn Jörges" w:date="2021-05-31T01:59:00Z">
        <w:r w:rsidR="00F26201">
          <w:rPr>
            <w:rFonts w:eastAsiaTheme="minorEastAsia"/>
          </w:rPr>
          <w:t> m/s</w:t>
        </w:r>
      </w:ins>
      <w:ins w:id="1614" w:author="Björn Jörges" w:date="2021-05-30T03:29:00Z">
        <w:r w:rsidR="00624628">
          <w:rPr>
            <w:rFonts w:eastAsiaTheme="minorEastAsia"/>
          </w:rPr>
          <w:t>, the median being 0.025</w:t>
        </w:r>
      </w:ins>
      <w:ins w:id="1615" w:author="Björn Jörges" w:date="2021-05-31T01:59:00Z">
        <w:r w:rsidR="00F26201">
          <w:rPr>
            <w:rFonts w:eastAsiaTheme="minorEastAsia"/>
          </w:rPr>
          <w:t> m/s</w:t>
        </w:r>
      </w:ins>
      <w:ins w:id="1616" w:author="Björn Jörges" w:date="2021-05-30T03:29:00Z">
        <w:r w:rsidR="00624628">
          <w:rPr>
            <w:rFonts w:eastAsiaTheme="minorEastAsia"/>
          </w:rPr>
          <w:t>.</w:t>
        </w:r>
      </w:ins>
      <w:ins w:id="1617" w:author="Björn Jörges" w:date="2021-05-31T01:58:00Z">
        <w:r w:rsidR="00F26201">
          <w:rPr>
            <w:rFonts w:eastAsiaTheme="minorEastAsia"/>
          </w:rPr>
          <w:t xml:space="preserve"> That is,</w:t>
        </w:r>
      </w:ins>
      <w:ins w:id="1618" w:author="Björn Jörges" w:date="2021-05-31T01:59:00Z">
        <w:r w:rsidR="00F26201">
          <w:rPr>
            <w:rFonts w:eastAsiaTheme="minorEastAsia"/>
          </w:rPr>
          <w:t xml:space="preserve"> the </w:t>
        </w:r>
        <w:r w:rsidR="00F26201">
          <w:rPr>
            <w:rFonts w:eastAsiaTheme="minorEastAsia"/>
          </w:rPr>
          <w:lastRenderedPageBreak/>
          <w:t>standard deviations of the fitted psychometric functions were h</w:t>
        </w:r>
      </w:ins>
      <w:ins w:id="1619" w:author="Björn Jörges" w:date="2021-05-31T02:00:00Z">
        <w:r w:rsidR="00F26201">
          <w:rPr>
            <w:rFonts w:eastAsiaTheme="minorEastAsia"/>
          </w:rPr>
          <w:t>igher by a very small amount in response to visual self-motion.</w:t>
        </w:r>
      </w:ins>
      <w:ins w:id="1620" w:author="Björn Jörges" w:date="2021-05-31T01:58:00Z">
        <w:r w:rsidR="00F26201">
          <w:rPr>
            <w:rFonts w:eastAsiaTheme="minorEastAsia"/>
          </w:rPr>
          <w:t xml:space="preserve"> SD</w:t>
        </w:r>
      </w:ins>
      <w:ins w:id="1621" w:author="Björn Jörges" w:date="2021-05-30T03:30:00Z">
        <w:r w:rsidR="00624628">
          <w:rPr>
            <w:rFonts w:eastAsiaTheme="minorEastAsia"/>
          </w:rPr>
          <w:t xml:space="preserve"> For </w:t>
        </w:r>
      </w:ins>
      <m:oMath>
        <m:sSub>
          <m:sSubPr>
            <m:ctrlPr>
              <w:ins w:id="1622" w:author="Björn Jörges" w:date="2021-05-30T03:30:00Z">
                <w:rPr>
                  <w:rFonts w:ascii="Cambria Math" w:eastAsiaTheme="minorEastAsia" w:hAnsi="Cambria Math"/>
                  <w:i/>
                </w:rPr>
              </w:ins>
            </m:ctrlPr>
          </m:sSubPr>
          <m:e>
            <m:r>
              <w:ins w:id="1623" w:author="Björn Jörges" w:date="2021-05-30T03:30:00Z">
                <w:rPr>
                  <w:rFonts w:ascii="Cambria Math" w:eastAsiaTheme="minorEastAsia" w:hAnsi="Cambria Math"/>
                </w:rPr>
                <m:t>Effect</m:t>
              </w:ins>
            </m:r>
          </m:e>
          <m:sub>
            <m:r>
              <w:ins w:id="1624" w:author="Björn Jörges" w:date="2021-05-30T03:30:00Z">
                <w:rPr>
                  <w:rFonts w:ascii="Cambria Math" w:eastAsiaTheme="minorEastAsia" w:hAnsi="Cambria Math"/>
                </w:rPr>
                <m:t>Retinal Velocity</m:t>
              </w:ins>
            </m:r>
          </m:sub>
        </m:sSub>
      </m:oMath>
      <w:ins w:id="1625" w:author="Björn Jörges" w:date="2021-05-30T03:30:00Z">
        <w:r w:rsidR="00624628">
          <w:rPr>
            <w:rFonts w:eastAsiaTheme="minorEastAsia"/>
            <w:b/>
            <w:bCs/>
          </w:rPr>
          <w:t xml:space="preserve">, </w:t>
        </w:r>
        <w:r w:rsidR="00624628" w:rsidRPr="00BB0647">
          <w:rPr>
            <w:rFonts w:eastAsiaTheme="minorEastAsia"/>
          </w:rPr>
          <w:t xml:space="preserve">the mean was </w:t>
        </w:r>
      </w:ins>
      <w:ins w:id="1626" w:author="Björn Jörges" w:date="2021-05-30T03:31:00Z">
        <w:r w:rsidR="00624628" w:rsidRPr="00BB0647">
          <w:rPr>
            <w:rFonts w:eastAsiaTheme="minorEastAsia"/>
          </w:rPr>
          <w:t>0.0016</w:t>
        </w:r>
      </w:ins>
      <w:ins w:id="1627" w:author="Björn Jörges" w:date="2021-05-31T02:00:00Z">
        <w:r w:rsidR="00F26201">
          <w:rPr>
            <w:rFonts w:eastAsiaTheme="minorEastAsia"/>
          </w:rPr>
          <w:t xml:space="preserve"> °/</w:t>
        </w:r>
      </w:ins>
      <w:ins w:id="1628" w:author="Björn Jörges" w:date="2021-07-04T02:12:00Z">
        <w:r w:rsidR="00DE4098">
          <w:rPr>
            <w:rFonts w:eastAsiaTheme="minorEastAsia"/>
          </w:rPr>
          <w:t>s,</w:t>
        </w:r>
      </w:ins>
      <w:ins w:id="1629" w:author="Björn Jörges" w:date="2021-05-30T03:31:00Z">
        <w:r w:rsidR="00624628" w:rsidRPr="00BB0647">
          <w:rPr>
            <w:rFonts w:eastAsiaTheme="minorEastAsia"/>
          </w:rPr>
          <w:t xml:space="preserve"> and the median was 0.0017</w:t>
        </w:r>
      </w:ins>
      <w:ins w:id="1630" w:author="Björn Jörges" w:date="2021-05-31T02:00:00Z">
        <w:r w:rsidR="00F26201">
          <w:rPr>
            <w:rFonts w:eastAsiaTheme="minorEastAsia"/>
          </w:rPr>
          <w:t xml:space="preserve"> °/s</w:t>
        </w:r>
      </w:ins>
      <w:ins w:id="1631" w:author="Björn Jörges" w:date="2021-05-31T02:02:00Z">
        <w:r w:rsidR="00F26201">
          <w:rPr>
            <w:rFonts w:eastAsiaTheme="minorEastAsia"/>
          </w:rPr>
          <w:t>.</w:t>
        </w:r>
      </w:ins>
      <w:ins w:id="1632" w:author="Björn Jörges" w:date="2021-05-31T02:00:00Z">
        <w:r w:rsidR="00F26201">
          <w:rPr>
            <w:rFonts w:eastAsiaTheme="minorEastAsia"/>
          </w:rPr>
          <w:t xml:space="preserve"> </w:t>
        </w:r>
      </w:ins>
      <w:ins w:id="1633" w:author="Björn Jörges" w:date="2021-05-31T02:02:00Z">
        <w:r w:rsidR="00F26201">
          <w:rPr>
            <w:rFonts w:eastAsiaTheme="minorEastAsia"/>
          </w:rPr>
          <w:t>H</w:t>
        </w:r>
      </w:ins>
      <w:ins w:id="1634" w:author="Björn Jörges" w:date="2021-05-31T02:01:00Z">
        <w:r w:rsidR="00F26201">
          <w:rPr>
            <w:rFonts w:eastAsiaTheme="minorEastAsia"/>
          </w:rPr>
          <w:t xml:space="preserve">igher retinal velocities corresponding to the target were </w:t>
        </w:r>
      </w:ins>
      <w:ins w:id="1635" w:author="Björn Jörges" w:date="2021-05-31T02:02:00Z">
        <w:r w:rsidR="00F26201">
          <w:rPr>
            <w:rFonts w:eastAsiaTheme="minorEastAsia"/>
          </w:rPr>
          <w:t xml:space="preserve">thus </w:t>
        </w:r>
      </w:ins>
      <w:ins w:id="1636" w:author="Björn Jörges" w:date="2021-05-31T02:01:00Z">
        <w:r w:rsidR="00F26201">
          <w:rPr>
            <w:rFonts w:eastAsiaTheme="minorEastAsia"/>
          </w:rPr>
          <w:t xml:space="preserve">connected with slightly higher </w:t>
        </w:r>
      </w:ins>
      <w:ins w:id="1637" w:author="Björn Jörges" w:date="2021-06-17T00:12:00Z">
        <w:r w:rsidR="00E07116">
          <w:rPr>
            <w:rFonts w:eastAsiaTheme="minorEastAsia"/>
          </w:rPr>
          <w:t>lower precision</w:t>
        </w:r>
      </w:ins>
      <w:ins w:id="1638" w:author="Björn Jörges" w:date="2021-05-31T02:01:00Z">
        <w:r w:rsidR="00F26201">
          <w:rPr>
            <w:rFonts w:eastAsiaTheme="minorEastAsia"/>
          </w:rPr>
          <w:t xml:space="preserve"> overall</w:t>
        </w:r>
      </w:ins>
      <w:ins w:id="1639" w:author="Björn Jörges" w:date="2021-05-31T02:02:00Z">
        <w:r w:rsidR="00F26201">
          <w:rPr>
            <w:rFonts w:eastAsiaTheme="minorEastAsia"/>
          </w:rPr>
          <w:t xml:space="preserve">, albeit the spread across participants was </w:t>
        </w:r>
      </w:ins>
      <w:ins w:id="1640" w:author="Björn Jörges" w:date="2021-05-31T02:11:00Z">
        <w:r w:rsidR="003348F3">
          <w:rPr>
            <w:rFonts w:eastAsiaTheme="minorEastAsia"/>
          </w:rPr>
          <w:t>large</w:t>
        </w:r>
      </w:ins>
      <w:ins w:id="1641" w:author="Björn Jörges" w:date="2021-05-31T02:02:00Z">
        <w:r w:rsidR="00F26201">
          <w:rPr>
            <w:rFonts w:eastAsiaTheme="minorEastAsia"/>
          </w:rPr>
          <w:t>.</w:t>
        </w:r>
      </w:ins>
      <w:ins w:id="1642" w:author="Björn Jörges" w:date="2021-06-03T01:39:00Z">
        <w:r w:rsidR="009538F9">
          <w:rPr>
            <w:rFonts w:eastAsiaTheme="minorEastAsia"/>
          </w:rPr>
          <w:t xml:space="preserve"> Note also that the retinal velocities were</w:t>
        </w:r>
      </w:ins>
      <w:ins w:id="1643" w:author="Björn Jörges" w:date="2021-06-03T01:40:00Z">
        <w:r w:rsidR="00584E5F">
          <w:rPr>
            <w:rFonts w:eastAsiaTheme="minorEastAsia"/>
          </w:rPr>
          <w:t xml:space="preserve"> two to three orders of magnitude higher than any effect we observed here.</w:t>
        </w:r>
      </w:ins>
      <w:ins w:id="1644" w:author="Björn Jörges" w:date="2021-06-03T01:38:00Z">
        <w:r w:rsidR="008A62EF">
          <w:rPr>
            <w:rFonts w:eastAsiaTheme="minorEastAsia"/>
          </w:rPr>
          <w:t xml:space="preserve"> </w:t>
        </w:r>
      </w:ins>
      <w:ins w:id="1645" w:author="Björn Jörges" w:date="2021-05-31T01:58:00Z">
        <w:r w:rsidR="00F26201" w:rsidRPr="00F26201">
          <w:rPr>
            <w:rFonts w:eastAsiaTheme="minorEastAsia"/>
          </w:rPr>
          <w:t xml:space="preserve">Please refer to </w:t>
        </w:r>
      </w:ins>
      <w:ins w:id="1646" w:author="Björn Jörges" w:date="2021-06-03T03:12:00Z">
        <w:r w:rsidR="006A086D" w:rsidRPr="006A086D">
          <w:rPr>
            <w:rFonts w:eastAsiaTheme="minorEastAsia"/>
          </w:rPr>
          <w:fldChar w:fldCharType="begin"/>
        </w:r>
        <w:r w:rsidR="006A086D" w:rsidRPr="006A086D">
          <w:rPr>
            <w:rFonts w:eastAsiaTheme="minorEastAsia"/>
          </w:rPr>
          <w:instrText xml:space="preserve"> REF _Ref73582378 \h </w:instrText>
        </w:r>
      </w:ins>
      <w:r w:rsidR="006A086D" w:rsidRPr="006A086D">
        <w:rPr>
          <w:rFonts w:eastAsiaTheme="minorEastAsia"/>
        </w:rPr>
      </w:r>
      <w:ins w:id="1647" w:author="Björn Jörges" w:date="2021-06-03T03:12:00Z">
        <w:r w:rsidR="006A086D" w:rsidRPr="006A086D">
          <w:rPr>
            <w:rFonts w:eastAsiaTheme="minorEastAsia"/>
          </w:rPr>
          <w:fldChar w:fldCharType="separate"/>
        </w:r>
      </w:ins>
      <w:ins w:id="1648" w:author="Björn Jörges" w:date="2021-06-18T15:46:00Z">
        <w:r w:rsidR="004F4DAA">
          <w:t xml:space="preserve">Figure </w:t>
        </w:r>
        <w:r w:rsidR="004F4DAA">
          <w:rPr>
            <w:noProof/>
          </w:rPr>
          <w:t>6</w:t>
        </w:r>
      </w:ins>
      <w:ins w:id="1649" w:author="Björn Jörges" w:date="2021-06-03T03:12:00Z">
        <w:r w:rsidR="006A086D" w:rsidRPr="006A086D">
          <w:rPr>
            <w:rFonts w:eastAsiaTheme="minorEastAsia"/>
          </w:rPr>
          <w:fldChar w:fldCharType="end"/>
        </w:r>
      </w:ins>
      <w:ins w:id="1650" w:author="Björn Jörges" w:date="2021-05-31T01:58:00Z">
        <w:r w:rsidR="00F26201" w:rsidRPr="00F26201">
          <w:rPr>
            <w:rFonts w:eastAsiaTheme="minorEastAsia"/>
          </w:rPr>
          <w:t>B</w:t>
        </w:r>
        <w:r w:rsidR="00F26201">
          <w:rPr>
            <w:rFonts w:eastAsiaTheme="minorEastAsia"/>
          </w:rPr>
          <w:t xml:space="preserve"> and </w:t>
        </w:r>
      </w:ins>
      <w:ins w:id="1651" w:author="Björn Jörges" w:date="2021-06-03T03:12:00Z">
        <w:r w:rsidR="006A086D" w:rsidRPr="006A086D">
          <w:rPr>
            <w:rFonts w:eastAsiaTheme="minorEastAsia"/>
          </w:rPr>
          <w:fldChar w:fldCharType="begin"/>
        </w:r>
        <w:r w:rsidR="006A086D" w:rsidRPr="006A086D">
          <w:rPr>
            <w:rFonts w:eastAsiaTheme="minorEastAsia"/>
          </w:rPr>
          <w:instrText xml:space="preserve"> REF _Ref73582378 \h </w:instrText>
        </w:r>
      </w:ins>
      <w:r w:rsidR="006A086D" w:rsidRPr="006A086D">
        <w:rPr>
          <w:rFonts w:eastAsiaTheme="minorEastAsia"/>
        </w:rPr>
      </w:r>
      <w:ins w:id="1652" w:author="Björn Jörges" w:date="2021-06-03T03:12:00Z">
        <w:r w:rsidR="006A086D" w:rsidRPr="006A086D">
          <w:rPr>
            <w:rFonts w:eastAsiaTheme="minorEastAsia"/>
          </w:rPr>
          <w:fldChar w:fldCharType="separate"/>
        </w:r>
      </w:ins>
      <w:ins w:id="1653" w:author="Björn Jörges" w:date="2021-06-18T15:46:00Z">
        <w:r w:rsidR="004F4DAA">
          <w:t xml:space="preserve">Figure </w:t>
        </w:r>
        <w:r w:rsidR="004F4DAA">
          <w:rPr>
            <w:noProof/>
          </w:rPr>
          <w:t>6</w:t>
        </w:r>
      </w:ins>
      <w:ins w:id="1654" w:author="Björn Jörges" w:date="2021-06-03T03:12:00Z">
        <w:r w:rsidR="006A086D" w:rsidRPr="006A086D">
          <w:rPr>
            <w:rFonts w:eastAsiaTheme="minorEastAsia"/>
          </w:rPr>
          <w:fldChar w:fldCharType="end"/>
        </w:r>
      </w:ins>
      <w:ins w:id="1655" w:author="Björn Jörges" w:date="2021-05-31T01:58:00Z">
        <w:r w:rsidR="00F26201">
          <w:rPr>
            <w:rFonts w:eastAsiaTheme="minorEastAsia"/>
          </w:rPr>
          <w:t>C respectively</w:t>
        </w:r>
        <w:r w:rsidR="00F26201" w:rsidRPr="00F26201">
          <w:rPr>
            <w:rFonts w:eastAsiaTheme="minorEastAsia"/>
          </w:rPr>
          <w:t xml:space="preserve"> for the full distribution</w:t>
        </w:r>
      </w:ins>
      <w:ins w:id="1656" w:author="Björn Jörges" w:date="2021-05-31T02:11:00Z">
        <w:r w:rsidR="003348F3">
          <w:rPr>
            <w:rFonts w:eastAsiaTheme="minorEastAsia"/>
          </w:rPr>
          <w:t>s</w:t>
        </w:r>
      </w:ins>
      <w:ins w:id="1657" w:author="Björn Jörges" w:date="2021-05-31T01:58:00Z">
        <w:r w:rsidR="00F26201" w:rsidRPr="00F26201">
          <w:rPr>
            <w:rFonts w:eastAsiaTheme="minorEastAsia"/>
          </w:rPr>
          <w:t xml:space="preserve"> of fitted values.</w:t>
        </w:r>
      </w:ins>
    </w:p>
    <w:p w14:paraId="12D3BA56" w14:textId="1D196095" w:rsidR="00F33027" w:rsidRDefault="005A676B" w:rsidP="00BB0647">
      <w:pPr>
        <w:keepNext/>
        <w:rPr>
          <w:ins w:id="1658" w:author="Björn Jörges" w:date="2021-06-03T03:10:00Z"/>
        </w:rPr>
      </w:pPr>
      <w:ins w:id="1659" w:author="Björn Jörges" w:date="2021-05-30T03:34:00Z">
        <w:r>
          <w:rPr>
            <w:rFonts w:eastAsiaTheme="minorEastAsia"/>
            <w:b/>
            <w:bCs/>
            <w:noProof/>
          </w:rPr>
          <w:drawing>
            <wp:inline distT="0" distB="0" distL="0" distR="0" wp14:anchorId="2D7AC193" wp14:editId="7B602878">
              <wp:extent cx="5115805" cy="4092644"/>
              <wp:effectExtent l="0" t="0" r="889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a:stretch>
                        <a:fillRect/>
                      </a:stretch>
                    </pic:blipFill>
                    <pic:spPr>
                      <a:xfrm>
                        <a:off x="0" y="0"/>
                        <a:ext cx="5115805" cy="4092644"/>
                      </a:xfrm>
                      <a:prstGeom prst="rect">
                        <a:avLst/>
                      </a:prstGeom>
                    </pic:spPr>
                  </pic:pic>
                </a:graphicData>
              </a:graphic>
            </wp:inline>
          </w:drawing>
        </w:r>
      </w:ins>
    </w:p>
    <w:p w14:paraId="16A9D4B0" w14:textId="19A6CDD5" w:rsidR="005A676B" w:rsidRDefault="00F33027" w:rsidP="00BB0647">
      <w:pPr>
        <w:pStyle w:val="Caption"/>
        <w:rPr>
          <w:ins w:id="1660" w:author="Björn Jörges" w:date="2021-05-30T03:22:00Z"/>
          <w:rFonts w:eastAsiaTheme="minorEastAsia"/>
          <w:b/>
          <w:bCs/>
        </w:rPr>
      </w:pPr>
      <w:bookmarkStart w:id="1661" w:name="_Ref73582378"/>
      <w:ins w:id="1662" w:author="Björn Jörges" w:date="2021-06-03T03:10:00Z">
        <w:r>
          <w:t xml:space="preserve">Figure </w:t>
        </w:r>
        <w:r>
          <w:fldChar w:fldCharType="begin"/>
        </w:r>
        <w:r>
          <w:instrText xml:space="preserve"> SEQ Figure \* ARABIC </w:instrText>
        </w:r>
      </w:ins>
      <w:r>
        <w:fldChar w:fldCharType="separate"/>
      </w:r>
      <w:ins w:id="1663" w:author="Björn Jörges" w:date="2021-06-18T15:46:00Z">
        <w:r w:rsidR="004F4DAA">
          <w:rPr>
            <w:noProof/>
          </w:rPr>
          <w:t>6</w:t>
        </w:r>
      </w:ins>
      <w:ins w:id="1664" w:author="Björn Jörges" w:date="2021-06-03T03:10:00Z">
        <w:r>
          <w:fldChar w:fldCharType="end"/>
        </w:r>
        <w:bookmarkEnd w:id="1661"/>
        <w:r>
          <w:t xml:space="preserve">: A. As Figure 5A, but for the predicted and observed standard deviations of the fitted psychometric </w:t>
        </w:r>
      </w:ins>
      <w:ins w:id="1665" w:author="Björn Jörges" w:date="2021-06-03T03:11:00Z">
        <w:r>
          <w:t xml:space="preserve">functions. B. Distribution of fitted values for </w:t>
        </w:r>
      </w:ins>
      <m:oMath>
        <m:sSub>
          <m:sSubPr>
            <m:ctrlPr>
              <w:ins w:id="1666" w:author="Björn Jörges" w:date="2021-06-03T03:11:00Z">
                <w:rPr>
                  <w:rFonts w:ascii="Cambria Math" w:hAnsi="Cambria Math"/>
                </w:rPr>
              </w:ins>
            </m:ctrlPr>
          </m:sSubPr>
          <m:e>
            <m:r>
              <w:ins w:id="1667" w:author="Björn Jörges" w:date="2021-06-03T03:11:00Z">
                <w:rPr>
                  <w:rFonts w:ascii="Cambria Math" w:hAnsi="Cambria Math"/>
                </w:rPr>
                <m:t>Effect</m:t>
              </w:ins>
            </m:r>
          </m:e>
          <m:sub>
            <m:r>
              <w:ins w:id="1668" w:author="Björn Jörges" w:date="2021-06-03T03:11:00Z">
                <w:rPr>
                  <w:rFonts w:ascii="Cambria Math" w:hAnsi="Cambria Math"/>
                </w:rPr>
                <m:t>Self-Motion, JNDs</m:t>
              </w:ins>
            </m:r>
          </m:sub>
        </m:sSub>
      </m:oMath>
      <w:ins w:id="1669" w:author="Björn Jörges" w:date="2021-06-03T03:11:00Z">
        <w:r w:rsidR="002F2808">
          <w:rPr>
            <w:rFonts w:eastAsiaTheme="minorEastAsia"/>
          </w:rPr>
          <w:t xml:space="preserve">. C. Distribution of fitted values for </w:t>
        </w:r>
      </w:ins>
      <m:oMath>
        <m:sSub>
          <m:sSubPr>
            <m:ctrlPr>
              <w:ins w:id="1670" w:author="Björn Jörges" w:date="2021-06-03T03:11:00Z">
                <w:rPr>
                  <w:rFonts w:ascii="Cambria Math" w:eastAsiaTheme="minorEastAsia" w:hAnsi="Cambria Math"/>
                </w:rPr>
              </w:ins>
            </m:ctrlPr>
          </m:sSubPr>
          <m:e>
            <m:r>
              <w:ins w:id="1671" w:author="Björn Jörges" w:date="2021-06-03T03:11:00Z">
                <w:rPr>
                  <w:rFonts w:ascii="Cambria Math" w:eastAsiaTheme="minorEastAsia" w:hAnsi="Cambria Math"/>
                </w:rPr>
                <m:t>Effect</m:t>
              </w:ins>
            </m:r>
          </m:e>
          <m:sub>
            <m:r>
              <w:ins w:id="1672" w:author="Björn Jörges" w:date="2021-06-03T03:11:00Z">
                <w:rPr>
                  <w:rFonts w:ascii="Cambria Math" w:eastAsiaTheme="minorEastAsia" w:hAnsi="Cambria Math"/>
                </w:rPr>
                <m:t>Retinal Velocity</m:t>
              </w:ins>
            </m:r>
          </m:sub>
        </m:sSub>
      </m:oMath>
      <w:ins w:id="1673" w:author="Björn Jörges" w:date="2021-06-03T03:11:00Z">
        <w:r w:rsidR="002F2808">
          <w:rPr>
            <w:rFonts w:eastAsiaTheme="minorEastAsia"/>
          </w:rPr>
          <w:t>.</w:t>
        </w:r>
      </w:ins>
    </w:p>
    <w:p w14:paraId="769446D8" w14:textId="1B11A217" w:rsidR="00BD4093" w:rsidRPr="00BB0647" w:rsidRDefault="0006179C" w:rsidP="00BB0647">
      <w:pPr>
        <w:jc w:val="both"/>
        <w:rPr>
          <w:ins w:id="1674" w:author="Björn Jörges" w:date="2021-04-21T01:46:00Z"/>
          <w:rFonts w:eastAsiaTheme="minorEastAsia"/>
        </w:rPr>
      </w:pPr>
      <w:ins w:id="1675" w:author="Björn Jörges" w:date="2021-05-31T03:30:00Z">
        <w:r>
          <w:rPr>
            <w:rFonts w:eastAsiaTheme="minorEastAsia"/>
          </w:rPr>
          <w:t xml:space="preserve">Lastly, to </w:t>
        </w:r>
      </w:ins>
      <w:ins w:id="1676" w:author="Björn Jörges" w:date="2021-06-01T04:25:00Z">
        <w:r w:rsidR="00CC2B65">
          <w:rPr>
            <w:rFonts w:eastAsiaTheme="minorEastAsia"/>
          </w:rPr>
          <w:t>test</w:t>
        </w:r>
      </w:ins>
      <w:ins w:id="1677" w:author="Björn Jörges" w:date="2021-05-31T03:30:00Z">
        <w:r>
          <w:rPr>
            <w:rFonts w:eastAsiaTheme="minorEastAsia"/>
          </w:rPr>
          <w:t xml:space="preserve"> whether the relationship between compensation for self-motion and precision found by</w:t>
        </w:r>
      </w:ins>
      <w:ins w:id="1678" w:author="Björn Jörges" w:date="2021-05-31T03:32:00Z">
        <w:r>
          <w:rPr>
            <w:rFonts w:eastAsiaTheme="minorEastAsia"/>
          </w:rPr>
          <w:t xml:space="preserve"> Dokka and their colleagues </w:t>
        </w:r>
        <w:r>
          <w:rPr>
            <w:rFonts w:eastAsiaTheme="minorEastAsia"/>
          </w:rPr>
          <w:fldChar w:fldCharType="begin" w:fldLock="1"/>
        </w:r>
      </w:ins>
      <w:r w:rsidR="00173419">
        <w:rPr>
          <w:rFonts w:eastAsiaTheme="minorEastAsia"/>
        </w:rPr>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Pr>
          <w:rFonts w:eastAsiaTheme="minorEastAsia"/>
        </w:rPr>
        <w:fldChar w:fldCharType="separate"/>
      </w:r>
      <w:r w:rsidRPr="0006179C">
        <w:rPr>
          <w:rFonts w:eastAsiaTheme="minorEastAsia"/>
          <w:noProof/>
        </w:rPr>
        <w:t>(Dokka et al., 2015)</w:t>
      </w:r>
      <w:ins w:id="1679" w:author="Björn Jörges" w:date="2021-05-31T03:32:00Z">
        <w:r>
          <w:rPr>
            <w:rFonts w:eastAsiaTheme="minorEastAsia"/>
          </w:rPr>
          <w:fldChar w:fldCharType="end"/>
        </w:r>
      </w:ins>
      <w:ins w:id="1680" w:author="Björn Jörges" w:date="2021-05-31T03:33:00Z">
        <w:r>
          <w:rPr>
            <w:rFonts w:eastAsiaTheme="minorEastAsia"/>
          </w:rPr>
          <w:t xml:space="preserve">, held in our dataset as well, we tested the correlation between </w:t>
        </w:r>
      </w:ins>
      <m:oMath>
        <m:sSub>
          <m:sSubPr>
            <m:ctrlPr>
              <w:ins w:id="1681" w:author="Björn Jörges" w:date="2021-05-31T03:33:00Z">
                <w:rPr>
                  <w:rFonts w:ascii="Cambria Math" w:eastAsiaTheme="minorEastAsia" w:hAnsi="Cambria Math"/>
                  <w:i/>
                </w:rPr>
              </w:ins>
            </m:ctrlPr>
          </m:sSubPr>
          <m:e>
            <m:r>
              <w:ins w:id="1682" w:author="Björn Jörges" w:date="2021-05-31T03:33:00Z">
                <w:rPr>
                  <w:rFonts w:ascii="Cambria Math" w:eastAsiaTheme="minorEastAsia" w:hAnsi="Cambria Math"/>
                </w:rPr>
                <m:t>Effect</m:t>
              </w:ins>
            </m:r>
          </m:e>
          <m:sub>
            <m:r>
              <w:ins w:id="1683" w:author="Björn Jörges" w:date="2021-05-31T03:33:00Z">
                <w:rPr>
                  <w:rFonts w:ascii="Cambria Math" w:eastAsiaTheme="minorEastAsia" w:hAnsi="Cambria Math"/>
                </w:rPr>
                <m:t>Self-Motion, PSEs</m:t>
              </w:ins>
            </m:r>
          </m:sub>
        </m:sSub>
      </m:oMath>
      <w:ins w:id="1684" w:author="Björn Jörges" w:date="2021-05-31T03:33:00Z">
        <w:r>
          <w:rPr>
            <w:rFonts w:eastAsiaTheme="minorEastAsia"/>
          </w:rPr>
          <w:t xml:space="preserve"> and </w:t>
        </w:r>
      </w:ins>
      <m:oMath>
        <m:sSub>
          <m:sSubPr>
            <m:ctrlPr>
              <w:ins w:id="1685" w:author="Björn Jörges" w:date="2021-05-31T03:33:00Z">
                <w:rPr>
                  <w:rFonts w:ascii="Cambria Math" w:eastAsiaTheme="minorEastAsia" w:hAnsi="Cambria Math"/>
                  <w:i/>
                </w:rPr>
              </w:ins>
            </m:ctrlPr>
          </m:sSubPr>
          <m:e>
            <m:r>
              <w:ins w:id="1686" w:author="Björn Jörges" w:date="2021-05-31T03:33:00Z">
                <w:rPr>
                  <w:rFonts w:ascii="Cambria Math" w:eastAsiaTheme="minorEastAsia" w:hAnsi="Cambria Math"/>
                </w:rPr>
                <m:t>Effect</m:t>
              </w:ins>
            </m:r>
          </m:e>
          <m:sub>
            <m:r>
              <w:ins w:id="1687" w:author="Björn Jörges" w:date="2021-05-31T03:33:00Z">
                <w:rPr>
                  <w:rFonts w:ascii="Cambria Math" w:eastAsiaTheme="minorEastAsia" w:hAnsi="Cambria Math"/>
                </w:rPr>
                <m:t>Self-Motion, JNDs</m:t>
              </w:ins>
            </m:r>
          </m:sub>
        </m:sSub>
      </m:oMath>
      <w:ins w:id="1688" w:author="Björn Jörges" w:date="2021-05-31T03:33:00Z">
        <w:r>
          <w:rPr>
            <w:rFonts w:eastAsiaTheme="minorEastAsia"/>
          </w:rPr>
          <w:t xml:space="preserve">. We found a </w:t>
        </w:r>
      </w:ins>
      <w:ins w:id="1689" w:author="Björn Jörges" w:date="2021-05-31T03:34:00Z">
        <w:r>
          <w:rPr>
            <w:rFonts w:eastAsiaTheme="minorEastAsia"/>
          </w:rPr>
          <w:t xml:space="preserve">non-significant </w:t>
        </w:r>
      </w:ins>
      <w:ins w:id="1690" w:author="Björn Jörges" w:date="2021-05-31T03:33:00Z">
        <w:r>
          <w:rPr>
            <w:rFonts w:eastAsiaTheme="minorEastAsia"/>
          </w:rPr>
          <w:t xml:space="preserve">regression coefficient of </w:t>
        </w:r>
      </w:ins>
      <w:ins w:id="1691" w:author="Björn Jörges" w:date="2021-05-31T03:36:00Z">
        <w:r>
          <w:rPr>
            <w:rFonts w:eastAsiaTheme="minorEastAsia"/>
          </w:rPr>
          <w:t>-</w:t>
        </w:r>
      </w:ins>
      <w:ins w:id="1692" w:author="Björn Jörges" w:date="2021-05-31T03:33:00Z">
        <w:r>
          <w:rPr>
            <w:rFonts w:eastAsiaTheme="minorEastAsia"/>
          </w:rPr>
          <w:t>0.2</w:t>
        </w:r>
      </w:ins>
      <w:ins w:id="1693" w:author="Björn Jörges" w:date="2021-05-31T03:36:00Z">
        <w:r>
          <w:rPr>
            <w:rFonts w:eastAsiaTheme="minorEastAsia"/>
          </w:rPr>
          <w:t>, indicating that</w:t>
        </w:r>
      </w:ins>
      <w:ins w:id="1694" w:author="Björn Jörges" w:date="2021-05-31T03:37:00Z">
        <w:r>
          <w:rPr>
            <w:rFonts w:eastAsiaTheme="minorEastAsia"/>
          </w:rPr>
          <w:t xml:space="preserve"> higher compensation for visually induced self-motion was </w:t>
        </w:r>
      </w:ins>
      <w:ins w:id="1695" w:author="Björn Jörges" w:date="2021-06-01T04:25:00Z">
        <w:r w:rsidR="00CC2B65">
          <w:rPr>
            <w:rFonts w:eastAsiaTheme="minorEastAsia"/>
          </w:rPr>
          <w:t>(</w:t>
        </w:r>
      </w:ins>
      <w:ins w:id="1696" w:author="Björn Jörges" w:date="2021-05-31T03:37:00Z">
        <w:r>
          <w:rPr>
            <w:rFonts w:eastAsiaTheme="minorEastAsia"/>
          </w:rPr>
          <w:t>descriptively</w:t>
        </w:r>
      </w:ins>
      <w:ins w:id="1697" w:author="Björn Jörges" w:date="2021-06-01T04:25:00Z">
        <w:r w:rsidR="00CC2B65">
          <w:rPr>
            <w:rFonts w:eastAsiaTheme="minorEastAsia"/>
          </w:rPr>
          <w:t>)</w:t>
        </w:r>
      </w:ins>
      <w:ins w:id="1698" w:author="Björn Jörges" w:date="2021-05-31T03:34:00Z">
        <w:r>
          <w:rPr>
            <w:rFonts w:eastAsiaTheme="minorEastAsia"/>
          </w:rPr>
          <w:t xml:space="preserve"> </w:t>
        </w:r>
      </w:ins>
      <w:ins w:id="1699" w:author="Björn Jörges" w:date="2021-05-31T03:37:00Z">
        <w:r>
          <w:rPr>
            <w:rFonts w:eastAsiaTheme="minorEastAsia"/>
          </w:rPr>
          <w:t xml:space="preserve">related to </w:t>
        </w:r>
      </w:ins>
      <w:ins w:id="1700" w:author="Björn Jörges" w:date="2021-06-17T00:12:00Z">
        <w:r w:rsidR="00E07116">
          <w:rPr>
            <w:rFonts w:eastAsiaTheme="minorEastAsia"/>
          </w:rPr>
          <w:t>lower precision</w:t>
        </w:r>
      </w:ins>
      <w:ins w:id="1701" w:author="Björn Jörges" w:date="2021-05-31T03:37:00Z">
        <w:r>
          <w:rPr>
            <w:rFonts w:eastAsiaTheme="minorEastAsia"/>
          </w:rPr>
          <w:t>, even</w:t>
        </w:r>
      </w:ins>
      <w:ins w:id="1702" w:author="Björn Jörges" w:date="2021-06-24T01:17:00Z">
        <w:r w:rsidR="00F85355">
          <w:rPr>
            <w:rFonts w:eastAsiaTheme="minorEastAsia"/>
          </w:rPr>
          <w:t xml:space="preserve"> though</w:t>
        </w:r>
      </w:ins>
      <w:ins w:id="1703" w:author="Björn Jörges" w:date="2021-05-31T03:37:00Z">
        <w:r>
          <w:rPr>
            <w:rFonts w:eastAsiaTheme="minorEastAsia"/>
          </w:rPr>
          <w:t xml:space="preserve"> </w:t>
        </w:r>
      </w:ins>
      <w:ins w:id="1704" w:author="Björn Jörges" w:date="2021-06-01T04:25:00Z">
        <w:r w:rsidR="00CC2B65">
          <w:rPr>
            <w:rFonts w:eastAsiaTheme="minorEastAsia"/>
          </w:rPr>
          <w:t xml:space="preserve">this correlation was not significantly different from zero (p = </w:t>
        </w:r>
      </w:ins>
      <w:ins w:id="1705" w:author="Björn Jörges" w:date="2021-06-01T04:26:00Z">
        <w:r w:rsidR="00CC2B65">
          <w:rPr>
            <w:rFonts w:eastAsiaTheme="minorEastAsia"/>
          </w:rPr>
          <w:t>0.187</w:t>
        </w:r>
      </w:ins>
      <w:ins w:id="1706" w:author="Björn Jörges" w:date="2021-06-01T04:25:00Z">
        <w:r w:rsidR="00CC2B65">
          <w:rPr>
            <w:rFonts w:eastAsiaTheme="minorEastAsia"/>
          </w:rPr>
          <w:t xml:space="preserve">). </w:t>
        </w:r>
      </w:ins>
      <w:ins w:id="1707" w:author="Björn Jörges" w:date="2021-05-31T03:34:00Z">
        <w:r>
          <w:rPr>
            <w:rFonts w:eastAsiaTheme="minorEastAsia"/>
          </w:rPr>
          <w:t xml:space="preserve">However, keep in mind that we </w:t>
        </w:r>
      </w:ins>
      <w:ins w:id="1708" w:author="Björn Jörges" w:date="2021-05-31T03:35:00Z">
        <w:r>
          <w:rPr>
            <w:rFonts w:eastAsiaTheme="minorEastAsia"/>
          </w:rPr>
          <w:t xml:space="preserve">only obtained one value per </w:t>
        </w:r>
      </w:ins>
      <w:ins w:id="1709" w:author="Björn Jörges" w:date="2021-07-04T02:12:00Z">
        <w:r w:rsidR="00DE4098">
          <w:rPr>
            <w:rFonts w:eastAsiaTheme="minorEastAsia"/>
          </w:rPr>
          <w:t>participant,</w:t>
        </w:r>
      </w:ins>
      <w:ins w:id="1710" w:author="Björn Jörges" w:date="2021-05-31T03:36:00Z">
        <w:r>
          <w:rPr>
            <w:rFonts w:eastAsiaTheme="minorEastAsia"/>
          </w:rPr>
          <w:t xml:space="preserve"> and we used a reduced dataset to fit this model</w:t>
        </w:r>
      </w:ins>
      <w:ins w:id="1711" w:author="Björn Jörges" w:date="2021-05-31T03:35:00Z">
        <w:r>
          <w:rPr>
            <w:rFonts w:eastAsiaTheme="minorEastAsia"/>
          </w:rPr>
          <w:t>, that is, we have an effective sample size of 21.</w:t>
        </w:r>
      </w:ins>
      <w:ins w:id="1712" w:author="Björn Jörges" w:date="2021-05-31T03:36:00Z">
        <w:r>
          <w:rPr>
            <w:rFonts w:eastAsiaTheme="minorEastAsia"/>
          </w:rPr>
          <w:t xml:space="preserve"> A failure to detect a correlation</w:t>
        </w:r>
      </w:ins>
      <w:ins w:id="1713" w:author="Björn Jörges" w:date="2021-06-02T02:40:00Z">
        <w:r w:rsidR="00DC724C">
          <w:rPr>
            <w:rFonts w:eastAsiaTheme="minorEastAsia"/>
          </w:rPr>
          <w:t xml:space="preserve"> may thus be due to lacking power rather than the absence of a relationship.</w:t>
        </w:r>
      </w:ins>
    </w:p>
    <w:p w14:paraId="19C5FFC3" w14:textId="68EC96DA" w:rsidR="00DD0A75" w:rsidRDefault="00DD0A75" w:rsidP="009B3163">
      <w:pPr>
        <w:pStyle w:val="Heading1"/>
        <w:rPr>
          <w:ins w:id="1714" w:author="Björn Jörges" w:date="2021-05-31T02:33:00Z"/>
        </w:rPr>
      </w:pPr>
      <w:ins w:id="1715" w:author="Björn Jörges" w:date="2021-04-21T01:46:00Z">
        <w:r>
          <w:t>Discussion</w:t>
        </w:r>
      </w:ins>
    </w:p>
    <w:p w14:paraId="01323F9D" w14:textId="1BCECBAD" w:rsidR="002A2FBF" w:rsidRDefault="009864F3">
      <w:pPr>
        <w:jc w:val="both"/>
        <w:rPr>
          <w:ins w:id="1716" w:author="Björn Jörges" w:date="2021-06-02T03:54:00Z"/>
        </w:rPr>
      </w:pPr>
      <w:ins w:id="1717" w:author="Björn Jörges" w:date="2021-05-31T02:41:00Z">
        <w:r>
          <w:t xml:space="preserve">We did not find evidence that participants’ perception of object speed was biased by visually simulated self-motion. That is, they generally </w:t>
        </w:r>
      </w:ins>
      <w:ins w:id="1718" w:author="Björn Jörges" w:date="2021-05-31T02:57:00Z">
        <w:r w:rsidR="00F37FF3">
          <w:t>compensate</w:t>
        </w:r>
      </w:ins>
      <w:ins w:id="1719" w:author="Björn Jörges" w:date="2021-06-04T04:06:00Z">
        <w:r w:rsidR="00FA31B4">
          <w:t>d</w:t>
        </w:r>
      </w:ins>
      <w:ins w:id="1720" w:author="Björn Jörges" w:date="2021-05-31T02:57:00Z">
        <w:r w:rsidR="00F37FF3">
          <w:t xml:space="preserve"> </w:t>
        </w:r>
      </w:ins>
      <w:ins w:id="1721" w:author="Björn Jörges" w:date="2021-06-24T01:17:00Z">
        <w:r w:rsidR="00457A16">
          <w:t>effectively</w:t>
        </w:r>
      </w:ins>
      <w:ins w:id="1722" w:author="Björn Jörges" w:date="2021-05-31T02:57:00Z">
        <w:r w:rsidR="00F37FF3">
          <w:t xml:space="preserve"> for </w:t>
        </w:r>
      </w:ins>
      <w:ins w:id="1723" w:author="Björn Jörges" w:date="2021-05-31T03:08:00Z">
        <w:r w:rsidR="005F1756">
          <w:t xml:space="preserve">visual </w:t>
        </w:r>
      </w:ins>
      <w:ins w:id="1724" w:author="Björn Jörges" w:date="2021-05-31T02:57:00Z">
        <w:r w:rsidR="00F37FF3">
          <w:t>self-motion</w:t>
        </w:r>
      </w:ins>
      <w:ins w:id="1725" w:author="Björn Jörges" w:date="2021-06-02T02:25:00Z">
        <w:r w:rsidR="002A2FBF">
          <w:t xml:space="preserve">. We found evidence </w:t>
        </w:r>
        <w:r w:rsidR="002A2FBF">
          <w:lastRenderedPageBreak/>
          <w:t>for</w:t>
        </w:r>
      </w:ins>
      <w:ins w:id="1726" w:author="Björn Jörges" w:date="2021-06-02T02:26:00Z">
        <w:r w:rsidR="002A2FBF">
          <w:t xml:space="preserve"> an (on average) full compensation both in the Main Experimental Condition (103%) and the Blank Wall Condition (106%) when self-motion in the same direction as </w:t>
        </w:r>
      </w:ins>
      <w:ins w:id="1727" w:author="Björn Jörges" w:date="2021-06-04T04:06:00Z">
        <w:r w:rsidR="00FA31B4">
          <w:t xml:space="preserve">the </w:t>
        </w:r>
      </w:ins>
      <w:ins w:id="1728" w:author="Björn Jörges" w:date="2021-06-02T02:26:00Z">
        <w:r w:rsidR="002A2FBF">
          <w:t>target motion was simulated</w:t>
        </w:r>
      </w:ins>
      <w:ins w:id="1729" w:author="Björn Jörges" w:date="2021-06-04T04:06:00Z">
        <w:r w:rsidR="00FA31B4">
          <w:t xml:space="preserve"> visually</w:t>
        </w:r>
      </w:ins>
      <w:ins w:id="1730" w:author="Björn Jörges" w:date="2021-06-02T02:26:00Z">
        <w:r w:rsidR="002A2FBF">
          <w:t>.</w:t>
        </w:r>
      </w:ins>
      <w:ins w:id="1731" w:author="Björn Jörges" w:date="2021-06-02T02:27:00Z">
        <w:r w:rsidR="002A2FBF">
          <w:t xml:space="preserve"> For visual self-motion in the opposite direction of the target, we found a</w:t>
        </w:r>
      </w:ins>
      <w:ins w:id="1732" w:author="Björn Jörges" w:date="2021-06-24T04:34:00Z">
        <w:r w:rsidR="00E33FB6">
          <w:t xml:space="preserve"> </w:t>
        </w:r>
        <w:r w:rsidR="00176D3B">
          <w:t>descriptively</w:t>
        </w:r>
      </w:ins>
      <w:ins w:id="1733" w:author="Björn Jörges" w:date="2021-06-02T02:27:00Z">
        <w:r w:rsidR="002A2FBF">
          <w:t xml:space="preserve"> lower degree of compensation: 80% in the Main Experimental Condition and 68% in the Blank Wall Condition.</w:t>
        </w:r>
      </w:ins>
      <w:ins w:id="1734" w:author="Björn Jörges" w:date="2021-06-17T03:20:00Z">
        <w:r w:rsidR="00FF7387">
          <w:t xml:space="preserve"> Please note that these were, however, not </w:t>
        </w:r>
      </w:ins>
      <w:ins w:id="1735" w:author="Björn Jörges" w:date="2021-06-17T03:24:00Z">
        <w:r w:rsidR="00FF7387">
          <w:t xml:space="preserve">significantly </w:t>
        </w:r>
      </w:ins>
      <w:ins w:id="1736" w:author="Björn Jörges" w:date="2021-06-17T03:25:00Z">
        <w:r w:rsidR="00FF7387">
          <w:t xml:space="preserve">different from a complete (100%) compensation, with 95% confidence intervals of </w:t>
        </w:r>
      </w:ins>
      <w:ins w:id="1737" w:author="Björn Jörges" w:date="2021-06-17T03:29:00Z">
        <w:r w:rsidR="00FF7387">
          <w:t xml:space="preserve">[48%; 112%] for the main experimental Condition and </w:t>
        </w:r>
      </w:ins>
      <w:ins w:id="1738" w:author="Björn Jörges" w:date="2021-06-17T03:28:00Z">
        <w:r w:rsidR="00FF7387">
          <w:t>[36%; 104%]</w:t>
        </w:r>
      </w:ins>
      <w:ins w:id="1739" w:author="Björn Jörges" w:date="2021-06-17T03:29:00Z">
        <w:r w:rsidR="00FF7387">
          <w:t xml:space="preserve"> in the Blank Wall Condition.</w:t>
        </w:r>
      </w:ins>
      <w:ins w:id="1740" w:author="Björn Jörges" w:date="2021-06-02T02:34:00Z">
        <w:r w:rsidR="002A2FBF">
          <w:t xml:space="preserve"> </w:t>
        </w:r>
      </w:ins>
      <w:ins w:id="1741" w:author="Björn Jörges" w:date="2021-06-04T04:37:00Z">
        <w:r w:rsidR="00B72A78">
          <w:t xml:space="preserve">While we did find a significant effect of induced motion on PSEs </w:t>
        </w:r>
      </w:ins>
      <w:ins w:id="1742" w:author="Björn Jörges" w:date="2021-06-02T02:53:00Z">
        <w:r w:rsidR="009C2771">
          <w:t>in the Moving Wall Condition,</w:t>
        </w:r>
      </w:ins>
      <w:ins w:id="1743" w:author="Björn Jörges" w:date="2021-06-04T04:37:00Z">
        <w:r w:rsidR="00B72A78">
          <w:t xml:space="preserve"> we could not pinpoint </w:t>
        </w:r>
      </w:ins>
      <w:ins w:id="1744" w:author="Björn Jörges" w:date="2021-06-24T02:11:00Z">
        <w:r w:rsidR="00521E26">
          <w:t xml:space="preserve">in </w:t>
        </w:r>
      </w:ins>
      <w:ins w:id="1745" w:author="Björn Jörges" w:date="2021-06-24T02:10:00Z">
        <w:r w:rsidR="00521E26">
          <w:t>which motion pro</w:t>
        </w:r>
      </w:ins>
      <w:ins w:id="1746" w:author="Björn Jörges" w:date="2021-06-24T02:11:00Z">
        <w:r w:rsidR="00521E26">
          <w:t>file this effect occurred</w:t>
        </w:r>
      </w:ins>
      <w:ins w:id="1747" w:author="Björn Jörges" w:date="2021-06-04T04:37:00Z">
        <w:r w:rsidR="00B72A78">
          <w:t xml:space="preserve"> in subsequent exploratory analyses.</w:t>
        </w:r>
      </w:ins>
      <w:ins w:id="1748" w:author="Björn Jörges" w:date="2021-06-02T02:53:00Z">
        <w:r w:rsidR="009C2771">
          <w:t xml:space="preserve"> </w:t>
        </w:r>
      </w:ins>
      <w:ins w:id="1749" w:author="Björn Jörges" w:date="2021-06-18T02:42:00Z">
        <w:r w:rsidR="00064F37">
          <w:t>It has been suggested that</w:t>
        </w:r>
      </w:ins>
      <w:ins w:id="1750" w:author="Björn Jörges" w:date="2021-06-18T02:37:00Z">
        <w:r w:rsidR="00064F37">
          <w:t xml:space="preserve"> </w:t>
        </w:r>
      </w:ins>
      <w:ins w:id="1751" w:author="Björn Jörges" w:date="2021-06-18T02:38:00Z">
        <w:r w:rsidR="00064F37">
          <w:t xml:space="preserve">motion is only induced when the inducing stimulus and the </w:t>
        </w:r>
      </w:ins>
      <w:ins w:id="1752" w:author="Björn Jörges" w:date="2021-06-18T02:42:00Z">
        <w:r w:rsidR="00064F37">
          <w:t xml:space="preserve">target are in the same plane of fixation </w:t>
        </w:r>
      </w:ins>
      <w:ins w:id="1753" w:author="Björn Jörges" w:date="2021-06-18T02:43:00Z">
        <w:r w:rsidR="00064F37">
          <w:fldChar w:fldCharType="begin" w:fldLock="1"/>
        </w:r>
      </w:ins>
      <w:r w:rsidR="00166897">
        <w:instrText>ADDIN CSL_CITATION {"citationItems":[{"id":"ITEM-1","itemData":{"DOI":"10.1068/p200285","ISSN":"03010066","PMID":"1762872","abstract":"Induced motion (IM) is illusory motion of a stationary test target opposite to the direction of the real motion of the inducing stimulus. We define egocentric IM as an apparent motion of the test target relative to the observer, and vection-entrained IM as an apparent motion of a stationary object along with an apparent motion of the self (vection) induced by the same stimulus. These two forms of IM are often confounded, and tests for distinguishing between them have not been devised. We have devised such tests. Our test for egocentric IM relies on evidence that this form of IM is due mainly to a misregistration of eye movements when optokinetic nystagmus (OKN) is inhibited, and on evidence that OKN is evoked only by stimuli in the plane of convergence. Our test for vection-entrained IM relies on evidence that vection is evoked only by the more distant of two superimposed inducing stimuli. Thus we found egocentric IM to be induced without vection or vection-entrained IM when subjects converged on a foreground moving display with a stationary display in the background, and vection-entrained IM to be induced without egocentric IM when subjects converged on a stationary-foreground display with a moving display in the background. The two types of IM were evoked in opposite directions at the same time when subjects converged on a foreground moving display while a background display moved in the opposite direction. The two forms of IM showed no signs of interaction, and we conclude that they rely on independent motion mechanisms that operate within distinct frames of reference. A control experiment suggested that the depth adjacency effect in IM is determined by the depth adjacency of the inducing stimulus to convergence, not just to the test target.","author":[{"dropping-particle":"","family":"Heckmann","given":"T.","non-dropping-particle":"","parse-names":false,"suffix":""},{"dropping-particle":"","family":"Howard","given":"I. P.","non-dropping-particle":"","parse-names":false,"suffix":""}],"container-title":"Perception","id":"ITEM-1","issue":"3","issued":{"date-parts":[["1991"]]},"page":"285-305","title":"Induced motion: isolation and dissociation of egocentric and vection-entrained components.","type":"article-journal","volume":"20"},"uris":["http://www.mendeley.com/documents/?uuid=dbbf601e-e699-49c4-809a-3d6549947aab"]}],"mendeley":{"formattedCitation":"(Heckmann &amp; Howard, 1991)","plainTextFormattedCitation":"(Heckmann &amp; Howard, 1991)","previouslyFormattedCitation":"(Heckmann &amp; Howard, 1991)"},"properties":{"noteIndex":0},"schema":"https://github.com/citation-style-language/schema/raw/master/csl-citation.json"}</w:instrText>
      </w:r>
      <w:r w:rsidR="00064F37">
        <w:fldChar w:fldCharType="separate"/>
      </w:r>
      <w:r w:rsidR="00064F37" w:rsidRPr="00064F37">
        <w:rPr>
          <w:noProof/>
        </w:rPr>
        <w:t>(Heckmann &amp; Howard, 1991)</w:t>
      </w:r>
      <w:ins w:id="1754" w:author="Björn Jörges" w:date="2021-06-18T02:43:00Z">
        <w:r w:rsidR="00064F37">
          <w:fldChar w:fldCharType="end"/>
        </w:r>
      </w:ins>
      <w:ins w:id="1755" w:author="Björn Jörges" w:date="2021-06-24T02:11:00Z">
        <w:r w:rsidR="00521E26">
          <w:t>;</w:t>
        </w:r>
      </w:ins>
      <w:ins w:id="1756" w:author="Björn Jörges" w:date="2021-06-18T02:43:00Z">
        <w:r w:rsidR="00064F37">
          <w:t xml:space="preserve"> </w:t>
        </w:r>
      </w:ins>
      <w:ins w:id="1757" w:author="Björn Jörges" w:date="2021-06-24T02:11:00Z">
        <w:r w:rsidR="00521E26">
          <w:t>s</w:t>
        </w:r>
      </w:ins>
      <w:ins w:id="1758" w:author="Björn Jörges" w:date="2021-06-18T02:43:00Z">
        <w:r w:rsidR="00064F37">
          <w:t>ince in our case the inducing stimulus (the wall) was behind the</w:t>
        </w:r>
      </w:ins>
      <w:ins w:id="1759" w:author="Björn Jörges" w:date="2021-06-18T02:44:00Z">
        <w:r w:rsidR="00064F37">
          <w:t xml:space="preserve"> targe</w:t>
        </w:r>
      </w:ins>
      <w:ins w:id="1760" w:author="Björn Jörges" w:date="2021-06-18T02:45:00Z">
        <w:r w:rsidR="00064F37">
          <w:t>t, albeit at a relatively small distance</w:t>
        </w:r>
      </w:ins>
      <w:ins w:id="1761" w:author="Björn Jörges" w:date="2021-06-18T02:47:00Z">
        <w:r w:rsidR="00B35C0C">
          <w:t xml:space="preserve"> (a simulated 2 m behind the target, which </w:t>
        </w:r>
      </w:ins>
      <w:ins w:id="1762" w:author="Björn Jörges" w:date="2021-06-18T20:19:00Z">
        <w:r w:rsidR="00031E44">
          <w:t xml:space="preserve">in turn </w:t>
        </w:r>
      </w:ins>
      <w:ins w:id="1763" w:author="Björn Jörges" w:date="2021-06-18T02:47:00Z">
        <w:r w:rsidR="00B35C0C">
          <w:t>was simulated 8 m in front of the observer)</w:t>
        </w:r>
      </w:ins>
      <w:ins w:id="1764" w:author="Björn Jörges" w:date="2021-06-18T02:45:00Z">
        <w:r w:rsidR="00064F37">
          <w:t xml:space="preserve">, </w:t>
        </w:r>
      </w:ins>
      <w:ins w:id="1765" w:author="Björn Jörges" w:date="2021-06-18T02:46:00Z">
        <w:r w:rsidR="00B73BF3">
          <w:t xml:space="preserve">this may have </w:t>
        </w:r>
      </w:ins>
      <w:ins w:id="1766" w:author="Björn Jörges" w:date="2021-06-18T20:19:00Z">
        <w:r w:rsidR="00031E44">
          <w:t>weakened</w:t>
        </w:r>
      </w:ins>
      <w:ins w:id="1767" w:author="Björn Jörges" w:date="2021-06-18T02:46:00Z">
        <w:r w:rsidR="00B73BF3">
          <w:t xml:space="preserve"> the effect of induced motion in our experiment.</w:t>
        </w:r>
      </w:ins>
      <w:ins w:id="1768" w:author="Björn Jörges" w:date="2021-06-18T02:38:00Z">
        <w:r w:rsidR="00064F37">
          <w:t xml:space="preserve"> </w:t>
        </w:r>
      </w:ins>
      <w:ins w:id="1769" w:author="Björn Jörges" w:date="2021-06-02T04:08:00Z">
        <w:r w:rsidR="00B95D90">
          <w:t xml:space="preserve">Fitting the </w:t>
        </w:r>
      </w:ins>
      <w:ins w:id="1770" w:author="Björn Jörges" w:date="2021-06-04T04:38:00Z">
        <w:r w:rsidR="00B72A78">
          <w:t xml:space="preserve">PSE </w:t>
        </w:r>
      </w:ins>
      <w:ins w:id="1771" w:author="Björn Jörges" w:date="2021-06-02T04:08:00Z">
        <w:r w:rsidR="00B95D90">
          <w:t xml:space="preserve">model </w:t>
        </w:r>
      </w:ins>
      <w:ins w:id="1772" w:author="Björn Jörges" w:date="2021-06-02T04:09:00Z">
        <w:r w:rsidR="00B95D90">
          <w:t xml:space="preserve">showed similarly </w:t>
        </w:r>
      </w:ins>
      <w:ins w:id="1773" w:author="Björn Jörges" w:date="2021-06-02T04:12:00Z">
        <w:r w:rsidR="00B95D90">
          <w:t>that participants compensated to a large extent for visually simulated self-motion</w:t>
        </w:r>
      </w:ins>
      <w:ins w:id="1774" w:author="Björn Jörges" w:date="2021-06-02T04:15:00Z">
        <w:r w:rsidR="00B95D90">
          <w:t>, albeit with a large between-participant variability, while induced motion seemed to influence performance as well, equally subject to a large between-participant variability.</w:t>
        </w:r>
      </w:ins>
    </w:p>
    <w:p w14:paraId="0E814A50" w14:textId="32AAC5FE" w:rsidR="007E3785" w:rsidRDefault="00125292" w:rsidP="00BB0647">
      <w:pPr>
        <w:jc w:val="both"/>
        <w:rPr>
          <w:ins w:id="1775" w:author="Björn Jörges" w:date="2021-06-03T01:23:00Z"/>
        </w:rPr>
      </w:pPr>
      <w:ins w:id="1776" w:author="Björn Jörges" w:date="2021-06-03T01:09:00Z">
        <w:r>
          <w:t>Further, we found tha</w:t>
        </w:r>
      </w:ins>
      <w:ins w:id="1777" w:author="Björn Jörges" w:date="2021-06-03T01:16:00Z">
        <w:r w:rsidR="00F966A4">
          <w:t xml:space="preserve">t precision was significantly </w:t>
        </w:r>
      </w:ins>
      <w:ins w:id="1778" w:author="Björn Jörges" w:date="2021-06-03T01:21:00Z">
        <w:r w:rsidR="00F966A4">
          <w:t>lower for visually simulated self-motion in the opposite direction of object motion</w:t>
        </w:r>
      </w:ins>
      <w:ins w:id="1779" w:author="Björn Jörges" w:date="2021-06-24T02:12:00Z">
        <w:r w:rsidR="00521E26">
          <w:t xml:space="preserve">, both </w:t>
        </w:r>
      </w:ins>
      <w:ins w:id="1780" w:author="Björn Jörges" w:date="2021-06-03T01:16:00Z">
        <w:r w:rsidR="00F966A4">
          <w:t>in the</w:t>
        </w:r>
      </w:ins>
      <w:ins w:id="1781" w:author="Björn Jörges" w:date="2021-06-03T01:20:00Z">
        <w:r w:rsidR="00F966A4">
          <w:t xml:space="preserve"> Blank Wall Condition</w:t>
        </w:r>
      </w:ins>
      <w:ins w:id="1782" w:author="Björn Jörges" w:date="2021-06-24T02:12:00Z">
        <w:r w:rsidR="00521E26">
          <w:t xml:space="preserve"> and the</w:t>
        </w:r>
      </w:ins>
      <w:ins w:id="1783" w:author="Björn Jörges" w:date="2021-06-03T01:21:00Z">
        <w:r w:rsidR="00F966A4">
          <w:t xml:space="preserve"> Main Experimental Condition. </w:t>
        </w:r>
      </w:ins>
      <w:ins w:id="1784" w:author="Björn Jörges" w:date="2021-06-24T02:12:00Z">
        <w:r w:rsidR="00521E26">
          <w:t>T</w:t>
        </w:r>
      </w:ins>
      <w:ins w:id="1785" w:author="Björn Jörges" w:date="2021-06-03T01:21:00Z">
        <w:r w:rsidR="00F966A4">
          <w:t>he Moving Wall Condition</w:t>
        </w:r>
      </w:ins>
      <w:ins w:id="1786" w:author="Björn Jörges" w:date="2021-06-24T02:15:00Z">
        <w:r w:rsidR="00521E26">
          <w:t>, on the other hand,</w:t>
        </w:r>
      </w:ins>
      <w:ins w:id="1787" w:author="Björn Jörges" w:date="2021-06-03T01:21:00Z">
        <w:r w:rsidR="00F966A4">
          <w:t xml:space="preserve"> did not elicit a decrease in precision.</w:t>
        </w:r>
      </w:ins>
      <w:ins w:id="1788" w:author="Björn Jörges" w:date="2021-06-24T02:16:00Z">
        <w:r w:rsidR="00521E26">
          <w:t xml:space="preserve"> This indicates that precision was indeed impacted by visually simulated self-motion rather than because of the relative movement of the backdrop and the stimulus.</w:t>
        </w:r>
      </w:ins>
      <w:ins w:id="1789" w:author="Björn Jörges" w:date="2021-06-03T01:32:00Z">
        <w:r w:rsidR="00017375">
          <w:t xml:space="preserve"> Since the retinal speed corresponding to the target was lower </w:t>
        </w:r>
      </w:ins>
      <w:ins w:id="1790" w:author="Björn Jörges" w:date="2021-06-03T01:33:00Z">
        <w:r w:rsidR="00017375">
          <w:t>when self-motion was simulated visually in the same direction as the target than when the observer was static, and it was higher for visual self-motion in the opposite direction of the target</w:t>
        </w:r>
      </w:ins>
      <w:ins w:id="1791" w:author="Björn Jörges" w:date="2021-06-03T01:34:00Z">
        <w:r w:rsidR="00017375">
          <w:t xml:space="preserve">, </w:t>
        </w:r>
        <w:r w:rsidR="00482AAA">
          <w:t xml:space="preserve">according to the Law of Weber, precision (in absolute terms) should be higher in the former and lower in the latter. To help disentangle this effect of Weber’s Law and the effect of </w:t>
        </w:r>
      </w:ins>
      <w:ins w:id="1792" w:author="Björn Jörges" w:date="2021-06-03T01:35:00Z">
        <w:r w:rsidR="00482AAA">
          <w:t>self-motion on precision, we fitted another model to the precision data. This model indicate</w:t>
        </w:r>
      </w:ins>
      <w:ins w:id="1793" w:author="Björn Jörges" w:date="2021-06-03T01:36:00Z">
        <w:r w:rsidR="00482AAA">
          <w:t>d surprisingly that the effect of Weber’s Law played a very small rol</w:t>
        </w:r>
      </w:ins>
      <w:ins w:id="1794" w:author="Björn Jörges" w:date="2021-06-24T01:18:00Z">
        <w:r w:rsidR="00457A16">
          <w:t>e</w:t>
        </w:r>
      </w:ins>
      <w:ins w:id="1795" w:author="Björn Jörges" w:date="2021-06-03T01:36:00Z">
        <w:r w:rsidR="00482AAA">
          <w:t xml:space="preserve"> in our experiment, that is, we did not find evidence that lower retinal speeds were connected to </w:t>
        </w:r>
      </w:ins>
      <w:ins w:id="1796" w:author="Björn Jörges" w:date="2021-06-03T01:41:00Z">
        <w:r w:rsidR="00D8415C">
          <w:t xml:space="preserve">meaningful changes in </w:t>
        </w:r>
      </w:ins>
      <w:ins w:id="1797" w:author="Björn Jörges" w:date="2021-06-03T01:36:00Z">
        <w:r w:rsidR="00482AAA">
          <w:t>precision.</w:t>
        </w:r>
      </w:ins>
      <w:ins w:id="1798" w:author="Björn Jörges" w:date="2021-06-03T01:41:00Z">
        <w:r w:rsidR="00D8415C">
          <w:t xml:space="preserve"> Similarly, the effect of visually simulated self-motion on precision was </w:t>
        </w:r>
      </w:ins>
      <w:ins w:id="1799" w:author="Björn Jörges" w:date="2021-06-03T01:58:00Z">
        <w:r w:rsidR="00EF5451">
          <w:t xml:space="preserve">found to be extremely small </w:t>
        </w:r>
        <w:r w:rsidR="00516280">
          <w:t xml:space="preserve">on average </w:t>
        </w:r>
        <w:r w:rsidR="00EF5451">
          <w:t>and highly variable from participant to participant.</w:t>
        </w:r>
      </w:ins>
      <w:ins w:id="1800" w:author="Björn Jörges" w:date="2021-06-18T12:37:00Z">
        <w:r w:rsidR="009B0AA3">
          <w:t xml:space="preserve"> </w:t>
        </w:r>
      </w:ins>
    </w:p>
    <w:p w14:paraId="55A66875" w14:textId="093B1742" w:rsidR="00064F37" w:rsidRDefault="003E7EE7">
      <w:pPr>
        <w:jc w:val="both"/>
        <w:rPr>
          <w:ins w:id="1801" w:author="Björn Jörges" w:date="2021-06-18T12:40:00Z"/>
        </w:rPr>
      </w:pPr>
      <w:ins w:id="1802" w:author="Björn Jörges" w:date="2021-06-03T02:03:00Z">
        <w:r w:rsidRPr="003E7EE7">
          <w:t>Our findings in term of compensation for visually simulated self-motion</w:t>
        </w:r>
        <w:r>
          <w:t xml:space="preserve"> are </w:t>
        </w:r>
      </w:ins>
      <w:ins w:id="1803" w:author="Björn Jörges" w:date="2021-06-03T02:16:00Z">
        <w:r w:rsidR="00F83B79">
          <w:t xml:space="preserve">to some extent </w:t>
        </w:r>
      </w:ins>
      <w:ins w:id="1804" w:author="Björn Jörges" w:date="2021-06-03T02:03:00Z">
        <w:r>
          <w:t xml:space="preserve">in line with </w:t>
        </w:r>
      </w:ins>
      <w:ins w:id="1805" w:author="Björn Jörges" w:date="2021-06-17T23:49:00Z">
        <w:r w:rsidR="00C76247">
          <w:t xml:space="preserve">the findings of </w:t>
        </w:r>
      </w:ins>
      <w:ins w:id="1806" w:author="Björn Jörges" w:date="2021-06-03T02:10:00Z">
        <w:r w:rsidR="00173419">
          <w:t xml:space="preserve">Dokka </w:t>
        </w:r>
      </w:ins>
      <w:ins w:id="1807" w:author="Björn Jörges" w:date="2021-06-24T01:18:00Z">
        <w:r w:rsidR="00457A16">
          <w:t>et al.</w:t>
        </w:r>
      </w:ins>
      <w:ins w:id="1808" w:author="Björn Jörges" w:date="2021-06-03T02:10:00Z">
        <w:r w:rsidR="00173419">
          <w:t xml:space="preserve"> </w:t>
        </w:r>
        <w:r w:rsidR="00173419">
          <w:fldChar w:fldCharType="begin" w:fldLock="1"/>
        </w:r>
      </w:ins>
      <w:ins w:id="1809" w:author="Björn Jörges" w:date="2021-06-18T13:42:00Z">
        <w:r w:rsidR="006C1047">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manualFormatting":"(2015)","plainTextFormattedCitation":"(Dokka et al., 2015)","previouslyFormattedCitation":"(Dokka et al., 2015)"},"properties":{"noteIndex":0},"schema":"https://github.com/citation-style-language/schema/raw/master/csl-citation.json"}</w:instrText>
        </w:r>
      </w:ins>
      <w:del w:id="1810" w:author="Björn Jörges" w:date="2021-06-18T13:42:00Z">
        <w:r w:rsidR="00535F72" w:rsidDel="006C1047">
          <w:del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delInstrText>
        </w:r>
      </w:del>
      <w:r w:rsidR="00173419">
        <w:fldChar w:fldCharType="separate"/>
      </w:r>
      <w:r w:rsidR="00173419" w:rsidRPr="00173419">
        <w:rPr>
          <w:noProof/>
        </w:rPr>
        <w:t>(</w:t>
      </w:r>
      <w:del w:id="1811" w:author="Björn Jörges" w:date="2021-06-18T13:42:00Z">
        <w:r w:rsidR="00173419" w:rsidRPr="00173419" w:rsidDel="006C1047">
          <w:rPr>
            <w:noProof/>
          </w:rPr>
          <w:delText xml:space="preserve">Dokka et al., </w:delText>
        </w:r>
      </w:del>
      <w:r w:rsidR="00173419" w:rsidRPr="00173419">
        <w:rPr>
          <w:noProof/>
        </w:rPr>
        <w:t>2015)</w:t>
      </w:r>
      <w:ins w:id="1812" w:author="Björn Jörges" w:date="2021-06-03T02:10:00Z">
        <w:r w:rsidR="00173419">
          <w:fldChar w:fldCharType="end"/>
        </w:r>
        <w:r w:rsidR="00173419">
          <w:t xml:space="preserve"> </w:t>
        </w:r>
      </w:ins>
      <w:ins w:id="1813" w:author="Björn Jörges" w:date="2021-06-03T02:03:00Z">
        <w:r w:rsidR="00173419">
          <w:t xml:space="preserve">for </w:t>
        </w:r>
      </w:ins>
      <w:ins w:id="1814" w:author="Björn Jörges" w:date="2021-06-03T02:09:00Z">
        <w:r w:rsidR="00173419">
          <w:t>a different task meant to assess the same perceptual process</w:t>
        </w:r>
      </w:ins>
      <w:ins w:id="1815" w:author="Björn Jörges" w:date="2021-06-03T02:10:00Z">
        <w:r w:rsidR="00173419">
          <w:t>:</w:t>
        </w:r>
      </w:ins>
      <w:ins w:id="1816" w:author="Björn Jörges" w:date="2021-06-24T01:18:00Z">
        <w:r w:rsidR="00457A16">
          <w:t xml:space="preserve"> in their experiment,</w:t>
        </w:r>
      </w:ins>
      <w:ins w:id="1817" w:author="Björn Jörges" w:date="2021-06-03T02:10:00Z">
        <w:r w:rsidR="00173419">
          <w:t xml:space="preserve"> a target was presented</w:t>
        </w:r>
      </w:ins>
      <w:ins w:id="1818" w:author="Björn Jörges" w:date="2021-06-18T02:36:00Z">
        <w:r w:rsidR="00064F37">
          <w:t xml:space="preserve"> </w:t>
        </w:r>
      </w:ins>
      <w:ins w:id="1819" w:author="Björn Jörges" w:date="2021-06-03T02:10:00Z">
        <w:r w:rsidR="00173419">
          <w:t>mov</w:t>
        </w:r>
      </w:ins>
      <w:ins w:id="1820" w:author="Björn Jörges" w:date="2021-06-03T02:11:00Z">
        <w:r w:rsidR="00173419">
          <w:t>ing vertically with</w:t>
        </w:r>
      </w:ins>
      <w:ins w:id="1821" w:author="Björn Jörges" w:date="2021-06-24T01:18:00Z">
        <w:r w:rsidR="00457A16">
          <w:t xml:space="preserve"> only</w:t>
        </w:r>
      </w:ins>
      <w:ins w:id="1822" w:author="Björn Jörges" w:date="2021-06-03T02:11:00Z">
        <w:r w:rsidR="00173419">
          <w:t xml:space="preserve"> a small horizontal component. During presentation, participants could </w:t>
        </w:r>
      </w:ins>
      <w:ins w:id="1823" w:author="Björn Jörges" w:date="2021-06-04T04:40:00Z">
        <w:r w:rsidR="004B6AC4">
          <w:t>experience</w:t>
        </w:r>
      </w:ins>
      <w:ins w:id="1824" w:author="Björn Jörges" w:date="2021-06-03T02:11:00Z">
        <w:r w:rsidR="00173419">
          <w:t xml:space="preserve"> lateral self-motion visually, vestibularly, or</w:t>
        </w:r>
      </w:ins>
      <w:ins w:id="1825" w:author="Björn Jörges" w:date="2021-06-24T01:18:00Z">
        <w:r w:rsidR="00457A16">
          <w:t xml:space="preserve"> both</w:t>
        </w:r>
      </w:ins>
      <w:ins w:id="1826" w:author="Björn Jörges" w:date="2021-06-03T02:11:00Z">
        <w:r w:rsidR="00173419">
          <w:t xml:space="preserve"> visually and vestibularly at once, and had to judge on </w:t>
        </w:r>
      </w:ins>
      <w:ins w:id="1827" w:author="Björn Jörges" w:date="2021-06-03T02:12:00Z">
        <w:r w:rsidR="00173419">
          <w:t>each trial whether the horizontal velocity component of the target was directed towards the left or towards the right. The authors found a</w:t>
        </w:r>
      </w:ins>
      <w:ins w:id="1828" w:author="Björn Jörges" w:date="2021-06-03T02:13:00Z">
        <w:r w:rsidR="00F83B79">
          <w:t xml:space="preserve"> lack</w:t>
        </w:r>
      </w:ins>
      <w:ins w:id="1829" w:author="Björn Jörges" w:date="2021-06-24T01:19:00Z">
        <w:r w:rsidR="00457A16">
          <w:t xml:space="preserve"> of</w:t>
        </w:r>
      </w:ins>
      <w:ins w:id="1830" w:author="Björn Jörges" w:date="2021-06-03T02:13:00Z">
        <w:r w:rsidR="00F83B79">
          <w:t xml:space="preserve"> compensation for self-motion in all conditions</w:t>
        </w:r>
      </w:ins>
      <w:ins w:id="1831" w:author="Björn Jörges" w:date="2021-06-03T02:15:00Z">
        <w:r w:rsidR="00F83B79">
          <w:t>:</w:t>
        </w:r>
      </w:ins>
      <w:ins w:id="1832" w:author="Björn Jörges" w:date="2021-06-03T02:13:00Z">
        <w:r w:rsidR="00F83B79">
          <w:t xml:space="preserve"> vestibular cues alone </w:t>
        </w:r>
      </w:ins>
      <w:ins w:id="1833" w:author="Björn Jörges" w:date="2021-06-03T02:15:00Z">
        <w:r w:rsidR="00F83B79">
          <w:t>did</w:t>
        </w:r>
      </w:ins>
      <w:ins w:id="1834" w:author="Björn Jörges" w:date="2021-06-03T02:14:00Z">
        <w:r w:rsidR="00F83B79">
          <w:t xml:space="preserve"> </w:t>
        </w:r>
      </w:ins>
      <w:ins w:id="1835" w:author="Björn Jörges" w:date="2021-06-03T02:15:00Z">
        <w:r w:rsidR="00F83B79">
          <w:t>not allow participants to compensat</w:t>
        </w:r>
      </w:ins>
      <w:ins w:id="1836" w:author="Björn Jörges" w:date="2021-06-24T01:19:00Z">
        <w:r w:rsidR="00457A16">
          <w:t>e</w:t>
        </w:r>
      </w:ins>
      <w:ins w:id="1837" w:author="Björn Jörges" w:date="2021-06-03T02:15:00Z">
        <w:r w:rsidR="00F83B79">
          <w:t xml:space="preserve"> for self-motion, </w:t>
        </w:r>
      </w:ins>
      <w:ins w:id="1838" w:author="Björn Jörges" w:date="2021-06-03T02:14:00Z">
        <w:r w:rsidR="00F83B79">
          <w:t xml:space="preserve">visual </w:t>
        </w:r>
      </w:ins>
      <w:ins w:id="1839" w:author="Björn Jörges" w:date="2021-06-03T02:15:00Z">
        <w:r w:rsidR="00F83B79">
          <w:t xml:space="preserve">cues led to a compensation of 47% and combined visual </w:t>
        </w:r>
      </w:ins>
      <w:ins w:id="1840" w:author="Björn Jörges" w:date="2021-06-03T02:14:00Z">
        <w:r w:rsidR="00F83B79">
          <w:t xml:space="preserve">and vestibular cues </w:t>
        </w:r>
      </w:ins>
      <w:ins w:id="1841" w:author="Björn Jörges" w:date="2021-06-03T02:15:00Z">
        <w:r w:rsidR="00F83B79">
          <w:t xml:space="preserve">enabled a </w:t>
        </w:r>
      </w:ins>
      <w:ins w:id="1842" w:author="Björn Jörges" w:date="2021-06-03T02:16:00Z">
        <w:r w:rsidR="00F83B79">
          <w:t>compensation of 58%. For our purely visual self-moti</w:t>
        </w:r>
      </w:ins>
      <w:ins w:id="1843" w:author="Björn Jörges" w:date="2021-06-03T02:17:00Z">
        <w:r w:rsidR="00F83B79">
          <w:t>on, we found a more complete compensation: when observers were moved visually in the same direction as the t</w:t>
        </w:r>
      </w:ins>
      <w:ins w:id="1844" w:author="Björn Jörges" w:date="2021-06-03T02:18:00Z">
        <w:r w:rsidR="00F83B79">
          <w:t xml:space="preserve">arget, compensation was on average complete, while visual self-motion in the opposite direction of the target was compensated at </w:t>
        </w:r>
      </w:ins>
      <w:ins w:id="1845" w:author="Björn Jörges" w:date="2021-06-03T02:19:00Z">
        <w:r w:rsidR="00F83B79">
          <w:t xml:space="preserve">80% when the wall backdrop in the environment was textured (and led thus presumably to a more accurate </w:t>
        </w:r>
      </w:ins>
      <w:ins w:id="1846" w:author="Björn Jörges" w:date="2021-06-03T02:20:00Z">
        <w:r w:rsidR="00F83B79">
          <w:t>self-motion estimate), and 68% when the wall backdrop was blank.</w:t>
        </w:r>
        <w:r w:rsidR="00DF323E">
          <w:t xml:space="preserve"> </w:t>
        </w:r>
      </w:ins>
      <w:ins w:id="1847" w:author="Björn Jörges" w:date="2021-06-03T02:28:00Z">
        <w:r w:rsidR="00FC1CFD">
          <w:lastRenderedPageBreak/>
          <w:t>Dokka</w:t>
        </w:r>
      </w:ins>
      <w:ins w:id="1848" w:author="Björn Jörges" w:date="2021-06-24T01:19:00Z">
        <w:r w:rsidR="00457A16">
          <w:t xml:space="preserve"> et al.</w:t>
        </w:r>
      </w:ins>
      <w:ins w:id="1849" w:author="Björn Jörges" w:date="2021-06-03T02:28:00Z">
        <w:r w:rsidR="00FC1CFD">
          <w:t xml:space="preserve"> (2015) found </w:t>
        </w:r>
      </w:ins>
      <w:ins w:id="1850" w:author="Björn Jörges" w:date="2021-06-04T05:02:00Z">
        <w:r w:rsidR="00E87C10">
          <w:t xml:space="preserve">also </w:t>
        </w:r>
      </w:ins>
      <w:ins w:id="1851" w:author="Björn Jörges" w:date="2021-06-03T02:28:00Z">
        <w:r w:rsidR="00FC1CFD">
          <w:t xml:space="preserve">that a more complete compensation for self-motion was related to lower precision. </w:t>
        </w:r>
      </w:ins>
      <w:ins w:id="1852" w:author="Björn Jörges" w:date="2021-06-03T02:20:00Z">
        <w:r w:rsidR="00DF323E">
          <w:t xml:space="preserve">Apart from the differences in </w:t>
        </w:r>
      </w:ins>
      <w:ins w:id="1853" w:author="Björn Jörges" w:date="2021-06-03T02:21:00Z">
        <w:r w:rsidR="00DF323E">
          <w:t>the task, one notable difference between our study and Dokka</w:t>
        </w:r>
      </w:ins>
      <w:ins w:id="1854" w:author="Björn Jörges" w:date="2021-06-24T01:19:00Z">
        <w:r w:rsidR="00457A16">
          <w:t xml:space="preserve"> et al.</w:t>
        </w:r>
      </w:ins>
      <w:ins w:id="1855" w:author="Björn Jörges" w:date="2021-06-03T02:21:00Z">
        <w:r w:rsidR="00DF323E">
          <w:t xml:space="preserve"> (2015) was that they </w:t>
        </w:r>
      </w:ins>
      <w:ins w:id="1856" w:author="Björn Jörges" w:date="2021-06-03T02:24:00Z">
        <w:r w:rsidR="00FC1CFD">
          <w:t xml:space="preserve">projected </w:t>
        </w:r>
      </w:ins>
      <w:ins w:id="1857" w:author="Björn Jörges" w:date="2021-06-03T02:21:00Z">
        <w:r w:rsidR="00DF323E">
          <w:t>the</w:t>
        </w:r>
      </w:ins>
      <w:ins w:id="1858" w:author="Björn Jörges" w:date="2021-06-24T01:20:00Z">
        <w:r w:rsidR="00457A16">
          <w:t>ir</w:t>
        </w:r>
      </w:ins>
      <w:ins w:id="1859" w:author="Björn Jörges" w:date="2021-06-03T02:21:00Z">
        <w:r w:rsidR="00DF323E">
          <w:t xml:space="preserve"> </w:t>
        </w:r>
      </w:ins>
      <w:ins w:id="1860" w:author="Björn Jörges" w:date="2021-06-24T01:20:00Z">
        <w:r w:rsidR="00457A16">
          <w:t xml:space="preserve">visual </w:t>
        </w:r>
      </w:ins>
      <w:ins w:id="1861" w:author="Björn Jörges" w:date="2021-06-03T02:21:00Z">
        <w:r w:rsidR="00DF323E">
          <w:t xml:space="preserve">stimulus </w:t>
        </w:r>
      </w:ins>
      <w:ins w:id="1862" w:author="Björn Jörges" w:date="2021-06-03T02:24:00Z">
        <w:r w:rsidR="00FC1CFD">
          <w:t>on</w:t>
        </w:r>
      </w:ins>
      <w:ins w:id="1863" w:author="Björn Jörges" w:date="2021-06-24T01:20:00Z">
        <w:r w:rsidR="00457A16">
          <w:t>to</w:t>
        </w:r>
      </w:ins>
      <w:ins w:id="1864" w:author="Björn Jörges" w:date="2021-06-03T02:24:00Z">
        <w:r w:rsidR="00FC1CFD">
          <w:t xml:space="preserve"> a wall in fro</w:t>
        </w:r>
      </w:ins>
      <w:ins w:id="1865" w:author="Björn Jörges" w:date="2021-06-24T01:20:00Z">
        <w:r w:rsidR="00457A16">
          <w:t>nt</w:t>
        </w:r>
      </w:ins>
      <w:ins w:id="1866" w:author="Björn Jörges" w:date="2021-06-03T02:24:00Z">
        <w:r w:rsidR="00FC1CFD">
          <w:t xml:space="preserve"> of the participant</w:t>
        </w:r>
      </w:ins>
      <w:ins w:id="1867" w:author="Björn Jörges" w:date="2021-06-03T02:25:00Z">
        <w:r w:rsidR="00FC1CFD">
          <w:t xml:space="preserve"> and the environment was a starfield. We, on the other hand, immersed participants in a 3D environment that was rich in </w:t>
        </w:r>
      </w:ins>
      <w:ins w:id="1868" w:author="Björn Jörges" w:date="2021-06-24T01:20:00Z">
        <w:r w:rsidR="00457A16">
          <w:t xml:space="preserve">visual </w:t>
        </w:r>
      </w:ins>
      <w:ins w:id="1869" w:author="Björn Jörges" w:date="2021-06-03T02:25:00Z">
        <w:r w:rsidR="00FC1CFD">
          <w:t xml:space="preserve">cues </w:t>
        </w:r>
      </w:ins>
      <w:ins w:id="1870" w:author="Björn Jörges" w:date="2021-06-03T02:26:00Z">
        <w:r w:rsidR="00FC1CFD">
          <w:t xml:space="preserve">to self-motion. It thus stands to reason that </w:t>
        </w:r>
      </w:ins>
      <w:ins w:id="1871" w:author="Björn Jörges" w:date="2021-06-24T01:20:00Z">
        <w:r w:rsidR="00457A16">
          <w:t>our</w:t>
        </w:r>
      </w:ins>
      <w:ins w:id="1872" w:author="Björn Jörges" w:date="2021-06-03T02:26:00Z">
        <w:r w:rsidR="00FC1CFD">
          <w:t xml:space="preserve"> more realistic, immersive environment </w:t>
        </w:r>
      </w:ins>
      <w:ins w:id="1873" w:author="Björn Jörges" w:date="2021-06-03T02:27:00Z">
        <w:r w:rsidR="00FC1CFD">
          <w:t>allow</w:t>
        </w:r>
      </w:ins>
      <w:ins w:id="1874" w:author="Björn Jörges" w:date="2021-06-24T01:20:00Z">
        <w:r w:rsidR="00457A16">
          <w:t>ed</w:t>
        </w:r>
      </w:ins>
      <w:ins w:id="1875" w:author="Björn Jörges" w:date="2021-06-03T02:27:00Z">
        <w:r w:rsidR="00FC1CFD">
          <w:t xml:space="preserve"> participants to flow parse more successfully and recover a more </w:t>
        </w:r>
      </w:ins>
      <w:ins w:id="1876" w:author="Björn Jörges" w:date="2021-06-03T02:32:00Z">
        <w:r w:rsidR="00FC1CFD">
          <w:t xml:space="preserve">accurate </w:t>
        </w:r>
      </w:ins>
      <w:ins w:id="1877" w:author="Björn Jörges" w:date="2021-06-03T02:27:00Z">
        <w:r w:rsidR="00FC1CFD">
          <w:t xml:space="preserve">representation of target speed even during </w:t>
        </w:r>
      </w:ins>
      <w:ins w:id="1878" w:author="Björn Jörges" w:date="2021-06-03T02:32:00Z">
        <w:r w:rsidR="005A4CA9">
          <w:t xml:space="preserve">visually simulated </w:t>
        </w:r>
      </w:ins>
      <w:ins w:id="1879" w:author="Björn Jörges" w:date="2021-06-03T02:27:00Z">
        <w:r w:rsidR="00FC1CFD">
          <w:t>self-motion.</w:t>
        </w:r>
      </w:ins>
      <w:ins w:id="1880" w:author="Björn Jörges" w:date="2021-06-04T05:02:00Z">
        <w:r w:rsidR="00043D46">
          <w:t xml:space="preserve"> An alternative reason for why our participants com</w:t>
        </w:r>
      </w:ins>
      <w:ins w:id="1881" w:author="Björn Jörges" w:date="2021-06-04T05:03:00Z">
        <w:r w:rsidR="00043D46">
          <w:t xml:space="preserve">pensated more fully for visual self-motion could be the Gaussian self-motion profile we </w:t>
        </w:r>
      </w:ins>
      <w:ins w:id="1882" w:author="Björn Jörges" w:date="2021-06-04T05:07:00Z">
        <w:r w:rsidR="006D3E64">
          <w:t>simulated.</w:t>
        </w:r>
      </w:ins>
      <w:ins w:id="1883" w:author="Björn Jörges" w:date="2021-06-04T05:08:00Z">
        <w:r w:rsidR="001A4A0C">
          <w:t xml:space="preserve"> In principle, if participants solved the task based on the retinal speeds</w:t>
        </w:r>
      </w:ins>
      <w:ins w:id="1884" w:author="Björn Jörges" w:date="2021-06-04T05:09:00Z">
        <w:r w:rsidR="001A4A0C">
          <w:t xml:space="preserve"> they observed in the very beginning and very end</w:t>
        </w:r>
      </w:ins>
      <w:ins w:id="1885" w:author="Björn Jörges" w:date="2021-06-24T02:18:00Z">
        <w:r w:rsidR="00045757">
          <w:t>,</w:t>
        </w:r>
      </w:ins>
      <w:ins w:id="1886" w:author="Björn Jörges" w:date="2021-06-04T05:09:00Z">
        <w:r w:rsidR="001A4A0C">
          <w:t xml:space="preserve"> where the simulated self-motion speed was very low, while </w:t>
        </w:r>
      </w:ins>
      <w:ins w:id="1887" w:author="Björn Jörges" w:date="2021-06-04T05:10:00Z">
        <w:r w:rsidR="001A4A0C">
          <w:t>ignoring</w:t>
        </w:r>
      </w:ins>
      <w:ins w:id="1888" w:author="Björn Jörges" w:date="2021-06-04T05:09:00Z">
        <w:r w:rsidR="001A4A0C">
          <w:t xml:space="preserve"> the faster </w:t>
        </w:r>
      </w:ins>
      <w:ins w:id="1889" w:author="Björn Jörges" w:date="2021-06-04T05:10:00Z">
        <w:r w:rsidR="001A4A0C">
          <w:t xml:space="preserve">part in the middle, they could solve this task with a reasonable degree of accuracy without </w:t>
        </w:r>
        <w:proofErr w:type="gramStart"/>
        <w:r w:rsidR="001A4A0C">
          <w:t>taking into account</w:t>
        </w:r>
        <w:proofErr w:type="gramEnd"/>
        <w:r w:rsidR="001A4A0C">
          <w:t xml:space="preserve"> self-motion at all.</w:t>
        </w:r>
      </w:ins>
      <w:ins w:id="1890" w:author="Björn Jörges" w:date="2021-06-17T16:22:00Z">
        <w:r w:rsidR="00535F72">
          <w:t xml:space="preserve"> However, this would have to occur within the first and/or last 50</w:t>
        </w:r>
      </w:ins>
      <w:ins w:id="1891" w:author="Björn Jörges" w:date="2021-06-17T16:23:00Z">
        <w:r w:rsidR="00535F72">
          <w:t>ms</w:t>
        </w:r>
      </w:ins>
      <w:ins w:id="1892" w:author="Björn Jörges" w:date="2021-06-17T16:22:00Z">
        <w:r w:rsidR="00535F72">
          <w:t xml:space="preserve">, </w:t>
        </w:r>
      </w:ins>
      <w:ins w:id="1893" w:author="Björn Jörges" w:date="2021-06-17T16:23:00Z">
        <w:r w:rsidR="00535F72">
          <w:t>when the visually simulate</w:t>
        </w:r>
      </w:ins>
      <w:ins w:id="1894" w:author="Björn Jörges" w:date="2021-06-24T01:21:00Z">
        <w:r w:rsidR="00457A16">
          <w:t>d</w:t>
        </w:r>
      </w:ins>
      <w:ins w:id="1895" w:author="Björn Jörges" w:date="2021-06-17T16:23:00Z">
        <w:r w:rsidR="00535F72">
          <w:t xml:space="preserve"> self-motion speed was negligible</w:t>
        </w:r>
      </w:ins>
      <w:ins w:id="1896" w:author="Björn Jörges" w:date="2021-06-24T01:21:00Z">
        <w:r w:rsidR="00457A16">
          <w:t>.</w:t>
        </w:r>
      </w:ins>
      <w:ins w:id="1897" w:author="Björn Jörges" w:date="2021-06-17T16:23:00Z">
        <w:r w:rsidR="00535F72">
          <w:t xml:space="preserve"> </w:t>
        </w:r>
      </w:ins>
      <w:ins w:id="1898" w:author="Björn Jörges" w:date="2021-06-24T01:21:00Z">
        <w:r w:rsidR="00457A16">
          <w:t>H</w:t>
        </w:r>
      </w:ins>
      <w:ins w:id="1899" w:author="Björn Jörges" w:date="2021-06-17T16:23:00Z">
        <w:r w:rsidR="00535F72">
          <w:t>uman speed discrimination is much less</w:t>
        </w:r>
      </w:ins>
      <w:ins w:id="1900" w:author="Björn Jörges" w:date="2021-06-17T16:24:00Z">
        <w:r w:rsidR="00535F72">
          <w:t xml:space="preserve"> precise when motion is presented for less than 100ms </w:t>
        </w:r>
        <w:r w:rsidR="00535F72">
          <w:fldChar w:fldCharType="begin" w:fldLock="1"/>
        </w:r>
      </w:ins>
      <w:r w:rsidR="00064F37">
        <w:instrText>ADDIN CSL_CITATION {"citationItems":[{"id":"ITEM-1","itemData":{"DOI":"10.1364/josaa.2.000243","ISSN":"1084-7529","PMID":"3973756","abstract":"Human observers can discriminate a 5% difference in velocity for a wide range of velocities. Using an apparent-motion stimulus, we demonstrated that velocity discrimination depends on the detection of small changes in asynchrony, changes of the order of 1 msec or less. The simplest component of an apparent-motion stimulus is a pair of spatially separate lines presented asynchronously. Generally the incremental asynchrony threshold for a single pair of lines is much too large to account for velocity discrimination. A sequence of five to eight asynchronously presented targets, equivalent to continuous motion viewed for a duration of 80–100 msec, is required to reach asymptotic velocity discrimination. Our experiments rule out probability summation as the explanation for the enhanced temporal sensitivity observed with the sequential presentation of multiple asynchronous targets. Sequential recruitment, a descriptive term for this enhanced temporal sensitivity, depends on the summation of a velocity-specific signal within the physiological network responding to motion.","author":[{"dropping-particle":"","family":"McKee","given":"Suzanne P.","non-dropping-particle":"","parse-names":false,"suffix":""},{"dropping-particle":"","family":"Welch","given":"Leslie","non-dropping-particle":"","parse-names":false,"suffix":""}],"container-title":"Journal of the Optical Society of America A","id":"ITEM-1","issue":"2","issued":{"date-parts":[["1985"]]},"page":"243","title":"Sequential recruitment in the discrimination of velocity","type":"article-journal","volume":"2"},"uris":["http://www.mendeley.com/documents/?uuid=9fef7434-af48-4cb4-9c35-09114ac6347d"]}],"mendeley":{"formattedCitation":"(McKee &amp; Welch, 1985)","plainTextFormattedCitation":"(McKee &amp; Welch, 1985)","previouslyFormattedCitation":"(McKee &amp; Welch, 1985)"},"properties":{"noteIndex":0},"schema":"https://github.com/citation-style-language/schema/raw/master/csl-citation.json"}</w:instrText>
      </w:r>
      <w:r w:rsidR="00535F72">
        <w:fldChar w:fldCharType="separate"/>
      </w:r>
      <w:r w:rsidR="00535F72" w:rsidRPr="00535F72">
        <w:rPr>
          <w:noProof/>
        </w:rPr>
        <w:t>(McKee &amp; Welch, 1985)</w:t>
      </w:r>
      <w:ins w:id="1901" w:author="Björn Jörges" w:date="2021-06-17T16:24:00Z">
        <w:r w:rsidR="00535F72">
          <w:fldChar w:fldCharType="end"/>
        </w:r>
        <w:r w:rsidR="00535F72">
          <w:t>. It thus seems unlikel</w:t>
        </w:r>
        <w:r w:rsidR="00535F72" w:rsidRPr="00BB0647">
          <w:t>y</w:t>
        </w:r>
        <w:r w:rsidR="00535F72">
          <w:t xml:space="preserve"> that our participant</w:t>
        </w:r>
      </w:ins>
      <w:ins w:id="1902" w:author="Björn Jörges" w:date="2021-06-17T17:32:00Z">
        <w:r w:rsidR="00C705BD">
          <w:t>s</w:t>
        </w:r>
      </w:ins>
      <w:ins w:id="1903" w:author="Björn Jörges" w:date="2021-06-17T16:25:00Z">
        <w:r w:rsidR="00535F72">
          <w:t xml:space="preserve"> used </w:t>
        </w:r>
      </w:ins>
      <w:ins w:id="1904" w:author="Björn Jörges" w:date="2021-06-24T01:22:00Z">
        <w:r w:rsidR="00507488">
          <w:t>such</w:t>
        </w:r>
      </w:ins>
      <w:ins w:id="1905" w:author="Björn Jörges" w:date="2021-06-17T16:25:00Z">
        <w:r w:rsidR="00535F72">
          <w:t xml:space="preserve"> strategy.</w:t>
        </w:r>
      </w:ins>
      <w:ins w:id="1906" w:author="Björn Jörges" w:date="2021-06-05T02:42:00Z">
        <w:r w:rsidR="00D045F6">
          <w:t xml:space="preserve"> </w:t>
        </w:r>
      </w:ins>
      <w:ins w:id="1907" w:author="Björn Jörges" w:date="2021-06-03T02:54:00Z">
        <w:r w:rsidR="008806A6">
          <w:t>W</w:t>
        </w:r>
      </w:ins>
      <w:ins w:id="1908" w:author="Björn Jörges" w:date="2021-06-03T02:50:00Z">
        <w:r w:rsidR="008806A6">
          <w:t xml:space="preserve">e further were not able to replicate the </w:t>
        </w:r>
      </w:ins>
      <w:ins w:id="1909" w:author="Björn Jörges" w:date="2021-06-17T00:12:00Z">
        <w:r w:rsidR="00E07116">
          <w:t>negative</w:t>
        </w:r>
      </w:ins>
      <w:ins w:id="1910" w:author="Björn Jörges" w:date="2021-06-03T02:51:00Z">
        <w:r w:rsidR="008806A6">
          <w:t xml:space="preserve"> correlation</w:t>
        </w:r>
      </w:ins>
      <w:ins w:id="1911" w:author="Björn Jörges" w:date="2021-06-03T02:50:00Z">
        <w:r w:rsidR="008806A6">
          <w:t xml:space="preserve"> between </w:t>
        </w:r>
      </w:ins>
      <w:ins w:id="1912" w:author="Björn Jörges" w:date="2021-06-03T02:51:00Z">
        <w:r w:rsidR="008806A6">
          <w:t xml:space="preserve">completeness of compensation and </w:t>
        </w:r>
      </w:ins>
      <w:ins w:id="1913" w:author="Björn Jörges" w:date="2021-06-17T00:12:00Z">
        <w:r w:rsidR="00E07116">
          <w:t>precision</w:t>
        </w:r>
      </w:ins>
      <w:ins w:id="1914" w:author="Björn Jörges" w:date="2021-06-03T02:51:00Z">
        <w:r w:rsidR="008806A6">
          <w:t xml:space="preserve"> observed by Dokka</w:t>
        </w:r>
      </w:ins>
      <w:ins w:id="1915" w:author="Björn Jörges" w:date="2021-06-24T01:22:00Z">
        <w:r w:rsidR="00507488">
          <w:t xml:space="preserve"> et al.</w:t>
        </w:r>
      </w:ins>
      <w:ins w:id="1916" w:author="Björn Jörges" w:date="2021-06-03T02:51:00Z">
        <w:r w:rsidR="008806A6">
          <w:t xml:space="preserve"> (2015).</w:t>
        </w:r>
      </w:ins>
      <w:ins w:id="1917" w:author="Björn Jörges" w:date="2021-06-03T02:55:00Z">
        <w:r w:rsidR="008806A6">
          <w:t xml:space="preserve"> While we did find a trend in the same direction, this trend was not statistically significant</w:t>
        </w:r>
      </w:ins>
      <w:ins w:id="1918" w:author="Björn Jörges" w:date="2021-06-17T03:15:00Z">
        <w:r w:rsidR="00561FCB">
          <w:t xml:space="preserve">, which </w:t>
        </w:r>
      </w:ins>
      <w:ins w:id="1919" w:author="Björn Jörges" w:date="2021-06-03T02:51:00Z">
        <w:r w:rsidR="008806A6">
          <w:t>may</w:t>
        </w:r>
      </w:ins>
      <w:ins w:id="1920" w:author="Björn Jörges" w:date="2021-06-17T03:16:00Z">
        <w:r w:rsidR="00561FCB">
          <w:t>, however,</w:t>
        </w:r>
      </w:ins>
      <w:ins w:id="1921" w:author="Björn Jörges" w:date="2021-06-03T02:51:00Z">
        <w:r w:rsidR="008806A6">
          <w:t xml:space="preserve"> be due to</w:t>
        </w:r>
      </w:ins>
      <w:ins w:id="1922" w:author="Björn Jörges" w:date="2021-06-03T02:53:00Z">
        <w:r w:rsidR="008806A6">
          <w:t xml:space="preserve"> </w:t>
        </w:r>
      </w:ins>
      <w:ins w:id="1923" w:author="Björn Jörges" w:date="2021-06-03T02:54:00Z">
        <w:r w:rsidR="008806A6">
          <w:t xml:space="preserve">the relatively low </w:t>
        </w:r>
      </w:ins>
      <w:ins w:id="1924" w:author="Björn Jörges" w:date="2021-06-04T04:42:00Z">
        <w:r w:rsidR="00486941">
          <w:t>power</w:t>
        </w:r>
      </w:ins>
      <w:ins w:id="1925" w:author="Björn Jörges" w:date="2021-06-03T02:54:00Z">
        <w:r w:rsidR="008806A6">
          <w:t xml:space="preserve"> in our </w:t>
        </w:r>
      </w:ins>
      <w:ins w:id="1926" w:author="Björn Jörges" w:date="2021-06-04T04:42:00Z">
        <w:r w:rsidR="001C66E5">
          <w:t xml:space="preserve">statistical assessment </w:t>
        </w:r>
      </w:ins>
      <w:ins w:id="1927" w:author="Björn Jörges" w:date="2021-06-03T02:54:00Z">
        <w:r w:rsidR="008806A6">
          <w:t>of this relationship.</w:t>
        </w:r>
      </w:ins>
    </w:p>
    <w:p w14:paraId="02A9B776" w14:textId="530128CF" w:rsidR="00AD2EE4" w:rsidRPr="00166897" w:rsidRDefault="004834A9" w:rsidP="00BB0647">
      <w:pPr>
        <w:jc w:val="both"/>
        <w:rPr>
          <w:ins w:id="1928" w:author="Björn Jörges" w:date="2021-05-31T03:11:00Z"/>
        </w:rPr>
      </w:pPr>
      <w:ins w:id="1929" w:author="Björn Jörges" w:date="2021-06-18T13:33:00Z">
        <w:r>
          <w:t xml:space="preserve">Some other studies have assessed </w:t>
        </w:r>
      </w:ins>
      <w:ins w:id="1930" w:author="Björn Jörges" w:date="2021-06-18T13:38:00Z">
        <w:r w:rsidR="006C1047">
          <w:t>completeness of compensation for self-motion and precision changes in response to self-motion in a variety of tasks. Niehorster &amp; Li</w:t>
        </w:r>
      </w:ins>
      <w:ins w:id="1931" w:author="Björn Jörges" w:date="2021-06-24T01:22:00Z">
        <w:r w:rsidR="00507488">
          <w:t xml:space="preserve"> </w:t>
        </w:r>
      </w:ins>
      <w:ins w:id="1932" w:author="Björn Jörges" w:date="2021-06-18T13:38:00Z">
        <w:r w:rsidR="006C1047">
          <w:fldChar w:fldCharType="begin" w:fldLock="1"/>
        </w:r>
      </w:ins>
      <w:r w:rsidR="006C1047">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manualFormatting":"(2017)","plainTextFormattedCitation":"(Niehorster &amp; Li, 2017)","previouslyFormattedCitation":"(Niehorster &amp; Li, 2017)"},"properties":{"noteIndex":0},"schema":"https://github.com/citation-style-language/schema/raw/master/csl-citation.json"}</w:instrText>
      </w:r>
      <w:r w:rsidR="006C1047">
        <w:fldChar w:fldCharType="separate"/>
      </w:r>
      <w:r w:rsidR="006C1047" w:rsidRPr="006C1047">
        <w:rPr>
          <w:noProof/>
        </w:rPr>
        <w:t>(2017)</w:t>
      </w:r>
      <w:ins w:id="1933" w:author="Björn Jörges" w:date="2021-06-18T13:38:00Z">
        <w:r w:rsidR="006C1047">
          <w:fldChar w:fldCharType="end"/>
        </w:r>
      </w:ins>
      <w:ins w:id="1934" w:author="Björn Jörges" w:date="2021-06-18T13:39:00Z">
        <w:r w:rsidR="006C1047">
          <w:t xml:space="preserve"> found incomplete compensation</w:t>
        </w:r>
      </w:ins>
      <w:ins w:id="1935" w:author="Björn Jörges" w:date="2021-06-18T13:45:00Z">
        <w:r w:rsidR="006C1047">
          <w:t xml:space="preserve"> </w:t>
        </w:r>
      </w:ins>
      <w:ins w:id="1936" w:author="Björn Jörges" w:date="2021-06-18T13:46:00Z">
        <w:r w:rsidR="006C1047">
          <w:t xml:space="preserve">for </w:t>
        </w:r>
      </w:ins>
      <w:ins w:id="1937" w:author="Björn Jörges" w:date="2021-06-18T13:45:00Z">
        <w:r w:rsidR="006C1047">
          <w:t xml:space="preserve">visual </w:t>
        </w:r>
      </w:ins>
      <w:ins w:id="1938" w:author="Björn Jörges" w:date="2021-06-18T13:46:00Z">
        <w:r w:rsidR="006C1047">
          <w:t>self-motion</w:t>
        </w:r>
      </w:ins>
      <w:ins w:id="1939" w:author="Björn Jörges" w:date="2021-06-18T13:39:00Z">
        <w:r w:rsidR="006C1047">
          <w:t xml:space="preserve"> in a retinal motion nulling paradigm </w:t>
        </w:r>
      </w:ins>
      <w:ins w:id="1940" w:author="Björn Jörges" w:date="2021-06-18T13:40:00Z">
        <w:r w:rsidR="006C1047">
          <w:t>similar to the one e</w:t>
        </w:r>
      </w:ins>
      <w:ins w:id="1941" w:author="Björn Jörges" w:date="2021-06-18T13:41:00Z">
        <w:r w:rsidR="006C1047">
          <w:t>m</w:t>
        </w:r>
      </w:ins>
      <w:ins w:id="1942" w:author="Björn Jörges" w:date="2021-06-18T13:40:00Z">
        <w:r w:rsidR="006C1047">
          <w:t xml:space="preserve">ployed by Dokka </w:t>
        </w:r>
      </w:ins>
      <w:ins w:id="1943" w:author="Björn Jörges" w:date="2021-06-18T13:41:00Z">
        <w:r w:rsidR="006C1047">
          <w:t xml:space="preserve">and </w:t>
        </w:r>
      </w:ins>
      <w:ins w:id="1944" w:author="Björn Jörges" w:date="2021-06-24T01:22:00Z">
        <w:r w:rsidR="00507488">
          <w:t>et al.</w:t>
        </w:r>
      </w:ins>
      <w:ins w:id="1945" w:author="Björn Jörges" w:date="2021-06-18T13:41:00Z">
        <w:r w:rsidR="006C1047">
          <w:t xml:space="preserve"> (</w:t>
        </w:r>
      </w:ins>
      <w:ins w:id="1946" w:author="Björn Jörges" w:date="2021-06-18T13:42:00Z">
        <w:r w:rsidR="006C1047">
          <w:t>2015)</w:t>
        </w:r>
      </w:ins>
      <w:ins w:id="1947" w:author="Björn Jörges" w:date="2021-06-18T13:43:00Z">
        <w:r w:rsidR="006C1047">
          <w:t xml:space="preserve">. </w:t>
        </w:r>
      </w:ins>
      <w:ins w:id="1948" w:author="Björn Jörges" w:date="2021-06-18T13:45:00Z">
        <w:r w:rsidR="006C1047">
          <w:t xml:space="preserve">While this </w:t>
        </w:r>
      </w:ins>
      <w:ins w:id="1949" w:author="Björn Jörges" w:date="2021-06-18T13:43:00Z">
        <w:r w:rsidR="006C1047">
          <w:t xml:space="preserve">lack of compensation was found consistently for a variety of displays </w:t>
        </w:r>
      </w:ins>
      <w:ins w:id="1950" w:author="Björn Jörges" w:date="2021-06-18T13:44:00Z">
        <w:r w:rsidR="006C1047">
          <w:t>that manipulated the availability of local and global motion cues</w:t>
        </w:r>
      </w:ins>
      <w:ins w:id="1951" w:author="Björn Jörges" w:date="2021-06-18T13:45:00Z">
        <w:r w:rsidR="006C1047">
          <w:t>,</w:t>
        </w:r>
      </w:ins>
      <w:ins w:id="1952" w:author="Björn Jörges" w:date="2021-06-18T13:44:00Z">
        <w:r w:rsidR="006C1047">
          <w:t xml:space="preserve"> </w:t>
        </w:r>
      </w:ins>
      <w:ins w:id="1953" w:author="Björn Jörges" w:date="2021-06-18T13:45:00Z">
        <w:r w:rsidR="006C1047">
          <w:t>n</w:t>
        </w:r>
      </w:ins>
      <w:ins w:id="1954" w:author="Björn Jörges" w:date="2021-06-18T13:44:00Z">
        <w:r w:rsidR="006C1047">
          <w:t xml:space="preserve">one of these displays aimed </w:t>
        </w:r>
      </w:ins>
      <w:ins w:id="1955" w:author="Björn Jörges" w:date="2021-06-18T13:45:00Z">
        <w:r w:rsidR="006C1047">
          <w:t>to provide an ecological environment for the observer.</w:t>
        </w:r>
      </w:ins>
      <w:ins w:id="1956" w:author="Björn Jörges" w:date="2021-06-18T13:47:00Z">
        <w:r w:rsidR="006C1047">
          <w:t xml:space="preserve"> Further, Xie </w:t>
        </w:r>
      </w:ins>
      <w:ins w:id="1957" w:author="Björn Jörges" w:date="2021-06-24T01:23:00Z">
        <w:r w:rsidR="00507488">
          <w:t>et al.</w:t>
        </w:r>
      </w:ins>
      <w:ins w:id="1958" w:author="Björn Jörges" w:date="2021-06-18T13:47:00Z">
        <w:r w:rsidR="006C1047">
          <w:t xml:space="preserve"> </w:t>
        </w:r>
        <w:r w:rsidR="006C1047">
          <w:fldChar w:fldCharType="begin" w:fldLock="1"/>
        </w:r>
      </w:ins>
      <w:r w:rsidR="001058A1">
        <w:instrText>ADDIN CSL_CITATION {"citationItems":[{"id":"ITEM-1","itemData":{"DOI":"10.1167/jov.20.10.15","ISSN":"15347362","PMID":"33052410","abstract":"Perceiving object motion during self-movement is an essential ability of humans. Previous studies have reported that the visual system can use both visual information (such as optic flow) and non-visual information (such as vestibular, somatosensory, and proprioceptive information) to identify and globally subtract the retinal motion component due to self-movement to recover scene-relative object motion. In this study, we used a motion-nulling method to directly measure and quantify the contribution of visual and non-visual information to the perception of scene-relative object motion during walking. We found that about 50% of the retinal motion component of the probe due to translational self-movement was removed with non-visual information alone and about 80% with visual information alone. With combined visual and non-visual information, the self-movement component was removed almost completely. Although non-visual information played an important role in the removal of self-movement-induced retinal motion, it was associated with decreased precision of probe motion estimates. We conclude that neither non-visual nor visual information alone is sufficient for the accurate perception of scene-relative object motion during walking, which instead requires the integration of both sources of information.","author":[{"dropping-particle":"","family":"Xie","given":"Mingyang","non-dropping-particle":"","parse-names":false,"suffix":""},{"dropping-particle":"","family":"Niehorster","given":"Diederick C.","non-dropping-particle":"","parse-names":false,"suffix":""},{"dropping-particle":"","family":"Lappe","given":"Markus","non-dropping-particle":"","parse-names":false,"suffix":""},{"dropping-particle":"","family":"Li","given":"Li","non-dropping-particle":"","parse-names":false,"suffix":""}],"container-title":"Journal of Vision","id":"ITEM-1","issue":"10","issued":{"date-parts":[["2020"]]},"page":"1-11","title":"Roles of visual and non-visual information in the perception of scene-relative object motion during walking","type":"article-journal","volume":"20"},"uris":["http://www.mendeley.com/documents/?uuid=09388b13-9bec-430c-95f1-7180fbc0651f"]}],"mendeley":{"formattedCitation":"(Xie, Niehorster, Lappe, &amp; Li, 2020)","manualFormatting":"(2020)","plainTextFormattedCitation":"(Xie, Niehorster, Lappe, &amp; Li, 2020)","previouslyFormattedCitation":"(Xie, Niehorster, Lappe, &amp; Li, 2020)"},"properties":{"noteIndex":0},"schema":"https://github.com/citation-style-language/schema/raw/master/csl-citation.json"}</w:instrText>
      </w:r>
      <w:r w:rsidR="006C1047">
        <w:fldChar w:fldCharType="separate"/>
      </w:r>
      <w:r w:rsidR="006C1047" w:rsidRPr="006C1047">
        <w:rPr>
          <w:noProof/>
        </w:rPr>
        <w:t>(</w:t>
      </w:r>
      <w:del w:id="1959" w:author="Björn Jörges" w:date="2021-06-18T13:47:00Z">
        <w:r w:rsidR="006C1047" w:rsidRPr="006C1047" w:rsidDel="006C1047">
          <w:rPr>
            <w:noProof/>
          </w:rPr>
          <w:delText xml:space="preserve">Xie, Niehorster, Lappe, &amp; Li, </w:delText>
        </w:r>
      </w:del>
      <w:r w:rsidR="006C1047" w:rsidRPr="006C1047">
        <w:rPr>
          <w:noProof/>
        </w:rPr>
        <w:t>2020)</w:t>
      </w:r>
      <w:ins w:id="1960" w:author="Björn Jörges" w:date="2021-06-18T13:47:00Z">
        <w:r w:rsidR="006C1047">
          <w:fldChar w:fldCharType="end"/>
        </w:r>
        <w:r w:rsidR="006C1047">
          <w:t xml:space="preserve"> used the same paradigm </w:t>
        </w:r>
        <w:r w:rsidR="001058A1">
          <w:t>to assess the contributio</w:t>
        </w:r>
      </w:ins>
      <w:ins w:id="1961" w:author="Björn Jörges" w:date="2021-06-18T13:48:00Z">
        <w:r w:rsidR="001058A1">
          <w:t xml:space="preserve">ns of visual and non-visual cues to flow parsing. They found that visual cues alone </w:t>
        </w:r>
      </w:ins>
      <w:ins w:id="1962" w:author="Björn Jörges" w:date="2021-06-24T01:23:00Z">
        <w:r w:rsidR="00507488">
          <w:t>evoked</w:t>
        </w:r>
      </w:ins>
      <w:ins w:id="1963" w:author="Björn Jörges" w:date="2021-06-18T13:48:00Z">
        <w:r w:rsidR="001058A1">
          <w:t xml:space="preserve"> compensat</w:t>
        </w:r>
      </w:ins>
      <w:ins w:id="1964" w:author="Björn Jörges" w:date="2021-06-24T01:23:00Z">
        <w:r w:rsidR="00507488">
          <w:t>ion</w:t>
        </w:r>
      </w:ins>
      <w:ins w:id="1965" w:author="Björn Jörges" w:date="2021-06-18T13:48:00Z">
        <w:r w:rsidR="001058A1">
          <w:t xml:space="preserve"> for about 80% of </w:t>
        </w:r>
      </w:ins>
      <w:ins w:id="1966" w:author="Björn Jörges" w:date="2021-06-24T01:23:00Z">
        <w:r w:rsidR="00507488">
          <w:t xml:space="preserve">the </w:t>
        </w:r>
      </w:ins>
      <w:ins w:id="1967" w:author="Björn Jörges" w:date="2021-06-18T13:48:00Z">
        <w:r w:rsidR="001058A1">
          <w:t xml:space="preserve">self-motion, </w:t>
        </w:r>
      </w:ins>
      <w:ins w:id="1968" w:author="Björn Jörges" w:date="2021-06-24T01:23:00Z">
        <w:r w:rsidR="00507488">
          <w:t xml:space="preserve">with </w:t>
        </w:r>
      </w:ins>
      <w:ins w:id="1969" w:author="Björn Jörges" w:date="2021-06-18T13:49:00Z">
        <w:r w:rsidR="001058A1">
          <w:t xml:space="preserve">non-visual cues alone </w:t>
        </w:r>
      </w:ins>
      <w:ins w:id="1970" w:author="Björn Jörges" w:date="2021-06-24T01:23:00Z">
        <w:r w:rsidR="00507488">
          <w:t>accounting</w:t>
        </w:r>
      </w:ins>
      <w:ins w:id="1971" w:author="Björn Jörges" w:date="2021-06-18T13:49:00Z">
        <w:r w:rsidR="001058A1">
          <w:t xml:space="preserve"> for 50%, and practically full compensation was observed when both types of cues were combined.</w:t>
        </w:r>
      </w:ins>
      <w:ins w:id="1972" w:author="Björn Jörges" w:date="2021-06-18T13:52:00Z">
        <w:r w:rsidR="001058A1">
          <w:t xml:space="preserve"> </w:t>
        </w:r>
        <w:r w:rsidR="001058A1" w:rsidRPr="001058A1">
          <w:t xml:space="preserve">A similar observation was made by Dyde &amp; Harris </w:t>
        </w:r>
        <w:r w:rsidR="001058A1" w:rsidRPr="001058A1">
          <w:fldChar w:fldCharType="begin" w:fldLock="1"/>
        </w:r>
      </w:ins>
      <w:r w:rsidR="0060244C">
        <w:instrText>ADDIN CSL_CITATION {"citationItems":[{"id":"ITEM-1","itemData":{"DOI":"10.1167/8.14.5","ISSN":"15347362","PMID":"19146306","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0b5bf4f2-848d-4fbc-bccd-55b6ef1b8770"]}],"mendeley":{"formattedCitation":"(Dyde &amp; Harris, 2008b)","manualFormatting":"(2008)","plainTextFormattedCitation":"(Dyde &amp; Harris, 2008b)","previouslyFormattedCitation":"(Dyde &amp; Harris, 2008b)"},"properties":{"noteIndex":0},"schema":"https://github.com/citation-style-language/schema/raw/master/csl-citation.json"}</w:instrText>
      </w:r>
      <w:ins w:id="1973" w:author="Björn Jörges" w:date="2021-06-18T13:52:00Z">
        <w:r w:rsidR="001058A1" w:rsidRPr="001058A1">
          <w:fldChar w:fldCharType="separate"/>
        </w:r>
        <w:r w:rsidR="001058A1" w:rsidRPr="001058A1">
          <w:rPr>
            <w:noProof/>
          </w:rPr>
          <w:t>(2008)</w:t>
        </w:r>
        <w:r w:rsidR="001058A1" w:rsidRPr="001058A1">
          <w:fldChar w:fldCharType="end"/>
        </w:r>
        <w:r w:rsidR="001058A1" w:rsidRPr="001058A1">
          <w:t>, who also found incomplete compensation when self-motion was presented only visually.</w:t>
        </w:r>
      </w:ins>
      <w:ins w:id="1974" w:author="Björn Jörges" w:date="2021-06-18T13:49:00Z">
        <w:r w:rsidR="001058A1">
          <w:t xml:space="preserve"> </w:t>
        </w:r>
      </w:ins>
      <w:ins w:id="1975" w:author="Björn Jörges" w:date="2021-06-18T13:52:00Z">
        <w:r w:rsidR="001058A1">
          <w:t>Both studies</w:t>
        </w:r>
      </w:ins>
      <w:ins w:id="1976" w:author="Björn Jörges" w:date="2021-06-24T01:24:00Z">
        <w:r w:rsidR="00507488">
          <w:t>, however,</w:t>
        </w:r>
      </w:ins>
      <w:ins w:id="1977" w:author="Björn Jörges" w:date="2021-06-18T13:49:00Z">
        <w:r w:rsidR="001058A1">
          <w:t xml:space="preserve"> used </w:t>
        </w:r>
      </w:ins>
      <w:ins w:id="1978" w:author="Björn Jörges" w:date="2021-06-18T13:50:00Z">
        <w:r w:rsidR="001058A1">
          <w:t>display</w:t>
        </w:r>
      </w:ins>
      <w:ins w:id="1979" w:author="Björn Jörges" w:date="2021-06-18T13:52:00Z">
        <w:r w:rsidR="001058A1">
          <w:t>s</w:t>
        </w:r>
      </w:ins>
      <w:ins w:id="1980" w:author="Björn Jörges" w:date="2021-06-18T13:50:00Z">
        <w:r w:rsidR="001058A1">
          <w:t xml:space="preserve"> that w</w:t>
        </w:r>
      </w:ins>
      <w:ins w:id="1981" w:author="Björn Jörges" w:date="2021-06-24T01:24:00Z">
        <w:r w:rsidR="00507488">
          <w:t>ere</w:t>
        </w:r>
      </w:ins>
      <w:ins w:id="1982" w:author="Björn Jörges" w:date="2021-06-18T13:50:00Z">
        <w:r w:rsidR="001058A1">
          <w:t xml:space="preserve"> less ecological than ours, which may explain </w:t>
        </w:r>
      </w:ins>
      <w:ins w:id="1983" w:author="Björn Jörges" w:date="2021-06-24T01:24:00Z">
        <w:r w:rsidR="00507488">
          <w:t>why</w:t>
        </w:r>
      </w:ins>
      <w:ins w:id="1984" w:author="Björn Jörges" w:date="2021-06-18T13:50:00Z">
        <w:r w:rsidR="001058A1">
          <w:t>, under some circumstances, our participants were able to compensate fully for self-motion even though self-motion was presented only visually.</w:t>
        </w:r>
      </w:ins>
      <w:ins w:id="1985" w:author="Björn Jörges" w:date="2021-06-18T13:52:00Z">
        <w:r w:rsidR="001058A1">
          <w:t xml:space="preserve"> </w:t>
        </w:r>
      </w:ins>
      <w:ins w:id="1986" w:author="Björn Jörges" w:date="2021-06-24T01:24:00Z">
        <w:r w:rsidR="00507488">
          <w:t>F</w:t>
        </w:r>
      </w:ins>
      <w:ins w:id="1987" w:author="Björn Jörges" w:date="2021-06-18T13:52:00Z">
        <w:r w:rsidR="001058A1">
          <w:t xml:space="preserve">inally, Probst </w:t>
        </w:r>
      </w:ins>
      <w:ins w:id="1988" w:author="Björn Jörges" w:date="2021-06-24T01:24:00Z">
        <w:r w:rsidR="00507488">
          <w:t>et al.</w:t>
        </w:r>
      </w:ins>
      <w:ins w:id="1989" w:author="Björn Jörges" w:date="2021-06-18T13:52:00Z">
        <w:r w:rsidR="001058A1">
          <w:t xml:space="preserve"> </w:t>
        </w:r>
      </w:ins>
      <w:ins w:id="1990" w:author="Björn Jörges" w:date="2021-06-18T13:06:00Z">
        <w:r w:rsidR="00AD2EE4">
          <w:fldChar w:fldCharType="begin" w:fldLock="1"/>
        </w:r>
      </w:ins>
      <w:ins w:id="1991" w:author="Björn Jörges" w:date="2021-06-18T13:53:00Z">
        <w:r w:rsidR="001058A1">
          <w:instrText>ADDIN CSL_CITATION {"citationItems":[{"id":"ITEM-1","itemData":{"DOI":"10.1016/0166-4328(86)90076-8","ISSN":"01664328","PMID":"3790233","abstract":"Thresholds for object-motion detection are significantly raised when concurrent self-motion perception is induced by either vestibular, or visual, or cervico-somatosensory stimulation. (1) Active sinusoidal horizontal head oscillations with compensatory vestibulo-ocular reflex (VOR) and foveal or eccentrical target presentation; (2) 'passive' head movements with fixation suppression of the VOR; (3) pure body oscillations with the head fixed in space (cervical stimulation); (4) optokinetically induced apparent self-motion (circularvection). This new visual phenomenon of a physiological 'inhibitory interaction' between object- and self-motion perception seems to have a somatosensory motor analogue. It may reflect the disadvantageous side effect due to unspecificness of an otherwise beneficial space constancy mechanism, which provides us with the image of a stable world during locomotion. © 1986.","author":[{"dropping-particle":"","family":"Probst","given":"Thomas","non-dropping-particle":"","parse-names":false,"suffix":""},{"dropping-particle":"","family":"Brandt","given":"Thomas","non-dropping-particle":"","parse-names":false,"suffix":""},{"dropping-particle":"","family":"Degner","given":"Detlef","non-dropping-particle":"","parse-names":false,"suffix":""}],"container-title":"Behavioural Brain Research","id":"ITEM-1","issue":"1","issued":{"date-parts":[["1986"]]},"page":"1-11","title":"Object-motion detection affected by concurrent self-motion perception: Psychophysics of a new phenomenon","type":"article-journal","volume":"22"},"uris":["http://www.mendeley.com/documents/?uuid=86dfe19b-2f9c-4043-adb9-8674a3972910"]}],"mendeley":{"formattedCitation":"(Probst, Brandt, &amp; Degner, 1986)","manualFormatting":"(1986)","plainTextFormattedCitation":"(Probst, Brandt, &amp; Degner, 1986)","previouslyFormattedCitation":"(Probst, Brandt, &amp; Degner, 1986)"},"properties":{"noteIndex":0},"schema":"https://github.com/citation-style-language/schema/raw/master/csl-citation.json"}</w:instrText>
        </w:r>
      </w:ins>
      <w:del w:id="1992" w:author="Björn Jörges" w:date="2021-06-18T13:53:00Z">
        <w:r w:rsidR="006C1047" w:rsidDel="001058A1">
          <w:delInstrText>ADDIN CSL_CITATION {"citationItems":[{"id":"ITEM-1","itemData":{"DOI":"10.1016/0166-4328(86)90076-8","ISSN":"01664328","PMID":"3790233","abstract":"Thresholds for object-motion detection are significantly raised when concurrent self-motion perception is induced by either vestibular, or visual, or cervico-somatosensory stimulation. (1) Active sinusoidal horizontal head oscillations with compensatory vestibulo-ocular reflex (VOR) and foveal or eccentrical target presentation; (2) 'passive' head movements with fixation suppression of the VOR; (3) pure body oscillations with the head fixed in space (cervical stimulation); (4) optokinetically induced apparent self-motion (circularvection). This new visual phenomenon of a physiological 'inhibitory interaction' between object- and self-motion perception seems to have a somatosensory motor analogue. It may reflect the disadvantageous side effect due to unspecificness of an otherwise beneficial space constancy mechanism, which provides us with the image of a stable world during locomotion. © 1986.","author":[{"dropping-particle":"","family":"Probst","given":"Thomas","non-dropping-particle":"","parse-names":false,"suffix":""},{"dropping-particle":"","family":"Brandt","given":"Thomas","non-dropping-particle":"","parse-names":false,"suffix":""},{"dropping-particle":"","family":"Degner","given":"Detlef","non-dropping-particle":"","parse-names":false,"suffix":""}],"container-title":"Behavioural Brain Research","id":"ITEM-1","issue":"1","issued":{"date-parts":[["1986"]]},"page":"1-11","title":"Object-motion detection affected by concurrent self-motion perception: Psychophysics of a new phenomenon","type":"article-journal","volume":"22"},"uris":["http://www.mendeley.com/documents/?uuid=86dfe19b-2f9c-4043-adb9-8674a3972910"]}],"mendeley":{"formattedCitation":"(Probst, Brandt, &amp; Degner, 1986)","plainTextFormattedCitation":"(Probst, Brandt, &amp; Degner, 1986)","previouslyFormattedCitation":"(Probst, Brandt, &amp; Degner, 1986)"},"properties":{"noteIndex":0},"schema":"https://github.com/citation-style-language/schema/raw/master/csl-citation.json"}</w:delInstrText>
        </w:r>
      </w:del>
      <w:r w:rsidR="00AD2EE4">
        <w:fldChar w:fldCharType="separate"/>
      </w:r>
      <w:r w:rsidR="001058A1" w:rsidRPr="001058A1">
        <w:rPr>
          <w:noProof/>
        </w:rPr>
        <w:t>(</w:t>
      </w:r>
      <w:del w:id="1993" w:author="Björn Jörges" w:date="2021-06-18T13:53:00Z">
        <w:r w:rsidR="001058A1" w:rsidRPr="001058A1" w:rsidDel="001058A1">
          <w:rPr>
            <w:noProof/>
          </w:rPr>
          <w:delText xml:space="preserve">Probst, Brandt, &amp; Degner, </w:delText>
        </w:r>
      </w:del>
      <w:r w:rsidR="001058A1" w:rsidRPr="001058A1">
        <w:rPr>
          <w:noProof/>
        </w:rPr>
        <w:t>1986)</w:t>
      </w:r>
      <w:ins w:id="1994" w:author="Björn Jörges" w:date="2021-06-18T13:06:00Z">
        <w:r w:rsidR="00AD2EE4">
          <w:fldChar w:fldCharType="end"/>
        </w:r>
      </w:ins>
      <w:ins w:id="1995" w:author="Björn Jörges" w:date="2021-06-18T13:53:00Z">
        <w:r w:rsidR="001058A1">
          <w:t xml:space="preserve"> observed higher thresholds (that is, lower precision) </w:t>
        </w:r>
      </w:ins>
      <w:ins w:id="1996" w:author="Björn Jörges" w:date="2021-06-18T13:54:00Z">
        <w:r w:rsidR="001058A1">
          <w:t>in the detection of object-motion for different types of self-motion induced by vestibular, visual, or cervico-somatosensory s</w:t>
        </w:r>
      </w:ins>
      <w:ins w:id="1997" w:author="Björn Jörges" w:date="2021-06-18T13:55:00Z">
        <w:r w:rsidR="001058A1">
          <w:t>timulation</w:t>
        </w:r>
      </w:ins>
      <w:ins w:id="1998" w:author="Björn Jörges" w:date="2021-06-18T22:08:00Z">
        <w:r w:rsidR="00B87B82">
          <w:t>, again with a rudimentary display providing self-motion cues</w:t>
        </w:r>
      </w:ins>
      <w:ins w:id="1999" w:author="Björn Jörges" w:date="2021-06-18T13:55:00Z">
        <w:r w:rsidR="00AA1AFC">
          <w:t>.</w:t>
        </w:r>
      </w:ins>
      <w:ins w:id="2000" w:author="Björn Jörges" w:date="2021-06-18T22:02:00Z">
        <w:r w:rsidR="00B87B82">
          <w:t xml:space="preserve"> </w:t>
        </w:r>
      </w:ins>
      <w:ins w:id="2001" w:author="Björn Jörges" w:date="2021-06-18T13:56:00Z">
        <w:r w:rsidR="00AA1AFC">
          <w:t xml:space="preserve">It is thus likely that the completeness of compensation for self-motion is affected by the richness of visual cues to self-motion, with more ecological displays such as ours </w:t>
        </w:r>
      </w:ins>
      <w:ins w:id="2002" w:author="Björn Jörges" w:date="2021-06-24T01:24:00Z">
        <w:r w:rsidR="00507488">
          <w:t>facilitating</w:t>
        </w:r>
      </w:ins>
      <w:ins w:id="2003" w:author="Björn Jörges" w:date="2021-06-18T13:56:00Z">
        <w:r w:rsidR="00AA1AFC">
          <w:t xml:space="preserve"> a more accurate </w:t>
        </w:r>
      </w:ins>
      <w:ins w:id="2004" w:author="Björn Jörges" w:date="2021-06-18T13:57:00Z">
        <w:r w:rsidR="00AA1AFC">
          <w:t>self-motion estimate and thus for more complete compensation.</w:t>
        </w:r>
      </w:ins>
      <w:ins w:id="2005" w:author="Björn Jörges" w:date="2021-06-18T22:06:00Z">
        <w:r w:rsidR="00B87B82">
          <w:t xml:space="preserve"> </w:t>
        </w:r>
      </w:ins>
      <w:ins w:id="2006" w:author="Björn Jörges" w:date="2021-06-18T22:07:00Z">
        <w:r w:rsidR="00B87B82">
          <w:t>Similarly, self-motion might lead to lower precision particularly wh</w:t>
        </w:r>
      </w:ins>
      <w:ins w:id="2007" w:author="Björn Jörges" w:date="2021-06-18T22:08:00Z">
        <w:r w:rsidR="00B87B82">
          <w:t xml:space="preserve">en self-motion cues are </w:t>
        </w:r>
      </w:ins>
      <w:ins w:id="2008" w:author="Björn Jörges" w:date="2021-06-18T22:09:00Z">
        <w:r w:rsidR="00B87B82">
          <w:t>available only in one modality (e.g., visually) and/or the</w:t>
        </w:r>
      </w:ins>
      <w:ins w:id="2009" w:author="Björn Jörges" w:date="2021-06-24T01:25:00Z">
        <w:r w:rsidR="00106AC5">
          <w:t xml:space="preserve"> visual environment</w:t>
        </w:r>
      </w:ins>
      <w:ins w:id="2010" w:author="Björn Jörges" w:date="2021-06-18T22:09:00Z">
        <w:r w:rsidR="00B87B82">
          <w:t xml:space="preserve"> </w:t>
        </w:r>
      </w:ins>
      <w:ins w:id="2011" w:author="Björn Jörges" w:date="2021-06-24T01:25:00Z">
        <w:r w:rsidR="00106AC5">
          <w:t>is</w:t>
        </w:r>
      </w:ins>
      <w:ins w:id="2012" w:author="Björn Jörges" w:date="2021-06-18T22:09:00Z">
        <w:r w:rsidR="00B87B82">
          <w:t xml:space="preserve"> </w:t>
        </w:r>
      </w:ins>
      <w:ins w:id="2013" w:author="Björn Jörges" w:date="2021-06-18T22:08:00Z">
        <w:r w:rsidR="00B87B82">
          <w:t>impoverished.</w:t>
        </w:r>
      </w:ins>
    </w:p>
    <w:p w14:paraId="02855BF5" w14:textId="4A496CFB" w:rsidR="00F83B79" w:rsidRDefault="00D4708C" w:rsidP="00BB0647">
      <w:pPr>
        <w:jc w:val="both"/>
        <w:rPr>
          <w:ins w:id="2014" w:author="Björn Jörges" w:date="2021-06-05T02:42:00Z"/>
        </w:rPr>
      </w:pPr>
      <w:ins w:id="2015" w:author="Björn Jörges" w:date="2021-06-05T02:43:00Z">
        <w:r>
          <w:t>Lastly,</w:t>
        </w:r>
      </w:ins>
      <w:ins w:id="2016" w:author="Björn Jörges" w:date="2021-06-24T01:26:00Z">
        <w:r w:rsidR="00567A74">
          <w:t xml:space="preserve"> did</w:t>
        </w:r>
      </w:ins>
      <w:ins w:id="2017" w:author="Björn Jörges" w:date="2021-06-05T02:43:00Z">
        <w:r>
          <w:t xml:space="preserve"> </w:t>
        </w:r>
      </w:ins>
      <w:ins w:id="2018" w:author="Björn Jörges" w:date="2021-06-24T01:26:00Z">
        <w:r w:rsidR="00567A74">
          <w:t xml:space="preserve">our </w:t>
        </w:r>
      </w:ins>
      <w:ins w:id="2019" w:author="Björn Jörges" w:date="2021-06-05T02:44:00Z">
        <w:r>
          <w:t>participants interpret the visually simulated self-motion as we expected them to</w:t>
        </w:r>
      </w:ins>
      <w:ins w:id="2020" w:author="Björn Jörges" w:date="2021-06-24T01:26:00Z">
        <w:r w:rsidR="00567A74">
          <w:t>?</w:t>
        </w:r>
      </w:ins>
      <w:ins w:id="2021" w:author="Björn Jörges" w:date="2021-06-05T02:44:00Z">
        <w:r>
          <w:t xml:space="preserve"> </w:t>
        </w:r>
      </w:ins>
      <w:ins w:id="2022" w:author="Björn Jörges" w:date="2021-06-05T02:47:00Z">
        <w:r>
          <w:t>P</w:t>
        </w:r>
      </w:ins>
      <w:ins w:id="2023" w:author="Björn Jörges" w:date="2021-06-05T02:46:00Z">
        <w:r>
          <w:t>articipants either perceived themselves as moving and the world as static or the world as moving and themselves as static; and the</w:t>
        </w:r>
      </w:ins>
      <w:ins w:id="2024" w:author="Björn Jörges" w:date="2021-06-05T02:47:00Z">
        <w:r>
          <w:t>y could judge object motion relative to the world or relative to themselves.</w:t>
        </w:r>
      </w:ins>
      <w:ins w:id="2025" w:author="Björn Jörges" w:date="2021-06-05T02:45:00Z">
        <w:r>
          <w:t xml:space="preserve"> </w:t>
        </w:r>
      </w:ins>
      <w:ins w:id="2026" w:author="Björn Jörges" w:date="2021-06-05T02:48:00Z">
        <w:r>
          <w:t xml:space="preserve">The logical space for this question consisted </w:t>
        </w:r>
      </w:ins>
      <w:ins w:id="2027" w:author="Björn Jörges" w:date="2021-06-05T02:50:00Z">
        <w:r>
          <w:t xml:space="preserve">thus </w:t>
        </w:r>
      </w:ins>
      <w:ins w:id="2028" w:author="Björn Jörges" w:date="2021-06-05T02:48:00Z">
        <w:r>
          <w:t>of the combination of each of these possibilities, that is,</w:t>
        </w:r>
      </w:ins>
      <w:ins w:id="2029" w:author="Björn Jörges" w:date="2021-06-05T02:56:00Z">
        <w:r w:rsidR="00361DDB">
          <w:t xml:space="preserve"> (1)</w:t>
        </w:r>
      </w:ins>
      <w:ins w:id="2030" w:author="Björn Jörges" w:date="2021-06-05T02:48:00Z">
        <w:r>
          <w:t xml:space="preserve"> </w:t>
        </w:r>
      </w:ins>
      <w:ins w:id="2031" w:author="Björn Jörges" w:date="2021-06-05T02:49:00Z">
        <w:r>
          <w:t xml:space="preserve">world static and motion judged relative to world (intended); </w:t>
        </w:r>
      </w:ins>
      <w:ins w:id="2032" w:author="Björn Jörges" w:date="2021-06-05T02:56:00Z">
        <w:r w:rsidR="00361DDB">
          <w:t xml:space="preserve">(2) </w:t>
        </w:r>
      </w:ins>
      <w:ins w:id="2033" w:author="Björn Jörges" w:date="2021-06-05T02:49:00Z">
        <w:r>
          <w:t xml:space="preserve">world moving and motion judged </w:t>
        </w:r>
        <w:r>
          <w:lastRenderedPageBreak/>
          <w:t xml:space="preserve">relative to the world; </w:t>
        </w:r>
      </w:ins>
      <w:ins w:id="2034" w:author="Björn Jörges" w:date="2021-06-05T02:56:00Z">
        <w:r w:rsidR="00361DDB">
          <w:t xml:space="preserve">(3) </w:t>
        </w:r>
      </w:ins>
      <w:ins w:id="2035" w:author="Björn Jörges" w:date="2021-06-05T02:49:00Z">
        <w:r>
          <w:t xml:space="preserve">world static and motion judged relative to observer; </w:t>
        </w:r>
      </w:ins>
      <w:ins w:id="2036" w:author="Björn Jörges" w:date="2021-06-05T02:56:00Z">
        <w:r w:rsidR="00361DDB">
          <w:t xml:space="preserve">(4) </w:t>
        </w:r>
      </w:ins>
      <w:ins w:id="2037" w:author="Björn Jörges" w:date="2021-06-05T02:49:00Z">
        <w:r>
          <w:t xml:space="preserve">world moving and motion judged relative to observer. </w:t>
        </w:r>
      </w:ins>
      <w:ins w:id="2038" w:author="Björn Jörges" w:date="2021-06-05T02:51:00Z">
        <w:r>
          <w:t>The latter two interpretations would predict shifts of the PSE by exactly 1 m/s</w:t>
        </w:r>
      </w:ins>
      <w:ins w:id="2039" w:author="Björn Jörges" w:date="2021-06-05T02:52:00Z">
        <w:r w:rsidR="001166F1">
          <w:t xml:space="preserve">, that is, we would expect PSEs to be concentrated around the dashed lines in </w:t>
        </w:r>
      </w:ins>
      <w:ins w:id="2040" w:author="Björn Jörges" w:date="2021-06-05T02:53:00Z">
        <w:r w:rsidR="001166F1">
          <w:fldChar w:fldCharType="begin"/>
        </w:r>
        <w:r w:rsidR="001166F1">
          <w:instrText xml:space="preserve"> REF _Ref73754000 \h </w:instrText>
        </w:r>
      </w:ins>
      <w:r w:rsidR="00B262D8">
        <w:instrText xml:space="preserve"> \* MERGEFORMAT </w:instrText>
      </w:r>
      <w:r w:rsidR="001166F1">
        <w:fldChar w:fldCharType="separate"/>
      </w:r>
      <w:ins w:id="2041" w:author="Björn Jörges" w:date="2021-06-24T03:41:00Z">
        <w:r w:rsidR="00DD473C">
          <w:t>Figure 3</w:t>
        </w:r>
      </w:ins>
      <w:ins w:id="2042" w:author="Björn Jörges" w:date="2021-06-05T02:53:00Z">
        <w:r w:rsidR="001166F1">
          <w:fldChar w:fldCharType="end"/>
        </w:r>
      </w:ins>
      <w:ins w:id="2043" w:author="Björn Jörges" w:date="2021-06-05T02:52:00Z">
        <w:r w:rsidR="001166F1">
          <w:t xml:space="preserve">A and </w:t>
        </w:r>
      </w:ins>
      <w:ins w:id="2044" w:author="Björn Jörges" w:date="2021-06-05T02:53:00Z">
        <w:r w:rsidR="002E78D3">
          <w:fldChar w:fldCharType="begin"/>
        </w:r>
        <w:r w:rsidR="002E78D3">
          <w:instrText xml:space="preserve"> REF _Ref73754037 \h </w:instrText>
        </w:r>
      </w:ins>
      <w:r w:rsidR="00B262D8">
        <w:instrText xml:space="preserve"> \* MERGEFORMAT </w:instrText>
      </w:r>
      <w:r w:rsidR="002E78D3">
        <w:fldChar w:fldCharType="separate"/>
      </w:r>
      <w:ins w:id="2045" w:author="Björn Jörges" w:date="2021-06-24T03:41:00Z">
        <w:r w:rsidR="00DD473C">
          <w:t>Figure 4</w:t>
        </w:r>
      </w:ins>
      <w:ins w:id="2046" w:author="Björn Jörges" w:date="2021-06-05T02:53:00Z">
        <w:r w:rsidR="002E78D3">
          <w:fldChar w:fldCharType="end"/>
        </w:r>
      </w:ins>
      <w:ins w:id="2047" w:author="Björn Jörges" w:date="2021-06-05T02:52:00Z">
        <w:r w:rsidR="001166F1">
          <w:t>A.</w:t>
        </w:r>
      </w:ins>
      <w:ins w:id="2048" w:author="Björn Jörges" w:date="2021-06-05T02:53:00Z">
        <w:r w:rsidR="00361DDB">
          <w:t xml:space="preserve"> While few participants did display this behavior, a </w:t>
        </w:r>
      </w:ins>
      <w:ins w:id="2049" w:author="Björn Jörges" w:date="2021-06-05T02:54:00Z">
        <w:r w:rsidR="00361DDB">
          <w:t xml:space="preserve">visual inspection suggests that the majority compensated at least to some extent for visual self-motion. That is, </w:t>
        </w:r>
      </w:ins>
      <w:ins w:id="2050" w:author="Björn Jörges" w:date="2021-06-05T02:55:00Z">
        <w:r w:rsidR="00361DDB">
          <w:t xml:space="preserve">we </w:t>
        </w:r>
      </w:ins>
      <w:ins w:id="2051" w:author="Björn Jörges" w:date="2021-06-05T03:03:00Z">
        <w:r w:rsidR="00EF6F66">
          <w:t>found</w:t>
        </w:r>
      </w:ins>
      <w:ins w:id="2052" w:author="Björn Jörges" w:date="2021-06-05T02:55:00Z">
        <w:r w:rsidR="00361DDB">
          <w:t xml:space="preserve"> little evidence that participants </w:t>
        </w:r>
      </w:ins>
      <w:ins w:id="2053" w:author="Björn Jörges" w:date="2021-06-05T02:56:00Z">
        <w:r w:rsidR="00361DDB">
          <w:t xml:space="preserve">judged motion relative to the observer. For </w:t>
        </w:r>
      </w:ins>
      <w:ins w:id="2054" w:author="Björn Jörges" w:date="2021-06-05T02:57:00Z">
        <w:r w:rsidR="00361DDB">
          <w:t xml:space="preserve">scenario (2), we would expect no shifts in PSEs between the “Static” motion profile and the “Same Direction” and “Opposite Directions” profiles. </w:t>
        </w:r>
      </w:ins>
      <w:ins w:id="2055" w:author="Björn Jörges" w:date="2021-06-05T02:59:00Z">
        <w:r w:rsidR="00361DDB">
          <w:t>And</w:t>
        </w:r>
      </w:ins>
      <w:ins w:id="2056" w:author="Björn Jörges" w:date="2021-06-05T03:00:00Z">
        <w:r w:rsidR="00361DDB">
          <w:t>,</w:t>
        </w:r>
      </w:ins>
      <w:ins w:id="2057" w:author="Björn Jörges" w:date="2021-06-05T02:59:00Z">
        <w:r w:rsidR="00361DDB">
          <w:t xml:space="preserve"> indeed</w:t>
        </w:r>
      </w:ins>
      <w:ins w:id="2058" w:author="Björn Jörges" w:date="2021-06-05T03:00:00Z">
        <w:r w:rsidR="00361DDB">
          <w:t>,</w:t>
        </w:r>
      </w:ins>
      <w:ins w:id="2059" w:author="Björn Jörges" w:date="2021-06-05T02:59:00Z">
        <w:r w:rsidR="00361DDB">
          <w:t xml:space="preserve"> we found no significant differences between these conditions</w:t>
        </w:r>
      </w:ins>
      <w:ins w:id="2060" w:author="Björn Jörges" w:date="2021-06-05T03:00:00Z">
        <w:r w:rsidR="00361DDB">
          <w:t>.</w:t>
        </w:r>
      </w:ins>
      <w:ins w:id="2061" w:author="Björn Jörges" w:date="2021-06-05T03:01:00Z">
        <w:r w:rsidR="00EF6F66">
          <w:t xml:space="preserve"> Furthermore, when assessing participants sense of self-motion in the environment explicitly, we found that some of </w:t>
        </w:r>
      </w:ins>
      <w:ins w:id="2062" w:author="Björn Jörges" w:date="2021-06-05T03:02:00Z">
        <w:r w:rsidR="00EF6F66">
          <w:t>them</w:t>
        </w:r>
      </w:ins>
      <w:ins w:id="2063" w:author="Björn Jörges" w:date="2021-06-05T03:03:00Z">
        <w:r w:rsidR="00EF6F66">
          <w:t xml:space="preserve"> perceived the world as moving rather than themselves</w:t>
        </w:r>
      </w:ins>
      <w:ins w:id="2064" w:author="Björn Jörges" w:date="2021-06-24T01:26:00Z">
        <w:r w:rsidR="00567A74">
          <w:t xml:space="preserve"> as moving</w:t>
        </w:r>
      </w:ins>
      <w:ins w:id="2065" w:author="Björn Jörges" w:date="2021-06-05T03:03:00Z">
        <w:r w:rsidR="00EF6F66">
          <w:t xml:space="preserve"> (see </w:t>
        </w:r>
        <w:r w:rsidR="00EF6F66">
          <w:fldChar w:fldCharType="begin"/>
        </w:r>
        <w:r w:rsidR="00EF6F66">
          <w:instrText xml:space="preserve"> REF _Ref73754623 \h </w:instrText>
        </w:r>
      </w:ins>
      <w:r w:rsidR="00B262D8">
        <w:instrText xml:space="preserve"> \* MERGEFORMAT </w:instrText>
      </w:r>
      <w:r w:rsidR="00EF6F66">
        <w:fldChar w:fldCharType="separate"/>
      </w:r>
      <w:ins w:id="2066" w:author="Björn Jörges" w:date="2021-06-18T15:46:00Z">
        <w:r w:rsidR="004F4DAA">
          <w:t>Figure 2</w:t>
        </w:r>
      </w:ins>
      <w:ins w:id="2067" w:author="Björn Jörges" w:date="2021-06-05T03:03:00Z">
        <w:r w:rsidR="00EF6F66">
          <w:fldChar w:fldCharType="end"/>
        </w:r>
        <w:r w:rsidR="00EF6F66">
          <w:t xml:space="preserve">). However, </w:t>
        </w:r>
        <w:proofErr w:type="gramStart"/>
        <w:r w:rsidR="00B262D8">
          <w:t>the majorit</w:t>
        </w:r>
      </w:ins>
      <w:ins w:id="2068" w:author="Björn Jörges" w:date="2021-06-05T03:04:00Z">
        <w:r w:rsidR="00B262D8">
          <w:t>y of</w:t>
        </w:r>
        <w:proofErr w:type="gramEnd"/>
        <w:r w:rsidR="00B262D8">
          <w:t xml:space="preserve"> participants did interpret the visual stimulation as self-motion, even though only about half of them satisfied our strict criterion</w:t>
        </w:r>
      </w:ins>
      <w:ins w:id="2069" w:author="Björn Jörges" w:date="2021-06-05T03:05:00Z">
        <w:r w:rsidR="00B262D8">
          <w:t xml:space="preserve"> of judgements above 0.6 on a scale of -1 (only world motion perceived) to 1 (only self-motion perceived). Additionally, when </w:t>
        </w:r>
      </w:ins>
      <w:ins w:id="2070" w:author="Björn Jörges" w:date="2021-06-05T03:06:00Z">
        <w:r w:rsidR="00B262D8">
          <w:t xml:space="preserve">testing the hypothesis </w:t>
        </w:r>
      </w:ins>
      <w:ins w:id="2071" w:author="Björn Jörges" w:date="2021-06-24T01:26:00Z">
        <w:r w:rsidR="00567A74">
          <w:t>that</w:t>
        </w:r>
      </w:ins>
      <w:ins w:id="2072" w:author="Björn Jörges" w:date="2021-06-05T03:06:00Z">
        <w:r w:rsidR="00B262D8">
          <w:t xml:space="preserve"> participants who satisfied this criterion performed differently in our main task from participants who </w:t>
        </w:r>
      </w:ins>
      <w:ins w:id="2073" w:author="Björn Jörges" w:date="2021-06-24T01:27:00Z">
        <w:r w:rsidR="00567A74">
          <w:t>did not</w:t>
        </w:r>
      </w:ins>
      <w:ins w:id="2074" w:author="Björn Jörges" w:date="2021-06-05T03:06:00Z">
        <w:r w:rsidR="00B262D8">
          <w:t xml:space="preserve">, we found very strong evidence that </w:t>
        </w:r>
      </w:ins>
      <w:ins w:id="2075" w:author="Björn Jörges" w:date="2021-06-24T01:27:00Z">
        <w:r w:rsidR="00567A74">
          <w:t xml:space="preserve">there was </w:t>
        </w:r>
      </w:ins>
      <w:ins w:id="2076" w:author="Björn Jörges" w:date="2021-06-05T03:06:00Z">
        <w:r w:rsidR="00B262D8">
          <w:t xml:space="preserve">no difference </w:t>
        </w:r>
      </w:ins>
      <w:ins w:id="2077" w:author="Björn Jörges" w:date="2021-06-24T01:27:00Z">
        <w:r w:rsidR="00567A74">
          <w:t xml:space="preserve">in performance </w:t>
        </w:r>
      </w:ins>
      <w:ins w:id="2078" w:author="Björn Jörges" w:date="2021-06-05T03:06:00Z">
        <w:r w:rsidR="00B262D8">
          <w:t>between both groups.</w:t>
        </w:r>
      </w:ins>
      <w:ins w:id="2079" w:author="Björn Jörges" w:date="2021-06-05T03:07:00Z">
        <w:r w:rsidR="00B262D8">
          <w:t xml:space="preserve"> Nonetheless, the possibility remains that we were not able to capture significant biases in response to visual self-motion because participants interpreted the world as moving and judge</w:t>
        </w:r>
      </w:ins>
      <w:ins w:id="2080" w:author="Björn Jörges" w:date="2021-06-24T01:27:00Z">
        <w:r w:rsidR="00567A74">
          <w:t>d</w:t>
        </w:r>
      </w:ins>
      <w:ins w:id="2081" w:author="Björn Jörges" w:date="2021-06-05T03:07:00Z">
        <w:r w:rsidR="00B262D8">
          <w:t xml:space="preserve"> object moti</w:t>
        </w:r>
      </w:ins>
      <w:ins w:id="2082" w:author="Björn Jörges" w:date="2021-06-05T03:08:00Z">
        <w:r w:rsidR="00B262D8">
          <w:t>on relative to the world.</w:t>
        </w:r>
      </w:ins>
    </w:p>
    <w:p w14:paraId="19A14D2F" w14:textId="77777777" w:rsidR="00D4708C" w:rsidRDefault="00D4708C" w:rsidP="00AA6538">
      <w:pPr>
        <w:rPr>
          <w:ins w:id="2083" w:author="Björn Jörges" w:date="2021-06-03T02:16:00Z"/>
        </w:rPr>
      </w:pPr>
    </w:p>
    <w:p w14:paraId="08F47D0A" w14:textId="4BE7F8D3" w:rsidR="00552A51" w:rsidRDefault="008806A6" w:rsidP="008806A6">
      <w:pPr>
        <w:pStyle w:val="Heading1"/>
        <w:rPr>
          <w:ins w:id="2084" w:author="Björn Jörges" w:date="2021-06-03T02:57:00Z"/>
        </w:rPr>
      </w:pPr>
      <w:ins w:id="2085" w:author="Björn Jörges" w:date="2021-06-03T02:55:00Z">
        <w:r>
          <w:t>Conclusions</w:t>
        </w:r>
      </w:ins>
    </w:p>
    <w:p w14:paraId="637674FA" w14:textId="2BC63CEC" w:rsidR="006C405D" w:rsidRDefault="00E864D2">
      <w:pPr>
        <w:rPr>
          <w:ins w:id="2086" w:author="Björn Jörges" w:date="2021-06-03T03:10:00Z"/>
        </w:rPr>
      </w:pPr>
      <w:ins w:id="2087" w:author="Björn Jörges" w:date="2021-06-03T02:57:00Z">
        <w:r>
          <w:t xml:space="preserve">We set out to study </w:t>
        </w:r>
      </w:ins>
      <w:ins w:id="2088" w:author="Björn Jörges" w:date="2021-06-03T02:58:00Z">
        <w:r>
          <w:t>to what extent visually simulated se</w:t>
        </w:r>
      </w:ins>
      <w:ins w:id="2089" w:author="Björn Jörges" w:date="2021-06-03T02:59:00Z">
        <w:r>
          <w:t xml:space="preserve">lf-motion </w:t>
        </w:r>
      </w:ins>
      <w:ins w:id="2090" w:author="Björn Jörges" w:date="2021-06-03T03:00:00Z">
        <w:r>
          <w:t>might</w:t>
        </w:r>
      </w:ins>
      <w:ins w:id="2091" w:author="Björn Jörges" w:date="2021-06-03T02:59:00Z">
        <w:r>
          <w:t xml:space="preserve"> bias </w:t>
        </w:r>
      </w:ins>
      <w:ins w:id="2092" w:author="Björn Jörges" w:date="2021-06-03T03:00:00Z">
        <w:r>
          <w:t xml:space="preserve">perceived </w:t>
        </w:r>
      </w:ins>
      <w:ins w:id="2093" w:author="Björn Jörges" w:date="2021-06-03T02:59:00Z">
        <w:r>
          <w:t xml:space="preserve">lateral object motion and lead to lower </w:t>
        </w:r>
      </w:ins>
      <w:ins w:id="2094" w:author="Björn Jörges" w:date="2021-06-03T03:00:00Z">
        <w:r>
          <w:t>precision</w:t>
        </w:r>
      </w:ins>
      <w:ins w:id="2095" w:author="Björn Jörges" w:date="2021-06-03T02:59:00Z">
        <w:r>
          <w:t>.</w:t>
        </w:r>
      </w:ins>
      <w:ins w:id="2096" w:author="Björn Jörges" w:date="2021-06-03T03:00:00Z">
        <w:r>
          <w:t xml:space="preserve"> We found no biases at all when </w:t>
        </w:r>
      </w:ins>
      <w:ins w:id="2097" w:author="Björn Jörges" w:date="2021-06-03T03:01:00Z">
        <w:r>
          <w:t xml:space="preserve">visual self-motion and target motion went in the same direction, while </w:t>
        </w:r>
      </w:ins>
      <w:ins w:id="2098" w:author="Björn Jörges" w:date="2021-06-03T03:02:00Z">
        <w:r w:rsidR="008D0BE5">
          <w:t>visual self-motion was compensated for by about</w:t>
        </w:r>
        <w:r>
          <w:t xml:space="preserve"> 80% when they went in opposite directions.</w:t>
        </w:r>
        <w:r w:rsidR="008D0BE5">
          <w:t xml:space="preserve"> Precision was slightly lower when self-motion was simulated visually </w:t>
        </w:r>
      </w:ins>
      <w:ins w:id="2099" w:author="Björn Jörges" w:date="2021-06-24T02:19:00Z">
        <w:r w:rsidR="007765D6">
          <w:t>in the opposite direction of the target</w:t>
        </w:r>
      </w:ins>
      <w:ins w:id="2100" w:author="Björn Jörges" w:date="2021-06-03T03:03:00Z">
        <w:r w:rsidR="008D0BE5">
          <w:t xml:space="preserve">, but we found no evidence for a decrease </w:t>
        </w:r>
      </w:ins>
      <w:ins w:id="2101" w:author="Björn Jörges" w:date="2021-06-24T02:19:00Z">
        <w:r w:rsidR="007765D6">
          <w:t>when observer and target moved in the same direction</w:t>
        </w:r>
      </w:ins>
      <w:ins w:id="2102" w:author="Björn Jörges" w:date="2021-06-03T03:03:00Z">
        <w:r w:rsidR="008D0BE5">
          <w:t>.</w:t>
        </w:r>
      </w:ins>
      <w:ins w:id="2103" w:author="Björn Jörges" w:date="2021-06-24T01:46:00Z">
        <w:r w:rsidR="00BC0032">
          <w:t xml:space="preserve"> </w:t>
        </w:r>
        <w:r w:rsidR="00BC0032" w:rsidRPr="00BC0032">
          <w:t>We attribute our participants’ ability to compensate for the retinal motion introduced by our simulation of their self-motion so well to the rich ecologically valid nature of our virtual reality display.</w:t>
        </w:r>
      </w:ins>
    </w:p>
    <w:p w14:paraId="50E46EE4" w14:textId="77777777" w:rsidR="006C405D" w:rsidRPr="00552A51" w:rsidRDefault="006C405D" w:rsidP="00BB0647"/>
    <w:p w14:paraId="2EA723C7" w14:textId="07625559" w:rsidR="00D8489E" w:rsidRPr="00053752" w:rsidRDefault="00D8489E" w:rsidP="009B3163">
      <w:pPr>
        <w:pStyle w:val="Heading1"/>
      </w:pPr>
      <w:r w:rsidRPr="00053752">
        <w:t xml:space="preserve">Open </w:t>
      </w:r>
      <w:r w:rsidR="001F1772">
        <w:t>Practices</w:t>
      </w:r>
    </w:p>
    <w:p w14:paraId="74669724" w14:textId="50B0CAA9" w:rsidR="00D8489E" w:rsidRDefault="00CB273E" w:rsidP="00D217A0">
      <w:pPr>
        <w:jc w:val="both"/>
        <w:rPr>
          <w:ins w:id="2104" w:author="Björn Jörges" w:date="2021-06-24T03:50:00Z"/>
        </w:rPr>
      </w:pPr>
      <w:r>
        <w:t>A</w:t>
      </w:r>
      <w:r w:rsidR="00D8489E">
        <w:t xml:space="preserve">ll raw data collected during this project </w:t>
      </w:r>
      <w:r>
        <w:t xml:space="preserve">are published </w:t>
      </w:r>
      <w:ins w:id="2105" w:author="Björn Jörges" w:date="2021-06-18T20:48:00Z">
        <w:r w:rsidR="00413928">
          <w:fldChar w:fldCharType="begin"/>
        </w:r>
        <w:r w:rsidR="00413928">
          <w:instrText xml:space="preserve"> HYPERLINK "</w:instrText>
        </w:r>
      </w:ins>
      <w:ins w:id="2106" w:author="Björn Jörges" w:date="2021-06-05T01:10:00Z">
        <w:r w:rsidR="00413928" w:rsidRPr="00BB0647">
          <w:instrText>in this Git</w:instrText>
        </w:r>
      </w:ins>
      <w:ins w:id="2107" w:author="Björn Jörges" w:date="2021-06-18T20:48:00Z">
        <w:r w:rsidR="00413928" w:rsidRPr="00BB0647">
          <w:instrText>h</w:instrText>
        </w:r>
      </w:ins>
      <w:ins w:id="2108" w:author="Björn Jörges" w:date="2021-06-05T01:10:00Z">
        <w:r w:rsidR="00413928" w:rsidRPr="00BB0647">
          <w:instrText>ub repository</w:instrText>
        </w:r>
      </w:ins>
      <w:ins w:id="2109" w:author="Björn Jörges" w:date="2021-06-18T20:48:00Z">
        <w:r w:rsidR="00413928">
          <w:instrText xml:space="preserve">" </w:instrText>
        </w:r>
        <w:r w:rsidR="00413928">
          <w:fldChar w:fldCharType="separate"/>
        </w:r>
      </w:ins>
      <w:ins w:id="2110" w:author="Björn Jörges" w:date="2021-06-05T01:10:00Z">
        <w:r w:rsidR="00413928" w:rsidRPr="00413928">
          <w:rPr>
            <w:rStyle w:val="Hyperlink"/>
          </w:rPr>
          <w:t xml:space="preserve">in </w:t>
        </w:r>
        <w:del w:id="2111" w:author="Björn Jörges" w:date="2021-06-05T01:10:00Z">
          <w:r w:rsidR="00413928" w:rsidRPr="00E300D2" w:rsidDel="004C7D83">
            <w:rPr>
              <w:rStyle w:val="Hyperlink"/>
            </w:rPr>
            <w:delText xml:space="preserve">the </w:delText>
          </w:r>
        </w:del>
        <w:r w:rsidR="00413928" w:rsidRPr="00E300D2">
          <w:rPr>
            <w:rStyle w:val="Hyperlink"/>
          </w:rPr>
          <w:t>this Git</w:t>
        </w:r>
      </w:ins>
      <w:ins w:id="2112" w:author="Björn Jörges" w:date="2021-06-18T20:48:00Z">
        <w:r w:rsidR="00413928" w:rsidRPr="00E300D2">
          <w:rPr>
            <w:rStyle w:val="Hyperlink"/>
          </w:rPr>
          <w:t>h</w:t>
        </w:r>
      </w:ins>
      <w:ins w:id="2113" w:author="Björn Jörges" w:date="2021-06-05T01:10:00Z">
        <w:r w:rsidR="00413928" w:rsidRPr="00E300D2">
          <w:rPr>
            <w:rStyle w:val="Hyperlink"/>
          </w:rPr>
          <w:t>ub repository</w:t>
        </w:r>
      </w:ins>
      <w:ins w:id="2114" w:author="Björn Jörges" w:date="2021-06-18T20:48:00Z">
        <w:r w:rsidR="00413928">
          <w:fldChar w:fldCharType="end"/>
        </w:r>
      </w:ins>
      <w:ins w:id="2115" w:author="Björn Jörges" w:date="2021-06-18T20:41:00Z">
        <w:r w:rsidR="00413928">
          <w:t xml:space="preserve"> (</w:t>
        </w:r>
      </w:ins>
      <w:ins w:id="2116" w:author="Björn Jörges" w:date="2021-07-04T01:59:00Z">
        <w:r w:rsidR="00995761" w:rsidRPr="00995761">
          <w:t>https://github.com/b-jorges/Motion-Perception-during-Self-Motion/</w:t>
        </w:r>
      </w:ins>
      <w:ins w:id="2117" w:author="Björn Jörges" w:date="2021-06-18T20:42:00Z">
        <w:r w:rsidR="00413928">
          <w:t>)</w:t>
        </w:r>
      </w:ins>
      <w:del w:id="2118" w:author="Björn Jörges" w:date="2021-06-05T01:10:00Z">
        <w:r w:rsidR="00D8489E" w:rsidDel="004C7D83">
          <w:delText xml:space="preserve"> </w:delText>
        </w:r>
        <w:r w:rsidR="00D77C96" w:rsidDel="004C7D83">
          <w:fldChar w:fldCharType="begin"/>
        </w:r>
        <w:r w:rsidR="00D77C96" w:rsidRPr="00BB0647" w:rsidDel="004C7D83">
          <w:delInstrText xml:space="preserve"> HYPERLINK "https://github.com/b-jorges/Motion-Perception-during-Self-Motion/" </w:delInstrText>
        </w:r>
        <w:r w:rsidR="00D77C96" w:rsidDel="004C7D83">
          <w:fldChar w:fldCharType="separate"/>
        </w:r>
        <w:r w:rsidR="00D8489E" w:rsidDel="004C7D83">
          <w:rPr>
            <w:rStyle w:val="Hyperlink"/>
          </w:rPr>
          <w:delText>https://github.com/b-jorges/Motion-Perception-during-Self-Motion/</w:delText>
        </w:r>
        <w:r w:rsidR="00D77C96" w:rsidDel="004C7D83">
          <w:rPr>
            <w:rStyle w:val="Hyperlink"/>
          </w:rPr>
          <w:fldChar w:fldCharType="end"/>
        </w:r>
      </w:del>
      <w:r w:rsidR="001E4B8F">
        <w:t xml:space="preserve">, </w:t>
      </w:r>
      <w:del w:id="2119" w:author="Björn Jörges" w:date="2021-06-24T01:47:00Z">
        <w:r w:rsidR="001E4B8F" w:rsidDel="00D5178A">
          <w:delText>as well as</w:delText>
        </w:r>
      </w:del>
      <w:ins w:id="2120" w:author="Björn Jörges" w:date="2021-06-24T01:47:00Z">
        <w:r w:rsidR="00D5178A">
          <w:t>along with</w:t>
        </w:r>
      </w:ins>
      <w:r w:rsidR="001E4B8F">
        <w:t xml:space="preserve"> all the code used for </w:t>
      </w:r>
      <w:ins w:id="2121" w:author="Björn Jörges" w:date="2021-06-24T01:47:00Z">
        <w:r w:rsidR="00D5178A">
          <w:t xml:space="preserve">the </w:t>
        </w:r>
      </w:ins>
      <w:r w:rsidR="001E4B8F">
        <w:t>analys</w:t>
      </w:r>
      <w:ins w:id="2122" w:author="Björn Jörges" w:date="2021-06-24T01:47:00Z">
        <w:r w:rsidR="00D5178A">
          <w:t>e</w:t>
        </w:r>
      </w:ins>
      <w:del w:id="2123" w:author="Björn Jörges" w:date="2021-06-24T01:47:00Z">
        <w:r w:rsidR="001E4B8F" w:rsidDel="00D5178A">
          <w:delText>i</w:delText>
        </w:r>
      </w:del>
      <w:r w:rsidR="001E4B8F">
        <w:t>s</w:t>
      </w:r>
      <w:del w:id="2124" w:author="Björn Jörges" w:date="2021-06-18T20:42:00Z">
        <w:r w:rsidR="001E4B8F" w:rsidDel="00413928">
          <w:delText>.</w:delText>
        </w:r>
        <w:r w:rsidR="00D8489E" w:rsidDel="00413928">
          <w:delText xml:space="preserve"> </w:delText>
        </w:r>
        <w:r w:rsidR="00992C42" w:rsidDel="00413928">
          <w:delText>T</w:delText>
        </w:r>
        <w:r w:rsidR="001E4B8F" w:rsidDel="00413928">
          <w:delText>he Unity project</w:delText>
        </w:r>
        <w:r w:rsidR="005B48B8" w:rsidDel="00413928">
          <w:delText>s</w:delText>
        </w:r>
        <w:r w:rsidR="001E4B8F" w:rsidDel="00413928">
          <w:delText xml:space="preserve"> used to present the stimul</w:delText>
        </w:r>
        <w:r w:rsidR="005B48B8" w:rsidDel="00413928">
          <w:delText>i</w:delText>
        </w:r>
        <w:r w:rsidR="001E4B8F" w:rsidDel="00413928">
          <w:delText xml:space="preserve"> and collect data is available </w:delText>
        </w:r>
      </w:del>
      <w:del w:id="2125" w:author="Björn Jörges" w:date="2021-06-05T01:10:00Z">
        <w:r w:rsidR="00754E15" w:rsidDel="00DD6322">
          <w:delText xml:space="preserve"> under </w:delText>
        </w:r>
        <w:r w:rsidR="00D77C96" w:rsidDel="00DD6322">
          <w:fldChar w:fldCharType="begin"/>
        </w:r>
        <w:r w:rsidR="00D77C96" w:rsidDel="00DD6322">
          <w:delInstrText xml:space="preserve"> HYPERLINK "https://osf.io/ugtfj/" </w:delInstrText>
        </w:r>
        <w:r w:rsidR="00D77C96" w:rsidDel="00DD6322">
          <w:fldChar w:fldCharType="separate"/>
        </w:r>
        <w:r w:rsidR="001363C9" w:rsidDel="00DD6322">
          <w:rPr>
            <w:rStyle w:val="Hyperlink"/>
          </w:rPr>
          <w:delText>https://osf.io/ugtfj/</w:delText>
        </w:r>
        <w:r w:rsidR="00D77C96" w:rsidDel="00DD6322">
          <w:rPr>
            <w:rStyle w:val="Hyperlink"/>
          </w:rPr>
          <w:fldChar w:fldCharType="end"/>
        </w:r>
      </w:del>
      <w:r w:rsidR="00754E15">
        <w:t>.</w:t>
      </w:r>
    </w:p>
    <w:p w14:paraId="2DB0E683" w14:textId="77777777" w:rsidR="001B2BD0" w:rsidRDefault="001B2BD0" w:rsidP="00D217A0">
      <w:pPr>
        <w:jc w:val="both"/>
      </w:pPr>
    </w:p>
    <w:p w14:paraId="1DEFC809" w14:textId="15C23FA2" w:rsidR="001E738B" w:rsidRDefault="001E738B" w:rsidP="001E738B">
      <w:pPr>
        <w:pStyle w:val="Heading1"/>
        <w:rPr>
          <w:ins w:id="2126" w:author="Björn Jörges" w:date="2021-04-20T22:32:00Z"/>
        </w:rPr>
      </w:pPr>
      <w:ins w:id="2127" w:author="Björn Jörges" w:date="2021-04-20T22:30:00Z">
        <w:r>
          <w:t>Acknowledgements</w:t>
        </w:r>
      </w:ins>
    </w:p>
    <w:p w14:paraId="03635155" w14:textId="77777777" w:rsidR="0040787E" w:rsidRPr="0040787E" w:rsidRDefault="0040787E" w:rsidP="0040787E">
      <w:pPr>
        <w:jc w:val="both"/>
        <w:rPr>
          <w:ins w:id="2128" w:author="Björn Jörges" w:date="2021-06-24T01:47:00Z"/>
        </w:rPr>
      </w:pPr>
      <w:ins w:id="2129" w:author="Björn Jörges" w:date="2021-06-24T01:47:00Z">
        <w:r w:rsidRPr="0040787E">
          <w:t>BJ and LRH are supported by the Canadian Space Agency (CSA) (CSA: 15ILSRA1-York). LRH is supported by a Discovery Grant from the Natural Sciences and Engineering Research Council (NSERC) of Canada (NSERC: RGPIN-2020-06093). The funders did not play any role in the study design, data collection and analysis, decision to publish, or preparation of the manuscript.</w:t>
        </w:r>
      </w:ins>
    </w:p>
    <w:p w14:paraId="05722AD5" w14:textId="752A6789" w:rsidR="001E738B" w:rsidRDefault="001E738B" w:rsidP="00D217A0">
      <w:pPr>
        <w:jc w:val="both"/>
        <w:rPr>
          <w:ins w:id="2130" w:author="Björn Jörges" w:date="2021-05-10T20:03:00Z"/>
        </w:rPr>
      </w:pPr>
    </w:p>
    <w:p w14:paraId="1C2FA48C" w14:textId="6E9D8845" w:rsidR="00B03477" w:rsidDel="00642D3F" w:rsidRDefault="00B03477">
      <w:pPr>
        <w:pStyle w:val="Heading1"/>
        <w:rPr>
          <w:del w:id="2131" w:author="Björn Jörges" w:date="2021-06-24T03:50:00Z"/>
        </w:rPr>
        <w:pPrChange w:id="2132" w:author="Björn Jörges" w:date="2021-06-24T03:50:00Z">
          <w:pPr>
            <w:jc w:val="both"/>
          </w:pPr>
        </w:pPrChange>
      </w:pPr>
    </w:p>
    <w:p w14:paraId="32E3901B" w14:textId="276DA402" w:rsidR="00C4466E" w:rsidRPr="00C35930" w:rsidRDefault="00EB5260" w:rsidP="00BB0647">
      <w:pPr>
        <w:pStyle w:val="Heading1"/>
        <w:rPr>
          <w:lang w:val="es-ES"/>
        </w:rPr>
      </w:pPr>
      <w:proofErr w:type="spellStart"/>
      <w:r w:rsidRPr="00C35930">
        <w:rPr>
          <w:lang w:val="es-ES"/>
        </w:rPr>
        <w:t>References</w:t>
      </w:r>
      <w:proofErr w:type="spellEnd"/>
    </w:p>
    <w:p w14:paraId="626CF950" w14:textId="283CD68D" w:rsidR="0060244C" w:rsidRPr="0060244C" w:rsidRDefault="00642D3F" w:rsidP="0060244C">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B0647">
        <w:rPr>
          <w:lang w:val="es-ES"/>
        </w:rPr>
        <w:instrText xml:space="preserve">ADDIN Mendeley Bibliography CSL_BIBLIOGRAPHY </w:instrText>
      </w:r>
      <w:r>
        <w:fldChar w:fldCharType="separate"/>
      </w:r>
      <w:r w:rsidR="0060244C" w:rsidRPr="0060244C">
        <w:rPr>
          <w:rFonts w:ascii="Calibri" w:hAnsi="Calibri" w:cs="Calibri"/>
          <w:noProof/>
          <w:szCs w:val="24"/>
        </w:rPr>
        <w:t xml:space="preserve">Aguado, B., &amp; López-Moliner, J. (2019). Perceived speed of motion in depth modulates misjudgements of approaching trajectories consistently with a slow prior. </w:t>
      </w:r>
      <w:r w:rsidR="0060244C" w:rsidRPr="0060244C">
        <w:rPr>
          <w:rFonts w:ascii="Calibri" w:hAnsi="Calibri" w:cs="Calibri"/>
          <w:i/>
          <w:iCs/>
          <w:noProof/>
          <w:szCs w:val="24"/>
        </w:rPr>
        <w:t>Vision Research</w:t>
      </w:r>
      <w:r w:rsidR="0060244C" w:rsidRPr="0060244C">
        <w:rPr>
          <w:rFonts w:ascii="Calibri" w:hAnsi="Calibri" w:cs="Calibri"/>
          <w:noProof/>
          <w:szCs w:val="24"/>
        </w:rPr>
        <w:t xml:space="preserve">, </w:t>
      </w:r>
      <w:r w:rsidR="0060244C" w:rsidRPr="0060244C">
        <w:rPr>
          <w:rFonts w:ascii="Calibri" w:hAnsi="Calibri" w:cs="Calibri"/>
          <w:i/>
          <w:iCs/>
          <w:noProof/>
          <w:szCs w:val="24"/>
        </w:rPr>
        <w:t>159</w:t>
      </w:r>
      <w:r w:rsidR="0060244C" w:rsidRPr="0060244C">
        <w:rPr>
          <w:rFonts w:ascii="Calibri" w:hAnsi="Calibri" w:cs="Calibri"/>
          <w:noProof/>
          <w:szCs w:val="24"/>
        </w:rPr>
        <w:t>, 1–9. https://doi.org/10.1016/j.visres.2019.03.009</w:t>
      </w:r>
    </w:p>
    <w:p w14:paraId="09A550ED"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18</w:t>
      </w:r>
      <w:r w:rsidRPr="0060244C">
        <w:rPr>
          <w:rFonts w:ascii="Calibri" w:hAnsi="Calibri" w:cs="Calibri"/>
          <w:noProof/>
          <w:szCs w:val="24"/>
        </w:rPr>
        <w:t>(12), 12. https://doi.org/10.1167/18.12.12</w:t>
      </w:r>
    </w:p>
    <w:p w14:paraId="261E45ED"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Andraszewicz, S., Scheibehenne, B., Rieskamp, J., Grasman, R., Verhagen, J., &amp; Wagenmakers, E. J. (2015). An Introduction to Bayesian Hypothesis Testing for Management Research. </w:t>
      </w:r>
      <w:r w:rsidRPr="0060244C">
        <w:rPr>
          <w:rFonts w:ascii="Calibri" w:hAnsi="Calibri" w:cs="Calibri"/>
          <w:i/>
          <w:iCs/>
          <w:noProof/>
          <w:szCs w:val="24"/>
        </w:rPr>
        <w:t>Journal of Management</w:t>
      </w:r>
      <w:r w:rsidRPr="0060244C">
        <w:rPr>
          <w:rFonts w:ascii="Calibri" w:hAnsi="Calibri" w:cs="Calibri"/>
          <w:noProof/>
          <w:szCs w:val="24"/>
        </w:rPr>
        <w:t xml:space="preserve">, </w:t>
      </w:r>
      <w:r w:rsidRPr="0060244C">
        <w:rPr>
          <w:rFonts w:ascii="Calibri" w:hAnsi="Calibri" w:cs="Calibri"/>
          <w:i/>
          <w:iCs/>
          <w:noProof/>
          <w:szCs w:val="24"/>
        </w:rPr>
        <w:t>41</w:t>
      </w:r>
      <w:r w:rsidRPr="0060244C">
        <w:rPr>
          <w:rFonts w:ascii="Calibri" w:hAnsi="Calibri" w:cs="Calibri"/>
          <w:noProof/>
          <w:szCs w:val="24"/>
        </w:rPr>
        <w:t>(2), 521–543. https://doi.org/10.1177/0149206314560412</w:t>
      </w:r>
    </w:p>
    <w:p w14:paraId="726D66EB"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Bates, D., Mächler, M., Bolker, B. M., &amp; Walker, S. C. (2015). Fitting linear mixed-effects models using lme4. </w:t>
      </w:r>
      <w:r w:rsidRPr="0060244C">
        <w:rPr>
          <w:rFonts w:ascii="Calibri" w:hAnsi="Calibri" w:cs="Calibri"/>
          <w:i/>
          <w:iCs/>
          <w:noProof/>
          <w:szCs w:val="24"/>
        </w:rPr>
        <w:t>Journal of Statistical Software</w:t>
      </w:r>
      <w:r w:rsidRPr="0060244C">
        <w:rPr>
          <w:rFonts w:ascii="Calibri" w:hAnsi="Calibri" w:cs="Calibri"/>
          <w:noProof/>
          <w:szCs w:val="24"/>
        </w:rPr>
        <w:t xml:space="preserve">, </w:t>
      </w:r>
      <w:r w:rsidRPr="0060244C">
        <w:rPr>
          <w:rFonts w:ascii="Calibri" w:hAnsi="Calibri" w:cs="Calibri"/>
          <w:i/>
          <w:iCs/>
          <w:noProof/>
          <w:szCs w:val="24"/>
        </w:rPr>
        <w:t>67</w:t>
      </w:r>
      <w:r w:rsidRPr="0060244C">
        <w:rPr>
          <w:rFonts w:ascii="Calibri" w:hAnsi="Calibri" w:cs="Calibri"/>
          <w:noProof/>
          <w:szCs w:val="24"/>
        </w:rPr>
        <w:t>(1). https://doi.org/10.18637/jss.v067.i01</w:t>
      </w:r>
    </w:p>
    <w:p w14:paraId="6A122CB2"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Becker, W., Nasios, G., Raab, S., &amp; Jürgens, R. (2002). Fusion of vestibular and podokinesthetic information during self-turning towards instructed targets. </w:t>
      </w:r>
      <w:r w:rsidRPr="0060244C">
        <w:rPr>
          <w:rFonts w:ascii="Calibri" w:hAnsi="Calibri" w:cs="Calibri"/>
          <w:i/>
          <w:iCs/>
          <w:noProof/>
          <w:szCs w:val="24"/>
        </w:rPr>
        <w:t>Experimental Brain Research</w:t>
      </w:r>
      <w:r w:rsidRPr="0060244C">
        <w:rPr>
          <w:rFonts w:ascii="Calibri" w:hAnsi="Calibri" w:cs="Calibri"/>
          <w:noProof/>
          <w:szCs w:val="24"/>
        </w:rPr>
        <w:t xml:space="preserve">, </w:t>
      </w:r>
      <w:r w:rsidRPr="0060244C">
        <w:rPr>
          <w:rFonts w:ascii="Calibri" w:hAnsi="Calibri" w:cs="Calibri"/>
          <w:i/>
          <w:iCs/>
          <w:noProof/>
          <w:szCs w:val="24"/>
        </w:rPr>
        <w:t>144</w:t>
      </w:r>
      <w:r w:rsidRPr="0060244C">
        <w:rPr>
          <w:rFonts w:ascii="Calibri" w:hAnsi="Calibri" w:cs="Calibri"/>
          <w:noProof/>
          <w:szCs w:val="24"/>
        </w:rPr>
        <w:t>(4), 458–474. https://doi.org/10.1007/s00221-002-1053-5</w:t>
      </w:r>
    </w:p>
    <w:p w14:paraId="56499516"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Brosgole, L., &amp; Whalen, P. M. (1967). The effect of enclosure on the allocation of visually induced movement. </w:t>
      </w:r>
      <w:r w:rsidRPr="0060244C">
        <w:rPr>
          <w:rFonts w:ascii="Calibri" w:hAnsi="Calibri" w:cs="Calibri"/>
          <w:i/>
          <w:iCs/>
          <w:noProof/>
          <w:szCs w:val="24"/>
        </w:rPr>
        <w:t>Psychonomic Science</w:t>
      </w:r>
      <w:r w:rsidRPr="0060244C">
        <w:rPr>
          <w:rFonts w:ascii="Calibri" w:hAnsi="Calibri" w:cs="Calibri"/>
          <w:noProof/>
          <w:szCs w:val="24"/>
        </w:rPr>
        <w:t xml:space="preserve">, </w:t>
      </w:r>
      <w:r w:rsidRPr="0060244C">
        <w:rPr>
          <w:rFonts w:ascii="Calibri" w:hAnsi="Calibri" w:cs="Calibri"/>
          <w:i/>
          <w:iCs/>
          <w:noProof/>
          <w:szCs w:val="24"/>
        </w:rPr>
        <w:t>8</w:t>
      </w:r>
      <w:r w:rsidRPr="0060244C">
        <w:rPr>
          <w:rFonts w:ascii="Calibri" w:hAnsi="Calibri" w:cs="Calibri"/>
          <w:noProof/>
          <w:szCs w:val="24"/>
        </w:rPr>
        <w:t>(2), 69–70. https://doi.org/10.3758/BF03330671</w:t>
      </w:r>
    </w:p>
    <w:p w14:paraId="5FE94076"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Burr, D., Tozzi, A., &amp; Morrone, M. C. (2007). Neural mechanisms for timing visual events are spatially selective in real-world coordinates. </w:t>
      </w:r>
      <w:r w:rsidRPr="0060244C">
        <w:rPr>
          <w:rFonts w:ascii="Calibri" w:hAnsi="Calibri" w:cs="Calibri"/>
          <w:i/>
          <w:iCs/>
          <w:noProof/>
          <w:szCs w:val="24"/>
        </w:rPr>
        <w:t>Nature Neuroscience</w:t>
      </w:r>
      <w:r w:rsidRPr="0060244C">
        <w:rPr>
          <w:rFonts w:ascii="Calibri" w:hAnsi="Calibri" w:cs="Calibri"/>
          <w:noProof/>
          <w:szCs w:val="24"/>
        </w:rPr>
        <w:t xml:space="preserve">, </w:t>
      </w:r>
      <w:r w:rsidRPr="0060244C">
        <w:rPr>
          <w:rFonts w:ascii="Calibri" w:hAnsi="Calibri" w:cs="Calibri"/>
          <w:i/>
          <w:iCs/>
          <w:noProof/>
          <w:szCs w:val="24"/>
        </w:rPr>
        <w:t>10</w:t>
      </w:r>
      <w:r w:rsidRPr="0060244C">
        <w:rPr>
          <w:rFonts w:ascii="Calibri" w:hAnsi="Calibri" w:cs="Calibri"/>
          <w:noProof/>
          <w:szCs w:val="24"/>
        </w:rPr>
        <w:t>(4), 423–425. https://doi.org/10.1038/nn1874</w:t>
      </w:r>
    </w:p>
    <w:p w14:paraId="125AD60C"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Dokka, K., MacNeilage, P. R., DeAngelis, G. C., &amp; Angelaki, D. E. (2015). Multisensory self-motion compensation during object trajectory judgments. </w:t>
      </w:r>
      <w:r w:rsidRPr="0060244C">
        <w:rPr>
          <w:rFonts w:ascii="Calibri" w:hAnsi="Calibri" w:cs="Calibri"/>
          <w:i/>
          <w:iCs/>
          <w:noProof/>
          <w:szCs w:val="24"/>
        </w:rPr>
        <w:t>Cerebral Cortex</w:t>
      </w:r>
      <w:r w:rsidRPr="0060244C">
        <w:rPr>
          <w:rFonts w:ascii="Calibri" w:hAnsi="Calibri" w:cs="Calibri"/>
          <w:noProof/>
          <w:szCs w:val="24"/>
        </w:rPr>
        <w:t xml:space="preserve">, </w:t>
      </w:r>
      <w:r w:rsidRPr="0060244C">
        <w:rPr>
          <w:rFonts w:ascii="Calibri" w:hAnsi="Calibri" w:cs="Calibri"/>
          <w:i/>
          <w:iCs/>
          <w:noProof/>
          <w:szCs w:val="24"/>
        </w:rPr>
        <w:t>25</w:t>
      </w:r>
      <w:r w:rsidRPr="0060244C">
        <w:rPr>
          <w:rFonts w:ascii="Calibri" w:hAnsi="Calibri" w:cs="Calibri"/>
          <w:noProof/>
          <w:szCs w:val="24"/>
        </w:rPr>
        <w:t>(3), 619–630. https://doi.org/10.1093/cercor/bht247</w:t>
      </w:r>
    </w:p>
    <w:p w14:paraId="41D24268"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Duncker, K. (1929). Über induzierte Bewegung - Ein Beitrag zur Theorie optisch wahrgenommener Bewegung. </w:t>
      </w:r>
      <w:r w:rsidRPr="0060244C">
        <w:rPr>
          <w:rFonts w:ascii="Calibri" w:hAnsi="Calibri" w:cs="Calibri"/>
          <w:i/>
          <w:iCs/>
          <w:noProof/>
          <w:szCs w:val="24"/>
        </w:rPr>
        <w:t>Psychologische Forschung</w:t>
      </w:r>
      <w:r w:rsidRPr="0060244C">
        <w:rPr>
          <w:rFonts w:ascii="Calibri" w:hAnsi="Calibri" w:cs="Calibri"/>
          <w:noProof/>
          <w:szCs w:val="24"/>
        </w:rPr>
        <w:t xml:space="preserve">, </w:t>
      </w:r>
      <w:r w:rsidRPr="0060244C">
        <w:rPr>
          <w:rFonts w:ascii="Calibri" w:hAnsi="Calibri" w:cs="Calibri"/>
          <w:i/>
          <w:iCs/>
          <w:noProof/>
          <w:szCs w:val="24"/>
        </w:rPr>
        <w:t>12</w:t>
      </w:r>
      <w:r w:rsidRPr="0060244C">
        <w:rPr>
          <w:rFonts w:ascii="Calibri" w:hAnsi="Calibri" w:cs="Calibri"/>
          <w:noProof/>
          <w:szCs w:val="24"/>
        </w:rPr>
        <w:t>(1), 180–259. https://doi.org/10.1007/BF02409210</w:t>
      </w:r>
    </w:p>
    <w:p w14:paraId="3A4A6487"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Dupin, L., &amp; Wexler, M. (2013). Motion perception by a moving observer in a threedimensional environment.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13</w:t>
      </w:r>
      <w:r w:rsidRPr="0060244C">
        <w:rPr>
          <w:rFonts w:ascii="Calibri" w:hAnsi="Calibri" w:cs="Calibri"/>
          <w:noProof/>
          <w:szCs w:val="24"/>
        </w:rPr>
        <w:t>(2), 1–14. https://doi.org/10.1167/13.2.15</w:t>
      </w:r>
    </w:p>
    <w:p w14:paraId="52FF533A"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Dyde, R. T., &amp; Harris, L. R. (2008a). The influence of retinal and extra-retinal motion cues on perceived object motion during self-motion.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8</w:t>
      </w:r>
      <w:r w:rsidRPr="0060244C">
        <w:rPr>
          <w:rFonts w:ascii="Calibri" w:hAnsi="Calibri" w:cs="Calibri"/>
          <w:noProof/>
          <w:szCs w:val="24"/>
        </w:rPr>
        <w:t>(14), 1–10. https://doi.org/10.1167/8.14.5</w:t>
      </w:r>
    </w:p>
    <w:p w14:paraId="2828BD26"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Dyde, R. T., &amp; Harris, L. R. (2008b). The influence of retinal and extra-retinal motion cues on perceived object motion during self-motion.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8</w:t>
      </w:r>
      <w:r w:rsidRPr="0060244C">
        <w:rPr>
          <w:rFonts w:ascii="Calibri" w:hAnsi="Calibri" w:cs="Calibri"/>
          <w:noProof/>
          <w:szCs w:val="24"/>
        </w:rPr>
        <w:t>(14), 1–10. https://doi.org/10.1167/8.14.5</w:t>
      </w:r>
    </w:p>
    <w:p w14:paraId="3DED35EB"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Fajen, B. R., Parade, M. S., &amp; Matthis, J. S. (2013). Humans Perceive Object Motion In World Coordinates During Obstacle Avoidance.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13</w:t>
      </w:r>
      <w:r w:rsidRPr="0060244C">
        <w:rPr>
          <w:rFonts w:ascii="Calibri" w:hAnsi="Calibri" w:cs="Calibri"/>
          <w:noProof/>
          <w:szCs w:val="24"/>
        </w:rPr>
        <w:t>(8), 1–13. https://doi.org/10.1167/13.8.25</w:t>
      </w:r>
    </w:p>
    <w:p w14:paraId="503A4D6A"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Fetsch, C. R., Deangelis, G. C., &amp; Angelaki, D. E. (2010). Visual-vestibular cue integration for heading perception: Applications of optimal cue integration theory. </w:t>
      </w:r>
      <w:r w:rsidRPr="0060244C">
        <w:rPr>
          <w:rFonts w:ascii="Calibri" w:hAnsi="Calibri" w:cs="Calibri"/>
          <w:i/>
          <w:iCs/>
          <w:noProof/>
          <w:szCs w:val="24"/>
        </w:rPr>
        <w:t>European Journal of Neuroscience</w:t>
      </w:r>
      <w:r w:rsidRPr="0060244C">
        <w:rPr>
          <w:rFonts w:ascii="Calibri" w:hAnsi="Calibri" w:cs="Calibri"/>
          <w:noProof/>
          <w:szCs w:val="24"/>
        </w:rPr>
        <w:t xml:space="preserve">, </w:t>
      </w:r>
      <w:r w:rsidRPr="0060244C">
        <w:rPr>
          <w:rFonts w:ascii="Calibri" w:hAnsi="Calibri" w:cs="Calibri"/>
          <w:i/>
          <w:iCs/>
          <w:noProof/>
          <w:szCs w:val="24"/>
        </w:rPr>
        <w:t>31</w:t>
      </w:r>
      <w:r w:rsidRPr="0060244C">
        <w:rPr>
          <w:rFonts w:ascii="Calibri" w:hAnsi="Calibri" w:cs="Calibri"/>
          <w:noProof/>
          <w:szCs w:val="24"/>
        </w:rPr>
        <w:t>(10), 1721–1729. https://doi.org/10.1111/j.1460-9568.2010.07207.x</w:t>
      </w:r>
    </w:p>
    <w:p w14:paraId="67B8BB90"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Fetsch, C. R., Turner, A. H., DeAngelis, G. C., &amp; Angelaki, D. E. (2009). Dynamic reweighting of visual and vestibular cues during self-motion perception. </w:t>
      </w:r>
      <w:r w:rsidRPr="0060244C">
        <w:rPr>
          <w:rFonts w:ascii="Calibri" w:hAnsi="Calibri" w:cs="Calibri"/>
          <w:i/>
          <w:iCs/>
          <w:noProof/>
          <w:szCs w:val="24"/>
        </w:rPr>
        <w:t>Journal of Neuroscience</w:t>
      </w:r>
      <w:r w:rsidRPr="0060244C">
        <w:rPr>
          <w:rFonts w:ascii="Calibri" w:hAnsi="Calibri" w:cs="Calibri"/>
          <w:noProof/>
          <w:szCs w:val="24"/>
        </w:rPr>
        <w:t xml:space="preserve">, </w:t>
      </w:r>
      <w:r w:rsidRPr="0060244C">
        <w:rPr>
          <w:rFonts w:ascii="Calibri" w:hAnsi="Calibri" w:cs="Calibri"/>
          <w:i/>
          <w:iCs/>
          <w:noProof/>
          <w:szCs w:val="24"/>
        </w:rPr>
        <w:t>29</w:t>
      </w:r>
      <w:r w:rsidRPr="0060244C">
        <w:rPr>
          <w:rFonts w:ascii="Calibri" w:hAnsi="Calibri" w:cs="Calibri"/>
          <w:noProof/>
          <w:szCs w:val="24"/>
        </w:rPr>
        <w:t>(49), 15601–15612. https://doi.org/10.1523/JNEUROSCI.2574-09.2009</w:t>
      </w:r>
    </w:p>
    <w:p w14:paraId="35007E45"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lastRenderedPageBreak/>
        <w:t xml:space="preserve">Fink, P. W., Foo, P. S., &amp; Warren, W. H. (2009). Catching fly balls in virtual reality: A critical test of the out fielder problem.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9</w:t>
      </w:r>
      <w:r w:rsidRPr="0060244C">
        <w:rPr>
          <w:rFonts w:ascii="Calibri" w:hAnsi="Calibri" w:cs="Calibri"/>
          <w:noProof/>
          <w:szCs w:val="24"/>
        </w:rPr>
        <w:t>(13), 1–8. https://doi.org/10.1167/9.13.1</w:t>
      </w:r>
    </w:p>
    <w:p w14:paraId="6EF8F9AD"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Frissen, I., Campos, J. L., Souman, J. L., &amp; Ernst, M. O. (2011). Integration of vestibular and proprioceptive signals for spatial updating. </w:t>
      </w:r>
      <w:r w:rsidRPr="0060244C">
        <w:rPr>
          <w:rFonts w:ascii="Calibri" w:hAnsi="Calibri" w:cs="Calibri"/>
          <w:i/>
          <w:iCs/>
          <w:noProof/>
          <w:szCs w:val="24"/>
        </w:rPr>
        <w:t>Experimental Brain Research</w:t>
      </w:r>
      <w:r w:rsidRPr="0060244C">
        <w:rPr>
          <w:rFonts w:ascii="Calibri" w:hAnsi="Calibri" w:cs="Calibri"/>
          <w:noProof/>
          <w:szCs w:val="24"/>
        </w:rPr>
        <w:t xml:space="preserve">, </w:t>
      </w:r>
      <w:r w:rsidRPr="0060244C">
        <w:rPr>
          <w:rFonts w:ascii="Calibri" w:hAnsi="Calibri" w:cs="Calibri"/>
          <w:i/>
          <w:iCs/>
          <w:noProof/>
          <w:szCs w:val="24"/>
        </w:rPr>
        <w:t>212</w:t>
      </w:r>
      <w:r w:rsidRPr="0060244C">
        <w:rPr>
          <w:rFonts w:ascii="Calibri" w:hAnsi="Calibri" w:cs="Calibri"/>
          <w:noProof/>
          <w:szCs w:val="24"/>
        </w:rPr>
        <w:t>(2), 163–176. https://doi.org/10.1007/s00221-011-2717-9</w:t>
      </w:r>
    </w:p>
    <w:p w14:paraId="608F4F2B"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Garzorz, I. T., Freeman, T. C. A., Ernst, M. O., &amp; MacNeilage, P. R. (2018). Insufficient compensation for self-motion during perception of object speed: The vestibular Aubert-Fleischl phenomenon.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18</w:t>
      </w:r>
      <w:r w:rsidRPr="0060244C">
        <w:rPr>
          <w:rFonts w:ascii="Calibri" w:hAnsi="Calibri" w:cs="Calibri"/>
          <w:noProof/>
          <w:szCs w:val="24"/>
        </w:rPr>
        <w:t>(13), 1–9. https://doi.org/10.1167/18.13.9</w:t>
      </w:r>
    </w:p>
    <w:p w14:paraId="74DCFF0F"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Gogel, W. C., &amp; Koslow, M. (1972). The adjacency principle and induced movement. </w:t>
      </w:r>
      <w:r w:rsidRPr="0060244C">
        <w:rPr>
          <w:rFonts w:ascii="Calibri" w:hAnsi="Calibri" w:cs="Calibri"/>
          <w:i/>
          <w:iCs/>
          <w:noProof/>
          <w:szCs w:val="24"/>
        </w:rPr>
        <w:t>Perception &amp; Psychophysics</w:t>
      </w:r>
      <w:r w:rsidRPr="0060244C">
        <w:rPr>
          <w:rFonts w:ascii="Calibri" w:hAnsi="Calibri" w:cs="Calibri"/>
          <w:noProof/>
          <w:szCs w:val="24"/>
        </w:rPr>
        <w:t xml:space="preserve">, </w:t>
      </w:r>
      <w:r w:rsidRPr="0060244C">
        <w:rPr>
          <w:rFonts w:ascii="Calibri" w:hAnsi="Calibri" w:cs="Calibri"/>
          <w:i/>
          <w:iCs/>
          <w:noProof/>
          <w:szCs w:val="24"/>
        </w:rPr>
        <w:t>11</w:t>
      </w:r>
      <w:r w:rsidRPr="0060244C">
        <w:rPr>
          <w:rFonts w:ascii="Calibri" w:hAnsi="Calibri" w:cs="Calibri"/>
          <w:noProof/>
          <w:szCs w:val="24"/>
        </w:rPr>
        <w:t>(4), 309–314. https://doi.org/10.3758/BF03210385</w:t>
      </w:r>
    </w:p>
    <w:p w14:paraId="5D31C581"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Gogel, W. C., &amp; MacCracken, P. J. (1979). Depth adjacency and induced motion. </w:t>
      </w:r>
      <w:r w:rsidRPr="0060244C">
        <w:rPr>
          <w:rFonts w:ascii="Calibri" w:hAnsi="Calibri" w:cs="Calibri"/>
          <w:i/>
          <w:iCs/>
          <w:noProof/>
          <w:szCs w:val="24"/>
        </w:rPr>
        <w:t>Perceptual and Motor Skills</w:t>
      </w:r>
      <w:r w:rsidRPr="0060244C">
        <w:rPr>
          <w:rFonts w:ascii="Calibri" w:hAnsi="Calibri" w:cs="Calibri"/>
          <w:noProof/>
          <w:szCs w:val="24"/>
        </w:rPr>
        <w:t xml:space="preserve">, </w:t>
      </w:r>
      <w:r w:rsidRPr="0060244C">
        <w:rPr>
          <w:rFonts w:ascii="Calibri" w:hAnsi="Calibri" w:cs="Calibri"/>
          <w:i/>
          <w:iCs/>
          <w:noProof/>
          <w:szCs w:val="24"/>
        </w:rPr>
        <w:t>48</w:t>
      </w:r>
      <w:r w:rsidRPr="0060244C">
        <w:rPr>
          <w:rFonts w:ascii="Calibri" w:hAnsi="Calibri" w:cs="Calibri"/>
          <w:noProof/>
          <w:szCs w:val="24"/>
        </w:rPr>
        <w:t>(2), 343–350. https://doi.org/10.2466/pms.1979.48.2.343</w:t>
      </w:r>
    </w:p>
    <w:p w14:paraId="5972C4CC"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Gray, R., MacUga, K., &amp; Regan, D. (2004). Long range interactions between object-motion and self-motion in the perception of movement in depth. </w:t>
      </w:r>
      <w:r w:rsidRPr="0060244C">
        <w:rPr>
          <w:rFonts w:ascii="Calibri" w:hAnsi="Calibri" w:cs="Calibri"/>
          <w:i/>
          <w:iCs/>
          <w:noProof/>
          <w:szCs w:val="24"/>
        </w:rPr>
        <w:t>Vision Research</w:t>
      </w:r>
      <w:r w:rsidRPr="0060244C">
        <w:rPr>
          <w:rFonts w:ascii="Calibri" w:hAnsi="Calibri" w:cs="Calibri"/>
          <w:noProof/>
          <w:szCs w:val="24"/>
        </w:rPr>
        <w:t xml:space="preserve">, </w:t>
      </w:r>
      <w:r w:rsidRPr="0060244C">
        <w:rPr>
          <w:rFonts w:ascii="Calibri" w:hAnsi="Calibri" w:cs="Calibri"/>
          <w:i/>
          <w:iCs/>
          <w:noProof/>
          <w:szCs w:val="24"/>
        </w:rPr>
        <w:t>44</w:t>
      </w:r>
      <w:r w:rsidRPr="0060244C">
        <w:rPr>
          <w:rFonts w:ascii="Calibri" w:hAnsi="Calibri" w:cs="Calibri"/>
          <w:noProof/>
          <w:szCs w:val="24"/>
        </w:rPr>
        <w:t>(2), 179–195. https://doi.org/10.1016/j.visres.2003.09.001</w:t>
      </w:r>
    </w:p>
    <w:p w14:paraId="22F4A545"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Harris, L. R., Jenkin, M., &amp; Zikovitz, D. C. (2000). Visual and non-visual cues in the perception of linear self motion. </w:t>
      </w:r>
      <w:r w:rsidRPr="0060244C">
        <w:rPr>
          <w:rFonts w:ascii="Calibri" w:hAnsi="Calibri" w:cs="Calibri"/>
          <w:i/>
          <w:iCs/>
          <w:noProof/>
          <w:szCs w:val="24"/>
        </w:rPr>
        <w:t>Experimental Brain Research</w:t>
      </w:r>
      <w:r w:rsidRPr="0060244C">
        <w:rPr>
          <w:rFonts w:ascii="Calibri" w:hAnsi="Calibri" w:cs="Calibri"/>
          <w:noProof/>
          <w:szCs w:val="24"/>
        </w:rPr>
        <w:t xml:space="preserve">, </w:t>
      </w:r>
      <w:r w:rsidRPr="0060244C">
        <w:rPr>
          <w:rFonts w:ascii="Calibri" w:hAnsi="Calibri" w:cs="Calibri"/>
          <w:i/>
          <w:iCs/>
          <w:noProof/>
          <w:szCs w:val="24"/>
        </w:rPr>
        <w:t>135</w:t>
      </w:r>
      <w:r w:rsidRPr="0060244C">
        <w:rPr>
          <w:rFonts w:ascii="Calibri" w:hAnsi="Calibri" w:cs="Calibri"/>
          <w:noProof/>
          <w:szCs w:val="24"/>
        </w:rPr>
        <w:t>(1), 12–21. https://doi.org/10.1007/s002210000504</w:t>
      </w:r>
    </w:p>
    <w:p w14:paraId="1E7515C5"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Heckmann, T., &amp; Howard, I. P. (1991). Induced motion: isolation and dissociation of egocentric and vection-entrained components. </w:t>
      </w:r>
      <w:r w:rsidRPr="0060244C">
        <w:rPr>
          <w:rFonts w:ascii="Calibri" w:hAnsi="Calibri" w:cs="Calibri"/>
          <w:i/>
          <w:iCs/>
          <w:noProof/>
          <w:szCs w:val="24"/>
        </w:rPr>
        <w:t>Perception</w:t>
      </w:r>
      <w:r w:rsidRPr="0060244C">
        <w:rPr>
          <w:rFonts w:ascii="Calibri" w:hAnsi="Calibri" w:cs="Calibri"/>
          <w:noProof/>
          <w:szCs w:val="24"/>
        </w:rPr>
        <w:t xml:space="preserve">, </w:t>
      </w:r>
      <w:r w:rsidRPr="0060244C">
        <w:rPr>
          <w:rFonts w:ascii="Calibri" w:hAnsi="Calibri" w:cs="Calibri"/>
          <w:i/>
          <w:iCs/>
          <w:noProof/>
          <w:szCs w:val="24"/>
        </w:rPr>
        <w:t>20</w:t>
      </w:r>
      <w:r w:rsidRPr="0060244C">
        <w:rPr>
          <w:rFonts w:ascii="Calibri" w:hAnsi="Calibri" w:cs="Calibri"/>
          <w:noProof/>
          <w:szCs w:val="24"/>
        </w:rPr>
        <w:t>(3), 285–305. https://doi.org/10.1068/p200285</w:t>
      </w:r>
    </w:p>
    <w:p w14:paraId="0CD0E7E8"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Henrich, J., Heine, S. J., &amp; Norenzayan, A. (2010). The weirdest people in the world? </w:t>
      </w:r>
      <w:r w:rsidRPr="0060244C">
        <w:rPr>
          <w:rFonts w:ascii="Calibri" w:hAnsi="Calibri" w:cs="Calibri"/>
          <w:i/>
          <w:iCs/>
          <w:noProof/>
          <w:szCs w:val="24"/>
        </w:rPr>
        <w:t>The Behavioral and Brain Sciences</w:t>
      </w:r>
      <w:r w:rsidRPr="0060244C">
        <w:rPr>
          <w:rFonts w:ascii="Calibri" w:hAnsi="Calibri" w:cs="Calibri"/>
          <w:noProof/>
          <w:szCs w:val="24"/>
        </w:rPr>
        <w:t xml:space="preserve">, </w:t>
      </w:r>
      <w:r w:rsidRPr="0060244C">
        <w:rPr>
          <w:rFonts w:ascii="Calibri" w:hAnsi="Calibri" w:cs="Calibri"/>
          <w:i/>
          <w:iCs/>
          <w:noProof/>
          <w:szCs w:val="24"/>
        </w:rPr>
        <w:t>33</w:t>
      </w:r>
      <w:r w:rsidRPr="0060244C">
        <w:rPr>
          <w:rFonts w:ascii="Calibri" w:hAnsi="Calibri" w:cs="Calibri"/>
          <w:noProof/>
          <w:szCs w:val="24"/>
        </w:rPr>
        <w:t>(2–3), 61–83; discussion 83-135. https://doi.org/10.1017/S0140525X0999152X</w:t>
      </w:r>
    </w:p>
    <w:p w14:paraId="455D71BE"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Hogendoorn, H., Alais, D., MacDougall, H., &amp; Verstraten, F. A. J. (2017). Velocity perception in a moving observer. </w:t>
      </w:r>
      <w:r w:rsidRPr="0060244C">
        <w:rPr>
          <w:rFonts w:ascii="Calibri" w:hAnsi="Calibri" w:cs="Calibri"/>
          <w:i/>
          <w:iCs/>
          <w:noProof/>
          <w:szCs w:val="24"/>
        </w:rPr>
        <w:t>Vision Research</w:t>
      </w:r>
      <w:r w:rsidRPr="0060244C">
        <w:rPr>
          <w:rFonts w:ascii="Calibri" w:hAnsi="Calibri" w:cs="Calibri"/>
          <w:noProof/>
          <w:szCs w:val="24"/>
        </w:rPr>
        <w:t xml:space="preserve">, </w:t>
      </w:r>
      <w:r w:rsidRPr="0060244C">
        <w:rPr>
          <w:rFonts w:ascii="Calibri" w:hAnsi="Calibri" w:cs="Calibri"/>
          <w:i/>
          <w:iCs/>
          <w:noProof/>
          <w:szCs w:val="24"/>
        </w:rPr>
        <w:t>138</w:t>
      </w:r>
      <w:r w:rsidRPr="0060244C">
        <w:rPr>
          <w:rFonts w:ascii="Calibri" w:hAnsi="Calibri" w:cs="Calibri"/>
          <w:noProof/>
          <w:szCs w:val="24"/>
        </w:rPr>
        <w:t>, 12–17. https://doi.org/10.1016/j.visres.2017.06.001</w:t>
      </w:r>
    </w:p>
    <w:p w14:paraId="2CE16449"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Ilg, U. J., Schumann, S., &amp; Thier, P. (2004). Posterior parietal cortex neurons encode target motion in world-centered coordinates. </w:t>
      </w:r>
      <w:r w:rsidRPr="0060244C">
        <w:rPr>
          <w:rFonts w:ascii="Calibri" w:hAnsi="Calibri" w:cs="Calibri"/>
          <w:i/>
          <w:iCs/>
          <w:noProof/>
          <w:szCs w:val="24"/>
        </w:rPr>
        <w:t>Neuron</w:t>
      </w:r>
      <w:r w:rsidRPr="0060244C">
        <w:rPr>
          <w:rFonts w:ascii="Calibri" w:hAnsi="Calibri" w:cs="Calibri"/>
          <w:noProof/>
          <w:szCs w:val="24"/>
        </w:rPr>
        <w:t xml:space="preserve">, </w:t>
      </w:r>
      <w:r w:rsidRPr="0060244C">
        <w:rPr>
          <w:rFonts w:ascii="Calibri" w:hAnsi="Calibri" w:cs="Calibri"/>
          <w:i/>
          <w:iCs/>
          <w:noProof/>
          <w:szCs w:val="24"/>
        </w:rPr>
        <w:t>43</w:t>
      </w:r>
      <w:r w:rsidRPr="0060244C">
        <w:rPr>
          <w:rFonts w:ascii="Calibri" w:hAnsi="Calibri" w:cs="Calibri"/>
          <w:noProof/>
          <w:szCs w:val="24"/>
        </w:rPr>
        <w:t>(1), 145–151. https://doi.org/10.1016/j.neuron.2004.06.006</w:t>
      </w:r>
    </w:p>
    <w:p w14:paraId="5DD10B53"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Jörges, B., &amp; López-Moliner, J. (2019). Earth-Gravity Congruent Motion Facilitates Ocular Control for Pursuit of Parabolic Trajectories. </w:t>
      </w:r>
      <w:r w:rsidRPr="0060244C">
        <w:rPr>
          <w:rFonts w:ascii="Calibri" w:hAnsi="Calibri" w:cs="Calibri"/>
          <w:i/>
          <w:iCs/>
          <w:noProof/>
          <w:szCs w:val="24"/>
        </w:rPr>
        <w:t>Scientific Reports</w:t>
      </w:r>
      <w:r w:rsidRPr="0060244C">
        <w:rPr>
          <w:rFonts w:ascii="Calibri" w:hAnsi="Calibri" w:cs="Calibri"/>
          <w:noProof/>
          <w:szCs w:val="24"/>
        </w:rPr>
        <w:t xml:space="preserve">, </w:t>
      </w:r>
      <w:r w:rsidRPr="0060244C">
        <w:rPr>
          <w:rFonts w:ascii="Calibri" w:hAnsi="Calibri" w:cs="Calibri"/>
          <w:i/>
          <w:iCs/>
          <w:noProof/>
          <w:szCs w:val="24"/>
        </w:rPr>
        <w:t>9</w:t>
      </w:r>
      <w:r w:rsidRPr="0060244C">
        <w:rPr>
          <w:rFonts w:ascii="Calibri" w:hAnsi="Calibri" w:cs="Calibri"/>
          <w:noProof/>
          <w:szCs w:val="24"/>
        </w:rPr>
        <w:t>(1), 1–13. https://doi.org/10.1038/s41598-019-50512-6</w:t>
      </w:r>
    </w:p>
    <w:p w14:paraId="37AC61F1"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Jürgens, R., &amp; Becker, W. (2006). Perception of angular displacement without landmarks: Evidence for Bayesian fusion of vestibular, optokinetic, podokinesthetic, and cognitive information. </w:t>
      </w:r>
      <w:r w:rsidRPr="0060244C">
        <w:rPr>
          <w:rFonts w:ascii="Calibri" w:hAnsi="Calibri" w:cs="Calibri"/>
          <w:i/>
          <w:iCs/>
          <w:noProof/>
          <w:szCs w:val="24"/>
        </w:rPr>
        <w:t>Experimental Brain Research</w:t>
      </w:r>
      <w:r w:rsidRPr="0060244C">
        <w:rPr>
          <w:rFonts w:ascii="Calibri" w:hAnsi="Calibri" w:cs="Calibri"/>
          <w:noProof/>
          <w:szCs w:val="24"/>
        </w:rPr>
        <w:t xml:space="preserve">, </w:t>
      </w:r>
      <w:r w:rsidRPr="0060244C">
        <w:rPr>
          <w:rFonts w:ascii="Calibri" w:hAnsi="Calibri" w:cs="Calibri"/>
          <w:i/>
          <w:iCs/>
          <w:noProof/>
          <w:szCs w:val="24"/>
        </w:rPr>
        <w:t>174</w:t>
      </w:r>
      <w:r w:rsidRPr="0060244C">
        <w:rPr>
          <w:rFonts w:ascii="Calibri" w:hAnsi="Calibri" w:cs="Calibri"/>
          <w:noProof/>
          <w:szCs w:val="24"/>
        </w:rPr>
        <w:t>(3), 528–543. https://doi.org/10.1007/s00221-006-0486-7</w:t>
      </w:r>
    </w:p>
    <w:p w14:paraId="6B363EE1"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Linares, D., &amp; López-Moliner, J. (2016). quickpsy: An R Package to Fit Psychometric Functions for Multiple Groups. </w:t>
      </w:r>
      <w:r w:rsidRPr="0060244C">
        <w:rPr>
          <w:rFonts w:ascii="Calibri" w:hAnsi="Calibri" w:cs="Calibri"/>
          <w:i/>
          <w:iCs/>
          <w:noProof/>
          <w:szCs w:val="24"/>
        </w:rPr>
        <w:t>The R Journal</w:t>
      </w:r>
      <w:r w:rsidRPr="0060244C">
        <w:rPr>
          <w:rFonts w:ascii="Calibri" w:hAnsi="Calibri" w:cs="Calibri"/>
          <w:noProof/>
          <w:szCs w:val="24"/>
        </w:rPr>
        <w:t xml:space="preserve">, </w:t>
      </w:r>
      <w:r w:rsidRPr="0060244C">
        <w:rPr>
          <w:rFonts w:ascii="Calibri" w:hAnsi="Calibri" w:cs="Calibri"/>
          <w:i/>
          <w:iCs/>
          <w:noProof/>
          <w:szCs w:val="24"/>
        </w:rPr>
        <w:t>8</w:t>
      </w:r>
      <w:r w:rsidRPr="0060244C">
        <w:rPr>
          <w:rFonts w:ascii="Calibri" w:hAnsi="Calibri" w:cs="Calibri"/>
          <w:noProof/>
          <w:szCs w:val="24"/>
        </w:rPr>
        <w:t>(1), 122–131. Retrieved from https://journal.r-project.org/archive/2016-1/linares-na.pdf</w:t>
      </w:r>
    </w:p>
    <w:p w14:paraId="1B171FE6"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López-Moliner, J., Brenner, E., Louw, S., &amp; Smeets, J. B. J. (2010). Catching a gently thrown ball. </w:t>
      </w:r>
      <w:r w:rsidRPr="0060244C">
        <w:rPr>
          <w:rFonts w:ascii="Calibri" w:hAnsi="Calibri" w:cs="Calibri"/>
          <w:i/>
          <w:iCs/>
          <w:noProof/>
          <w:szCs w:val="24"/>
        </w:rPr>
        <w:t>Experimental Brain Research</w:t>
      </w:r>
      <w:r w:rsidRPr="0060244C">
        <w:rPr>
          <w:rFonts w:ascii="Calibri" w:hAnsi="Calibri" w:cs="Calibri"/>
          <w:noProof/>
          <w:szCs w:val="24"/>
        </w:rPr>
        <w:t xml:space="preserve">, </w:t>
      </w:r>
      <w:r w:rsidRPr="0060244C">
        <w:rPr>
          <w:rFonts w:ascii="Calibri" w:hAnsi="Calibri" w:cs="Calibri"/>
          <w:i/>
          <w:iCs/>
          <w:noProof/>
          <w:szCs w:val="24"/>
        </w:rPr>
        <w:t>206</w:t>
      </w:r>
      <w:r w:rsidRPr="0060244C">
        <w:rPr>
          <w:rFonts w:ascii="Calibri" w:hAnsi="Calibri" w:cs="Calibri"/>
          <w:noProof/>
          <w:szCs w:val="24"/>
        </w:rPr>
        <w:t>(4), 409–417. https://doi.org/10.1007/s00221-010-2421-1</w:t>
      </w:r>
    </w:p>
    <w:p w14:paraId="612F6C3B"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MacNeilage, P. R., Zhang, Z., DeAngelis, G. C., &amp; Angelaki, D. E. (2012). Vestibular facilitation of optic flow parsing. </w:t>
      </w:r>
      <w:r w:rsidRPr="0060244C">
        <w:rPr>
          <w:rFonts w:ascii="Calibri" w:hAnsi="Calibri" w:cs="Calibri"/>
          <w:i/>
          <w:iCs/>
          <w:noProof/>
          <w:szCs w:val="24"/>
        </w:rPr>
        <w:t>PLoS ONE</w:t>
      </w:r>
      <w:r w:rsidRPr="0060244C">
        <w:rPr>
          <w:rFonts w:ascii="Calibri" w:hAnsi="Calibri" w:cs="Calibri"/>
          <w:noProof/>
          <w:szCs w:val="24"/>
        </w:rPr>
        <w:t xml:space="preserve">, </w:t>
      </w:r>
      <w:r w:rsidRPr="0060244C">
        <w:rPr>
          <w:rFonts w:ascii="Calibri" w:hAnsi="Calibri" w:cs="Calibri"/>
          <w:i/>
          <w:iCs/>
          <w:noProof/>
          <w:szCs w:val="24"/>
        </w:rPr>
        <w:t>7</w:t>
      </w:r>
      <w:r w:rsidRPr="0060244C">
        <w:rPr>
          <w:rFonts w:ascii="Calibri" w:hAnsi="Calibri" w:cs="Calibri"/>
          <w:noProof/>
          <w:szCs w:val="24"/>
        </w:rPr>
        <w:t>(7). https://doi.org/10.1371/journal.pone.0040264</w:t>
      </w:r>
    </w:p>
    <w:p w14:paraId="7357FDAE"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lastRenderedPageBreak/>
        <w:t xml:space="preserve">McKee, S. P. (1981). A local mechanism for differential velocity detection. </w:t>
      </w:r>
      <w:r w:rsidRPr="0060244C">
        <w:rPr>
          <w:rFonts w:ascii="Calibri" w:hAnsi="Calibri" w:cs="Calibri"/>
          <w:i/>
          <w:iCs/>
          <w:noProof/>
          <w:szCs w:val="24"/>
        </w:rPr>
        <w:t>Vision Research</w:t>
      </w:r>
      <w:r w:rsidRPr="0060244C">
        <w:rPr>
          <w:rFonts w:ascii="Calibri" w:hAnsi="Calibri" w:cs="Calibri"/>
          <w:noProof/>
          <w:szCs w:val="24"/>
        </w:rPr>
        <w:t xml:space="preserve">, </w:t>
      </w:r>
      <w:r w:rsidRPr="0060244C">
        <w:rPr>
          <w:rFonts w:ascii="Calibri" w:hAnsi="Calibri" w:cs="Calibri"/>
          <w:i/>
          <w:iCs/>
          <w:noProof/>
          <w:szCs w:val="24"/>
        </w:rPr>
        <w:t>21</w:t>
      </w:r>
      <w:r w:rsidRPr="0060244C">
        <w:rPr>
          <w:rFonts w:ascii="Calibri" w:hAnsi="Calibri" w:cs="Calibri"/>
          <w:noProof/>
          <w:szCs w:val="24"/>
        </w:rPr>
        <w:t>(4), 491–500. https://doi.org/10.1016/0042-6989(81)90095-X</w:t>
      </w:r>
    </w:p>
    <w:p w14:paraId="11ABEBC8"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McKee, S. P., &amp; Welch, L. (1985). Sequential recruitment in the discrimination of velocity. </w:t>
      </w:r>
      <w:r w:rsidRPr="0060244C">
        <w:rPr>
          <w:rFonts w:ascii="Calibri" w:hAnsi="Calibri" w:cs="Calibri"/>
          <w:i/>
          <w:iCs/>
          <w:noProof/>
          <w:szCs w:val="24"/>
        </w:rPr>
        <w:t>Journal of the Optical Society of America A</w:t>
      </w:r>
      <w:r w:rsidRPr="0060244C">
        <w:rPr>
          <w:rFonts w:ascii="Calibri" w:hAnsi="Calibri" w:cs="Calibri"/>
          <w:noProof/>
          <w:szCs w:val="24"/>
        </w:rPr>
        <w:t xml:space="preserve">, </w:t>
      </w:r>
      <w:r w:rsidRPr="0060244C">
        <w:rPr>
          <w:rFonts w:ascii="Calibri" w:hAnsi="Calibri" w:cs="Calibri"/>
          <w:i/>
          <w:iCs/>
          <w:noProof/>
          <w:szCs w:val="24"/>
        </w:rPr>
        <w:t>2</w:t>
      </w:r>
      <w:r w:rsidRPr="0060244C">
        <w:rPr>
          <w:rFonts w:ascii="Calibri" w:hAnsi="Calibri" w:cs="Calibri"/>
          <w:noProof/>
          <w:szCs w:val="24"/>
        </w:rPr>
        <w:t>(2), 243. https://doi.org/10.1364/josaa.2.000243</w:t>
      </w:r>
    </w:p>
    <w:p w14:paraId="0B811CF8"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Moscatelli, A., Mezzetti, M., &amp; Lacquaniti, F. (2012). Modeling psychophysical data at the population-level: The generalized linear mixed model.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12</w:t>
      </w:r>
      <w:r w:rsidRPr="0060244C">
        <w:rPr>
          <w:rFonts w:ascii="Calibri" w:hAnsi="Calibri" w:cs="Calibri"/>
          <w:noProof/>
          <w:szCs w:val="24"/>
        </w:rPr>
        <w:t>(11), 1–17. https://doi.org/10.1167/12.11.26</w:t>
      </w:r>
    </w:p>
    <w:p w14:paraId="73410A3E"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Niehorster, D. C., &amp; Li, L. (2017). Accuracy and tuning of flow parsing for visual perception of object motion during self-motion. </w:t>
      </w:r>
      <w:r w:rsidRPr="0060244C">
        <w:rPr>
          <w:rFonts w:ascii="Calibri" w:hAnsi="Calibri" w:cs="Calibri"/>
          <w:i/>
          <w:iCs/>
          <w:noProof/>
          <w:szCs w:val="24"/>
        </w:rPr>
        <w:t>I-Perception</w:t>
      </w:r>
      <w:r w:rsidRPr="0060244C">
        <w:rPr>
          <w:rFonts w:ascii="Calibri" w:hAnsi="Calibri" w:cs="Calibri"/>
          <w:noProof/>
          <w:szCs w:val="24"/>
        </w:rPr>
        <w:t xml:space="preserve">, </w:t>
      </w:r>
      <w:r w:rsidRPr="0060244C">
        <w:rPr>
          <w:rFonts w:ascii="Calibri" w:hAnsi="Calibri" w:cs="Calibri"/>
          <w:i/>
          <w:iCs/>
          <w:noProof/>
          <w:szCs w:val="24"/>
        </w:rPr>
        <w:t>8</w:t>
      </w:r>
      <w:r w:rsidRPr="0060244C">
        <w:rPr>
          <w:rFonts w:ascii="Calibri" w:hAnsi="Calibri" w:cs="Calibri"/>
          <w:noProof/>
          <w:szCs w:val="24"/>
        </w:rPr>
        <w:t>(3), 1–18. https://doi.org/10.1177/2041669517708206</w:t>
      </w:r>
    </w:p>
    <w:p w14:paraId="2132D68D"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Probst, T., Brandt, T., &amp; Degner, D. (1986). Object-motion detection affected by concurrent self-motion perception: Psychophysics of a new phenomenon. </w:t>
      </w:r>
      <w:r w:rsidRPr="0060244C">
        <w:rPr>
          <w:rFonts w:ascii="Calibri" w:hAnsi="Calibri" w:cs="Calibri"/>
          <w:i/>
          <w:iCs/>
          <w:noProof/>
          <w:szCs w:val="24"/>
        </w:rPr>
        <w:t>Behavioural Brain Research</w:t>
      </w:r>
      <w:r w:rsidRPr="0060244C">
        <w:rPr>
          <w:rFonts w:ascii="Calibri" w:hAnsi="Calibri" w:cs="Calibri"/>
          <w:noProof/>
          <w:szCs w:val="24"/>
        </w:rPr>
        <w:t xml:space="preserve">, </w:t>
      </w:r>
      <w:r w:rsidRPr="0060244C">
        <w:rPr>
          <w:rFonts w:ascii="Calibri" w:hAnsi="Calibri" w:cs="Calibri"/>
          <w:i/>
          <w:iCs/>
          <w:noProof/>
          <w:szCs w:val="24"/>
        </w:rPr>
        <w:t>22</w:t>
      </w:r>
      <w:r w:rsidRPr="0060244C">
        <w:rPr>
          <w:rFonts w:ascii="Calibri" w:hAnsi="Calibri" w:cs="Calibri"/>
          <w:noProof/>
          <w:szCs w:val="24"/>
        </w:rPr>
        <w:t>(1), 1–11. https://doi.org/10.1016/0166-4328(86)90076-8</w:t>
      </w:r>
    </w:p>
    <w:p w14:paraId="365D9399"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Probst, T., Loose, R., Niedeggen, M., &amp; Wist, E. R. (1995). Processing of visual motion direction in the fronto-parallel plane in the stationary or moving observer. </w:t>
      </w:r>
      <w:r w:rsidRPr="0060244C">
        <w:rPr>
          <w:rFonts w:ascii="Calibri" w:hAnsi="Calibri" w:cs="Calibri"/>
          <w:i/>
          <w:iCs/>
          <w:noProof/>
          <w:szCs w:val="24"/>
        </w:rPr>
        <w:t>Behavioural Brain Research</w:t>
      </w:r>
      <w:r w:rsidRPr="0060244C">
        <w:rPr>
          <w:rFonts w:ascii="Calibri" w:hAnsi="Calibri" w:cs="Calibri"/>
          <w:noProof/>
          <w:szCs w:val="24"/>
        </w:rPr>
        <w:t xml:space="preserve">, </w:t>
      </w:r>
      <w:r w:rsidRPr="0060244C">
        <w:rPr>
          <w:rFonts w:ascii="Calibri" w:hAnsi="Calibri" w:cs="Calibri"/>
          <w:i/>
          <w:iCs/>
          <w:noProof/>
          <w:szCs w:val="24"/>
        </w:rPr>
        <w:t>70</w:t>
      </w:r>
      <w:r w:rsidRPr="0060244C">
        <w:rPr>
          <w:rFonts w:ascii="Calibri" w:hAnsi="Calibri" w:cs="Calibri"/>
          <w:noProof/>
          <w:szCs w:val="24"/>
        </w:rPr>
        <w:t>(2), 133–144. https://doi.org/10.1016/0166-4328(95)80003-4</w:t>
      </w:r>
    </w:p>
    <w:p w14:paraId="3EF42D26"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R Core Team. (2017). </w:t>
      </w:r>
      <w:r w:rsidRPr="0060244C">
        <w:rPr>
          <w:rFonts w:ascii="Calibri" w:hAnsi="Calibri" w:cs="Calibri"/>
          <w:i/>
          <w:iCs/>
          <w:noProof/>
          <w:szCs w:val="24"/>
        </w:rPr>
        <w:t>A Language and Environment for Statistical Computing. R Foundation for Statistical Computing,</w:t>
      </w:r>
      <w:r w:rsidRPr="0060244C">
        <w:rPr>
          <w:rFonts w:ascii="Calibri" w:hAnsi="Calibri" w:cs="Calibri"/>
          <w:noProof/>
          <w:szCs w:val="24"/>
        </w:rPr>
        <w:t>. Retrieved from http://www.r-project.org/.</w:t>
      </w:r>
    </w:p>
    <w:p w14:paraId="3874D91B"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Redlick, F. P., Jenkin, M., &amp; Harris, L. R. (2001). Humans can use optic flow to estimate distance of travel. </w:t>
      </w:r>
      <w:r w:rsidRPr="0060244C">
        <w:rPr>
          <w:rFonts w:ascii="Calibri" w:hAnsi="Calibri" w:cs="Calibri"/>
          <w:i/>
          <w:iCs/>
          <w:noProof/>
          <w:szCs w:val="24"/>
        </w:rPr>
        <w:t>Vision Research</w:t>
      </w:r>
      <w:r w:rsidRPr="0060244C">
        <w:rPr>
          <w:rFonts w:ascii="Calibri" w:hAnsi="Calibri" w:cs="Calibri"/>
          <w:noProof/>
          <w:szCs w:val="24"/>
        </w:rPr>
        <w:t xml:space="preserve">, </w:t>
      </w:r>
      <w:r w:rsidRPr="0060244C">
        <w:rPr>
          <w:rFonts w:ascii="Calibri" w:hAnsi="Calibri" w:cs="Calibri"/>
          <w:i/>
          <w:iCs/>
          <w:noProof/>
          <w:szCs w:val="24"/>
        </w:rPr>
        <w:t>41</w:t>
      </w:r>
      <w:r w:rsidRPr="0060244C">
        <w:rPr>
          <w:rFonts w:ascii="Calibri" w:hAnsi="Calibri" w:cs="Calibri"/>
          <w:noProof/>
          <w:szCs w:val="24"/>
        </w:rPr>
        <w:t>(2), 213–219. https://doi.org/10.1016/S0042-6989(00)00243-1</w:t>
      </w:r>
    </w:p>
    <w:p w14:paraId="75B9B387"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Rushton, S. K., &amp; Warren, P. A. (2005). Moving observers, relative retinal motion and the detection of object movement [2]. </w:t>
      </w:r>
      <w:r w:rsidRPr="0060244C">
        <w:rPr>
          <w:rFonts w:ascii="Calibri" w:hAnsi="Calibri" w:cs="Calibri"/>
          <w:i/>
          <w:iCs/>
          <w:noProof/>
          <w:szCs w:val="24"/>
        </w:rPr>
        <w:t>Current Biology</w:t>
      </w:r>
      <w:r w:rsidRPr="0060244C">
        <w:rPr>
          <w:rFonts w:ascii="Calibri" w:hAnsi="Calibri" w:cs="Calibri"/>
          <w:noProof/>
          <w:szCs w:val="24"/>
        </w:rPr>
        <w:t>, Vol. 15, pp. 542–543. https://doi.org/10.1016/j.cub.2005.07.020</w:t>
      </w:r>
    </w:p>
    <w:p w14:paraId="70293043"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Taylor, M. M., &amp; Creelman, C. D. (1967). PEST: Efficient Estimates on Probability Functions. </w:t>
      </w:r>
      <w:r w:rsidRPr="0060244C">
        <w:rPr>
          <w:rFonts w:ascii="Calibri" w:hAnsi="Calibri" w:cs="Calibri"/>
          <w:i/>
          <w:iCs/>
          <w:noProof/>
          <w:szCs w:val="24"/>
        </w:rPr>
        <w:t>The Journal of the Acoustical Society of America</w:t>
      </w:r>
      <w:r w:rsidRPr="0060244C">
        <w:rPr>
          <w:rFonts w:ascii="Calibri" w:hAnsi="Calibri" w:cs="Calibri"/>
          <w:noProof/>
          <w:szCs w:val="24"/>
        </w:rPr>
        <w:t xml:space="preserve">, </w:t>
      </w:r>
      <w:r w:rsidRPr="0060244C">
        <w:rPr>
          <w:rFonts w:ascii="Calibri" w:hAnsi="Calibri" w:cs="Calibri"/>
          <w:i/>
          <w:iCs/>
          <w:noProof/>
          <w:szCs w:val="24"/>
        </w:rPr>
        <w:t>41</w:t>
      </w:r>
      <w:r w:rsidRPr="0060244C">
        <w:rPr>
          <w:rFonts w:ascii="Calibri" w:hAnsi="Calibri" w:cs="Calibri"/>
          <w:noProof/>
          <w:szCs w:val="24"/>
        </w:rPr>
        <w:t>(4A), 782–787. https://doi.org/10.1121/1.1910407</w:t>
      </w:r>
    </w:p>
    <w:p w14:paraId="772D5BAB"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Warren, P. A., &amp; Rushton, S. K. (2007). Perception of object trajectory: Parsing retinal motion into self and object movement components.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7</w:t>
      </w:r>
      <w:r w:rsidRPr="0060244C">
        <w:rPr>
          <w:rFonts w:ascii="Calibri" w:hAnsi="Calibri" w:cs="Calibri"/>
          <w:noProof/>
          <w:szCs w:val="24"/>
        </w:rPr>
        <w:t>(11), 1–11. https://doi.org/10.1167/7.11.2</w:t>
      </w:r>
    </w:p>
    <w:p w14:paraId="2222AD87"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Warren, P. A., &amp; Rushton, S. K. (2008). Evidence for flow-parsing in radial flow displays. </w:t>
      </w:r>
      <w:r w:rsidRPr="0060244C">
        <w:rPr>
          <w:rFonts w:ascii="Calibri" w:hAnsi="Calibri" w:cs="Calibri"/>
          <w:i/>
          <w:iCs/>
          <w:noProof/>
          <w:szCs w:val="24"/>
        </w:rPr>
        <w:t>Vision Research</w:t>
      </w:r>
      <w:r w:rsidRPr="0060244C">
        <w:rPr>
          <w:rFonts w:ascii="Calibri" w:hAnsi="Calibri" w:cs="Calibri"/>
          <w:noProof/>
          <w:szCs w:val="24"/>
        </w:rPr>
        <w:t xml:space="preserve">, </w:t>
      </w:r>
      <w:r w:rsidRPr="0060244C">
        <w:rPr>
          <w:rFonts w:ascii="Calibri" w:hAnsi="Calibri" w:cs="Calibri"/>
          <w:i/>
          <w:iCs/>
          <w:noProof/>
          <w:szCs w:val="24"/>
        </w:rPr>
        <w:t>48</w:t>
      </w:r>
      <w:r w:rsidRPr="0060244C">
        <w:rPr>
          <w:rFonts w:ascii="Calibri" w:hAnsi="Calibri" w:cs="Calibri"/>
          <w:noProof/>
          <w:szCs w:val="24"/>
        </w:rPr>
        <w:t>(5), 655–663. https://doi.org/10.1016/j.visres.2007.10.023</w:t>
      </w:r>
    </w:p>
    <w:p w14:paraId="2767D801"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Warren, P. A., &amp; Rushton, S. K. (2009). Perception of scene-relative object movement: Optic flow parsing and the contribution of monocular depth cues. </w:t>
      </w:r>
      <w:r w:rsidRPr="0060244C">
        <w:rPr>
          <w:rFonts w:ascii="Calibri" w:hAnsi="Calibri" w:cs="Calibri"/>
          <w:i/>
          <w:iCs/>
          <w:noProof/>
          <w:szCs w:val="24"/>
        </w:rPr>
        <w:t>Vision Research</w:t>
      </w:r>
      <w:r w:rsidRPr="0060244C">
        <w:rPr>
          <w:rFonts w:ascii="Calibri" w:hAnsi="Calibri" w:cs="Calibri"/>
          <w:noProof/>
          <w:szCs w:val="24"/>
        </w:rPr>
        <w:t xml:space="preserve">, </w:t>
      </w:r>
      <w:r w:rsidRPr="0060244C">
        <w:rPr>
          <w:rFonts w:ascii="Calibri" w:hAnsi="Calibri" w:cs="Calibri"/>
          <w:i/>
          <w:iCs/>
          <w:noProof/>
          <w:szCs w:val="24"/>
        </w:rPr>
        <w:t>49</w:t>
      </w:r>
      <w:r w:rsidRPr="0060244C">
        <w:rPr>
          <w:rFonts w:ascii="Calibri" w:hAnsi="Calibri" w:cs="Calibri"/>
          <w:noProof/>
          <w:szCs w:val="24"/>
        </w:rPr>
        <w:t>(11), 1406–1419. https://doi.org/10.1016/j.visres.2009.01.016</w:t>
      </w:r>
    </w:p>
    <w:p w14:paraId="55D66E89"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Wexler, M. (2003). Voluntary head movement and allocentric perception of space. </w:t>
      </w:r>
      <w:r w:rsidRPr="0060244C">
        <w:rPr>
          <w:rFonts w:ascii="Calibri" w:hAnsi="Calibri" w:cs="Calibri"/>
          <w:i/>
          <w:iCs/>
          <w:noProof/>
          <w:szCs w:val="24"/>
        </w:rPr>
        <w:t>Psychological Science</w:t>
      </w:r>
      <w:r w:rsidRPr="0060244C">
        <w:rPr>
          <w:rFonts w:ascii="Calibri" w:hAnsi="Calibri" w:cs="Calibri"/>
          <w:noProof/>
          <w:szCs w:val="24"/>
        </w:rPr>
        <w:t xml:space="preserve">, </w:t>
      </w:r>
      <w:r w:rsidRPr="0060244C">
        <w:rPr>
          <w:rFonts w:ascii="Calibri" w:hAnsi="Calibri" w:cs="Calibri"/>
          <w:i/>
          <w:iCs/>
          <w:noProof/>
          <w:szCs w:val="24"/>
        </w:rPr>
        <w:t>14</w:t>
      </w:r>
      <w:r w:rsidRPr="0060244C">
        <w:rPr>
          <w:rFonts w:ascii="Calibri" w:hAnsi="Calibri" w:cs="Calibri"/>
          <w:noProof/>
          <w:szCs w:val="24"/>
        </w:rPr>
        <w:t>(4), 340–346. https://doi.org/10.1111/1467-9280.14491</w:t>
      </w:r>
    </w:p>
    <w:p w14:paraId="1E5B653F"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szCs w:val="24"/>
        </w:rPr>
      </w:pPr>
      <w:r w:rsidRPr="0060244C">
        <w:rPr>
          <w:rFonts w:ascii="Calibri" w:hAnsi="Calibri" w:cs="Calibri"/>
          <w:noProof/>
          <w:szCs w:val="24"/>
        </w:rPr>
        <w:t xml:space="preserve">Wilson, A. D., &amp; Golonka, S. (2013). Embodied Cognition is Not What you Think it is. </w:t>
      </w:r>
      <w:r w:rsidRPr="0060244C">
        <w:rPr>
          <w:rFonts w:ascii="Calibri" w:hAnsi="Calibri" w:cs="Calibri"/>
          <w:i/>
          <w:iCs/>
          <w:noProof/>
          <w:szCs w:val="24"/>
        </w:rPr>
        <w:t>Frontiers in Psychology</w:t>
      </w:r>
      <w:r w:rsidRPr="0060244C">
        <w:rPr>
          <w:rFonts w:ascii="Calibri" w:hAnsi="Calibri" w:cs="Calibri"/>
          <w:noProof/>
          <w:szCs w:val="24"/>
        </w:rPr>
        <w:t xml:space="preserve">, </w:t>
      </w:r>
      <w:r w:rsidRPr="0060244C">
        <w:rPr>
          <w:rFonts w:ascii="Calibri" w:hAnsi="Calibri" w:cs="Calibri"/>
          <w:i/>
          <w:iCs/>
          <w:noProof/>
          <w:szCs w:val="24"/>
        </w:rPr>
        <w:t>4</w:t>
      </w:r>
      <w:r w:rsidRPr="0060244C">
        <w:rPr>
          <w:rFonts w:ascii="Calibri" w:hAnsi="Calibri" w:cs="Calibri"/>
          <w:noProof/>
          <w:szCs w:val="24"/>
        </w:rPr>
        <w:t>(February), 1–13. https://doi.org/10.3389/fpsyg.2013.00058</w:t>
      </w:r>
    </w:p>
    <w:p w14:paraId="3347F5CF" w14:textId="77777777" w:rsidR="0060244C" w:rsidRPr="0060244C" w:rsidRDefault="0060244C" w:rsidP="0060244C">
      <w:pPr>
        <w:widowControl w:val="0"/>
        <w:autoSpaceDE w:val="0"/>
        <w:autoSpaceDN w:val="0"/>
        <w:adjustRightInd w:val="0"/>
        <w:spacing w:line="240" w:lineRule="auto"/>
        <w:ind w:left="480" w:hanging="480"/>
        <w:rPr>
          <w:rFonts w:ascii="Calibri" w:hAnsi="Calibri" w:cs="Calibri"/>
          <w:noProof/>
        </w:rPr>
      </w:pPr>
      <w:r w:rsidRPr="0060244C">
        <w:rPr>
          <w:rFonts w:ascii="Calibri" w:hAnsi="Calibri" w:cs="Calibri"/>
          <w:noProof/>
          <w:szCs w:val="24"/>
        </w:rPr>
        <w:t xml:space="preserve">Xie, M., Niehorster, D. C., Lappe, M., &amp; Li, L. (2020). Roles of visual and non-visual information in the perception of scene-relative object motion during walking. </w:t>
      </w:r>
      <w:r w:rsidRPr="0060244C">
        <w:rPr>
          <w:rFonts w:ascii="Calibri" w:hAnsi="Calibri" w:cs="Calibri"/>
          <w:i/>
          <w:iCs/>
          <w:noProof/>
          <w:szCs w:val="24"/>
        </w:rPr>
        <w:t>Journal of Vision</w:t>
      </w:r>
      <w:r w:rsidRPr="0060244C">
        <w:rPr>
          <w:rFonts w:ascii="Calibri" w:hAnsi="Calibri" w:cs="Calibri"/>
          <w:noProof/>
          <w:szCs w:val="24"/>
        </w:rPr>
        <w:t xml:space="preserve">, </w:t>
      </w:r>
      <w:r w:rsidRPr="0060244C">
        <w:rPr>
          <w:rFonts w:ascii="Calibri" w:hAnsi="Calibri" w:cs="Calibri"/>
          <w:i/>
          <w:iCs/>
          <w:noProof/>
          <w:szCs w:val="24"/>
        </w:rPr>
        <w:t>20</w:t>
      </w:r>
      <w:r w:rsidRPr="0060244C">
        <w:rPr>
          <w:rFonts w:ascii="Calibri" w:hAnsi="Calibri" w:cs="Calibri"/>
          <w:noProof/>
          <w:szCs w:val="24"/>
        </w:rPr>
        <w:t>(10), 1–11. https://doi.org/10.1167/jov.20.10.15</w:t>
      </w:r>
    </w:p>
    <w:p w14:paraId="467FE5C3" w14:textId="3AAD84B9" w:rsidR="00C4466E" w:rsidRDefault="00642D3F" w:rsidP="00DE1C54">
      <w:pPr>
        <w:widowControl w:val="0"/>
        <w:autoSpaceDE w:val="0"/>
        <w:autoSpaceDN w:val="0"/>
        <w:adjustRightInd w:val="0"/>
        <w:spacing w:line="240" w:lineRule="auto"/>
      </w:pPr>
      <w:r>
        <w:lastRenderedPageBreak/>
        <w:fldChar w:fldCharType="end"/>
      </w:r>
    </w:p>
    <w:p w14:paraId="3A3E7F0B" w14:textId="77777777" w:rsidR="00266A31" w:rsidRPr="00266A31" w:rsidRDefault="00266A31" w:rsidP="00BB0647">
      <w:pPr>
        <w:pStyle w:val="Heading1"/>
        <w:rPr>
          <w:ins w:id="2133" w:author="Björn Jörges" w:date="2021-07-04T02:00:00Z"/>
        </w:rPr>
      </w:pPr>
      <w:ins w:id="2134" w:author="Björn Jörges" w:date="2021-07-04T02:00:00Z">
        <w:r w:rsidRPr="00266A31">
          <w:t>Appendix</w:t>
        </w:r>
      </w:ins>
    </w:p>
    <w:p w14:paraId="0A9C94E7" w14:textId="2EC42D49" w:rsidR="00266A31" w:rsidRPr="00266A31" w:rsidRDefault="00266A31" w:rsidP="00BB0647">
      <w:pPr>
        <w:pStyle w:val="Heading2"/>
        <w:numPr>
          <w:ilvl w:val="0"/>
          <w:numId w:val="10"/>
        </w:numPr>
        <w:rPr>
          <w:ins w:id="2135" w:author="Björn Jörges" w:date="2021-07-04T02:00:00Z"/>
        </w:rPr>
      </w:pPr>
      <w:ins w:id="2136" w:author="Björn Jörges" w:date="2021-07-04T02:00:00Z">
        <w:r w:rsidRPr="00266A31">
          <w:t>List of Deviations from Preregistration</w:t>
        </w:r>
      </w:ins>
    </w:p>
    <w:p w14:paraId="5B89753C" w14:textId="77777777" w:rsidR="00266A31" w:rsidRPr="00266A31" w:rsidRDefault="00266A31" w:rsidP="00BB0647">
      <w:pPr>
        <w:jc w:val="both"/>
        <w:rPr>
          <w:ins w:id="2137" w:author="Björn Jörges" w:date="2021-07-04T02:00:00Z"/>
        </w:rPr>
      </w:pPr>
      <w:ins w:id="2138" w:author="Björn Jörges" w:date="2021-07-04T02:00:00Z">
        <w:r w:rsidRPr="00266A31">
          <w:t>In the following, we disclose all changes with regards to the preregistration of this study.</w:t>
        </w:r>
      </w:ins>
    </w:p>
    <w:p w14:paraId="43635411" w14:textId="77777777" w:rsidR="00266A31" w:rsidRPr="00266A31" w:rsidRDefault="00266A31" w:rsidP="00BB0647">
      <w:pPr>
        <w:jc w:val="both"/>
        <w:rPr>
          <w:ins w:id="2139" w:author="Björn Jörges" w:date="2021-07-04T02:00:00Z"/>
        </w:rPr>
      </w:pPr>
      <w:ins w:id="2140" w:author="Björn Jörges" w:date="2021-07-04T02:00:00Z">
        <w:r w:rsidRPr="00266A31">
          <w:t>A series of changes have been made to allow for data collection during the COVID-19 pandemic of 2020-2021. We packaged the experiment such that individuals who owned VR equipment would be able to run the experiment by themselves from the safety of their homes. To this end, we modified the original experiment as follows:</w:t>
        </w:r>
      </w:ins>
    </w:p>
    <w:p w14:paraId="549CDEC6" w14:textId="77777777" w:rsidR="00266A31" w:rsidRPr="00266A31" w:rsidRDefault="00266A31" w:rsidP="00BB0647">
      <w:pPr>
        <w:numPr>
          <w:ilvl w:val="0"/>
          <w:numId w:val="7"/>
        </w:numPr>
        <w:jc w:val="both"/>
        <w:rPr>
          <w:ins w:id="2141" w:author="Björn Jörges" w:date="2021-07-04T02:00:00Z"/>
        </w:rPr>
      </w:pPr>
      <w:ins w:id="2142" w:author="Björn Jörges" w:date="2021-07-04T02:00:00Z">
        <w:r w:rsidRPr="00266A31">
          <w:t>To reach a larger group of potential participants, we adjusted our code to allow for testing on all VR devices capable of running Unity executables, rather than limiting it to Oculus Rift CV1 as originally planned.</w:t>
        </w:r>
      </w:ins>
    </w:p>
    <w:p w14:paraId="211B4087" w14:textId="77777777" w:rsidR="00266A31" w:rsidRPr="00266A31" w:rsidRDefault="00266A31" w:rsidP="00BB0647">
      <w:pPr>
        <w:numPr>
          <w:ilvl w:val="0"/>
          <w:numId w:val="7"/>
        </w:numPr>
        <w:jc w:val="both"/>
        <w:rPr>
          <w:ins w:id="2143" w:author="Björn Jörges" w:date="2021-07-04T02:00:00Z"/>
        </w:rPr>
      </w:pPr>
      <w:ins w:id="2144" w:author="Björn Jörges" w:date="2021-07-04T02:00:00Z">
        <w:r w:rsidRPr="00266A31">
          <w:t>Instead of a finger mouse, responses were given with the keyboard.</w:t>
        </w:r>
      </w:ins>
    </w:p>
    <w:p w14:paraId="2D87326B" w14:textId="77777777" w:rsidR="00266A31" w:rsidRPr="00266A31" w:rsidRDefault="00266A31" w:rsidP="00BB0647">
      <w:pPr>
        <w:numPr>
          <w:ilvl w:val="0"/>
          <w:numId w:val="7"/>
        </w:numPr>
        <w:jc w:val="both"/>
        <w:rPr>
          <w:ins w:id="2145" w:author="Björn Jörges" w:date="2021-07-04T02:00:00Z"/>
        </w:rPr>
      </w:pPr>
      <w:ins w:id="2146" w:author="Björn Jörges" w:date="2021-07-04T02:00:00Z">
        <w:r w:rsidRPr="00266A31">
          <w:t>We prepared detailed instructions (in PDF and video format) that allowed participants to administer the experiment to themselves at home.</w:t>
        </w:r>
      </w:ins>
    </w:p>
    <w:p w14:paraId="36A5EF44" w14:textId="71A5FF8C" w:rsidR="00266A31" w:rsidRPr="00266A31" w:rsidRDefault="00266A31" w:rsidP="00BB0647">
      <w:pPr>
        <w:numPr>
          <w:ilvl w:val="0"/>
          <w:numId w:val="7"/>
        </w:numPr>
        <w:jc w:val="both"/>
        <w:rPr>
          <w:ins w:id="2147" w:author="Björn Jörges" w:date="2021-07-04T02:00:00Z"/>
        </w:rPr>
      </w:pPr>
      <w:ins w:id="2148" w:author="Björn Jörges" w:date="2021-07-04T02:00:00Z">
        <w:r w:rsidRPr="00266A31">
          <w:t xml:space="preserve">Rather than undergrads, we tested participants that were recruited by word of mouth, on online communities and through the company </w:t>
        </w:r>
      </w:ins>
      <w:ins w:id="2149" w:author="Björn Jörges" w:date="2021-07-04T02:12:00Z">
        <w:r w:rsidR="00DE4098" w:rsidRPr="00266A31">
          <w:t>XpertVR.</w:t>
        </w:r>
      </w:ins>
    </w:p>
    <w:p w14:paraId="16D8C69E" w14:textId="1DA66F7C" w:rsidR="00266A31" w:rsidRPr="00266A31" w:rsidRDefault="00266A31" w:rsidP="00BB0647">
      <w:pPr>
        <w:numPr>
          <w:ilvl w:val="0"/>
          <w:numId w:val="7"/>
        </w:numPr>
        <w:jc w:val="both"/>
        <w:rPr>
          <w:ins w:id="2150" w:author="Björn Jörges" w:date="2021-07-04T02:00:00Z"/>
        </w:rPr>
      </w:pPr>
      <w:ins w:id="2151" w:author="Björn Jörges" w:date="2021-07-04T02:00:00Z">
        <w:r w:rsidRPr="00266A31">
          <w:t>Instead of the Stereo Fly stereo vision test, we programmed a custom stereo</w:t>
        </w:r>
      </w:ins>
      <w:ins w:id="2152" w:author="Björn Jörges" w:date="2021-07-04T02:10:00Z">
        <w:r w:rsidR="00DE4098">
          <w:t>-</w:t>
        </w:r>
      </w:ins>
      <w:ins w:id="2153" w:author="Björn Jörges" w:date="2021-07-04T02:00:00Z">
        <w:r w:rsidRPr="00266A31">
          <w:t>blindness test that we presented in VR. In this program, we showed participants 20 trials that each consisted of two rectangles. They were asked to judge which of both were closer. One of the rectangles was presented slightly closer to the observer and we adjusted the size of this rectangle such that its angular size was the same. With that, participants could only rely on disparity, which we kept constant at 200 arcseconds across all 20 trials, to solve the task. More information on the reasoning behind this task, as well as the underlying math, and on how to download the Unity project and the executable can be found here (on GitHub: https://github.com/b-jorges/Stereotest).</w:t>
        </w:r>
      </w:ins>
    </w:p>
    <w:p w14:paraId="154856BF" w14:textId="77777777" w:rsidR="00266A31" w:rsidRPr="00266A31" w:rsidRDefault="00266A31" w:rsidP="00266A31">
      <w:pPr>
        <w:rPr>
          <w:ins w:id="2154" w:author="Björn Jörges" w:date="2021-07-04T02:00:00Z"/>
        </w:rPr>
      </w:pPr>
      <w:ins w:id="2155" w:author="Björn Jörges" w:date="2021-07-04T02:00:00Z">
        <w:r w:rsidRPr="00266A31">
          <w:t>We further implemented the following changes that were unrelated to remote testing:</w:t>
        </w:r>
      </w:ins>
    </w:p>
    <w:p w14:paraId="13348B78" w14:textId="77777777" w:rsidR="00266A31" w:rsidRPr="00266A31" w:rsidRDefault="00266A31" w:rsidP="00BB0647">
      <w:pPr>
        <w:numPr>
          <w:ilvl w:val="0"/>
          <w:numId w:val="7"/>
        </w:numPr>
        <w:jc w:val="both"/>
        <w:rPr>
          <w:ins w:id="2156" w:author="Björn Jörges" w:date="2021-07-04T02:00:00Z"/>
        </w:rPr>
      </w:pPr>
      <w:ins w:id="2157" w:author="Björn Jörges" w:date="2021-07-04T02:00:00Z">
        <w:r w:rsidRPr="00266A31">
          <w:t>We failed to include an outlier analysis in the original preregistration. We remedied this oversight by concluding a very liberal outlier analysis, and we also included the results we obtain without excluding any data in the appendix.</w:t>
        </w:r>
      </w:ins>
    </w:p>
    <w:p w14:paraId="61D74944" w14:textId="77777777" w:rsidR="00266A31" w:rsidRPr="00266A31" w:rsidRDefault="00266A31" w:rsidP="00BB0647">
      <w:pPr>
        <w:numPr>
          <w:ilvl w:val="0"/>
          <w:numId w:val="7"/>
        </w:numPr>
        <w:jc w:val="both"/>
        <w:rPr>
          <w:ins w:id="2158" w:author="Björn Jörges" w:date="2021-07-04T02:00:00Z"/>
        </w:rPr>
      </w:pPr>
      <w:ins w:id="2159" w:author="Björn Jörges" w:date="2021-07-04T02:00:00Z">
        <w:r w:rsidRPr="00266A31">
          <w:t>We added some exploratory analyses that are clearly marked as such.</w:t>
        </w:r>
      </w:ins>
    </w:p>
    <w:p w14:paraId="1B22AB45" w14:textId="77777777" w:rsidR="00266A31" w:rsidRPr="00266A31" w:rsidRDefault="00266A31" w:rsidP="00BB0647">
      <w:pPr>
        <w:numPr>
          <w:ilvl w:val="0"/>
          <w:numId w:val="7"/>
        </w:numPr>
        <w:jc w:val="both"/>
        <w:rPr>
          <w:ins w:id="2160" w:author="Björn Jörges" w:date="2021-07-04T02:00:00Z"/>
        </w:rPr>
      </w:pPr>
      <w:ins w:id="2161" w:author="Björn Jörges" w:date="2021-07-04T02:00:00Z">
        <w:r w:rsidRPr="00266A31">
          <w:t xml:space="preserve">We added a modelling section to ascertain quantitatively, rather than just qualitatively, to what extent the effects of visually simulated self-motion, induced </w:t>
        </w:r>
        <w:proofErr w:type="gramStart"/>
        <w:r w:rsidRPr="00266A31">
          <w:t>motion</w:t>
        </w:r>
        <w:proofErr w:type="gramEnd"/>
        <w:r w:rsidRPr="00266A31">
          <w:t xml:space="preserve"> and angular velocities (by virtue of Weber’s law) impacted results.</w:t>
        </w:r>
      </w:ins>
    </w:p>
    <w:p w14:paraId="1C112952" w14:textId="77777777" w:rsidR="00266A31" w:rsidRPr="00266A31" w:rsidRDefault="00266A31" w:rsidP="00BB0647">
      <w:pPr>
        <w:numPr>
          <w:ilvl w:val="0"/>
          <w:numId w:val="7"/>
        </w:numPr>
        <w:jc w:val="both"/>
        <w:rPr>
          <w:ins w:id="2162" w:author="Björn Jörges" w:date="2021-07-04T02:00:00Z"/>
        </w:rPr>
      </w:pPr>
      <w:ins w:id="2163" w:author="Björn Jörges" w:date="2021-07-04T02:00:00Z">
        <w:r w:rsidRPr="00266A31">
          <w:t xml:space="preserve">We noticed that the results of our statistical analysis did not match the plotted data (nor in strength, nor in direction of the effect). We re-ran the analyses and substituted some of the independent variables in the model specifications; we switched the difference in speed between the test stimulus and the comparison stimulus for the speed of the comparison stimulus both as </w:t>
        </w:r>
        <w:r w:rsidRPr="00266A31">
          <w:lastRenderedPageBreak/>
          <w:t>fixed effects and as random effects. We also added random slopes for motion profile per participant and target speed. Using Likelihood Ratio tests, we confirmed that the model fits were better for this configuration, which is an indicator of less biased results. We report both the model comparisons and the results of the pre-registered analyses in Appendix B.</w:t>
        </w:r>
      </w:ins>
    </w:p>
    <w:p w14:paraId="596AEB8E" w14:textId="77777777" w:rsidR="00266A31" w:rsidRPr="00266A31" w:rsidRDefault="00266A31" w:rsidP="00BB0647">
      <w:pPr>
        <w:rPr>
          <w:ins w:id="2164" w:author="Björn Jörges" w:date="2021-07-04T02:00:00Z"/>
        </w:rPr>
      </w:pPr>
    </w:p>
    <w:p w14:paraId="75DB8C56" w14:textId="77777777" w:rsidR="00266A31" w:rsidRPr="00266A31" w:rsidRDefault="00266A31" w:rsidP="00BB0647">
      <w:pPr>
        <w:numPr>
          <w:ilvl w:val="0"/>
          <w:numId w:val="8"/>
        </w:numPr>
        <w:rPr>
          <w:ins w:id="2165" w:author="Björn Jörges" w:date="2021-07-04T02:00:00Z"/>
        </w:rPr>
      </w:pPr>
      <w:ins w:id="2166" w:author="Björn Jörges" w:date="2021-07-04T02:00:00Z">
        <w:r w:rsidRPr="00266A31">
          <w:t>Deviations from original analysis plan</w:t>
        </w:r>
      </w:ins>
    </w:p>
    <w:p w14:paraId="02A3B2B6" w14:textId="77777777" w:rsidR="00266A31" w:rsidRPr="00266A31" w:rsidRDefault="00266A31" w:rsidP="00BB0647">
      <w:pPr>
        <w:jc w:val="both"/>
        <w:rPr>
          <w:ins w:id="2167" w:author="Björn Jörges" w:date="2021-07-04T02:00:00Z"/>
        </w:rPr>
      </w:pPr>
      <w:ins w:id="2168" w:author="Björn Jörges" w:date="2021-07-04T02:00:00Z">
        <w:r w:rsidRPr="00266A31">
          <w:t>When comparing the results of the planned analysis with the plotted data, we noticed certain incompatibilities. Misspecifications of fixed and random effects in Generalized Linear Mixed Models are known to bias results. In the analyses reported in the body of the paper we therefore used a different dependent variable (the speed of the ball cloud rather than the difference in speed between the ball cloud and the target ball) and a more complete set of random effects (the speed of the ball cloud and the self-motion profile rather than the difference in speed between the ball cloud and the target ball). To determine the adequate model specification, we compared four different setups, the preregistered one (see Wilkinson &amp; Rogers notation in Equation 10 below); one where we used the velocity of the ball cloud instead of the difference in speed between ball cloud and target ball (see Equation 11 below); one where we added random slopes for the Motion Profile per Participant and per Speed of the target ball (see Equation 12 below); and one where we made both changes (see Equation 13 below).</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2"/>
        <w:gridCol w:w="574"/>
      </w:tblGrid>
      <w:tr w:rsidR="00266A31" w:rsidRPr="00266A31" w14:paraId="31804740" w14:textId="77777777" w:rsidTr="00BB0647">
        <w:trPr>
          <w:ins w:id="2169" w:author="Björn Jörges" w:date="2021-07-04T02:00:00Z"/>
        </w:trPr>
        <w:tc>
          <w:tcPr>
            <w:tcW w:w="9108" w:type="dxa"/>
          </w:tcPr>
          <w:p w14:paraId="5D0BA025" w14:textId="677537CC" w:rsidR="00266A31" w:rsidRPr="00266A31" w:rsidRDefault="00266A31" w:rsidP="00266A31">
            <w:pPr>
              <w:spacing w:after="160" w:line="259" w:lineRule="auto"/>
              <w:rPr>
                <w:ins w:id="2170" w:author="Björn Jörges" w:date="2021-07-04T02:00:00Z"/>
              </w:rPr>
            </w:pPr>
            <m:oMathPara>
              <m:oMath>
                <m:r>
                  <w:ins w:id="2171" w:author="Björn Jörges" w:date="2021-07-04T02:00:00Z">
                    <w:rPr>
                      <w:rFonts w:ascii="Cambria Math" w:hAnsi="Cambria Math"/>
                    </w:rPr>
                    <m:t>Response ~ Motion Profile*Difference+</m:t>
                  </w:ins>
                </m:r>
                <m:d>
                  <m:dPr>
                    <m:endChr m:val="|"/>
                    <m:ctrlPr>
                      <w:ins w:id="2172" w:author="Björn Jörges" w:date="2021-07-04T02:00:00Z">
                        <w:rPr>
                          <w:rFonts w:ascii="Cambria Math" w:hAnsi="Cambria Math"/>
                          <w:i/>
                        </w:rPr>
                      </w:ins>
                    </m:ctrlPr>
                  </m:dPr>
                  <m:e>
                    <m:r>
                      <w:ins w:id="2173" w:author="Björn Jörges" w:date="2021-07-04T02:00:00Z">
                        <w:rPr>
                          <w:rFonts w:ascii="Cambria Math" w:hAnsi="Cambria Math"/>
                        </w:rPr>
                        <m:t>Difference</m:t>
                      </w:ins>
                    </m:r>
                  </m:e>
                </m:d>
                <m:r>
                  <w:ins w:id="2174" w:author="Björn Jörges" w:date="2021-07-04T02:00:00Z">
                    <w:rPr>
                      <w:rFonts w:ascii="Cambria Math" w:hAnsi="Cambria Math"/>
                    </w:rPr>
                    <m:t xml:space="preserve">Subject)+(Difference| </m:t>
                  </w:ins>
                </m:r>
                <m:sSub>
                  <m:sSubPr>
                    <m:ctrlPr>
                      <w:ins w:id="2175" w:author="Björn Jörges" w:date="2021-07-04T02:00:00Z">
                        <w:rPr>
                          <w:rFonts w:ascii="Cambria Math" w:hAnsi="Cambria Math"/>
                          <w:i/>
                        </w:rPr>
                      </w:ins>
                    </m:ctrlPr>
                  </m:sSubPr>
                  <m:e>
                    <m:r>
                      <w:ins w:id="2176" w:author="Björn Jörges" w:date="2021-07-04T02:00:00Z">
                        <w:rPr>
                          <w:rFonts w:ascii="Cambria Math" w:hAnsi="Cambria Math"/>
                        </w:rPr>
                        <m:t>Speed</m:t>
                      </w:ins>
                    </m:r>
                  </m:e>
                  <m:sub>
                    <m:r>
                      <w:ins w:id="2177" w:author="Björn Jörges" w:date="2021-07-04T02:00:00Z">
                        <w:rPr>
                          <w:rFonts w:ascii="Cambria Math" w:hAnsi="Cambria Math"/>
                        </w:rPr>
                        <m:t>Target</m:t>
                      </w:ins>
                    </m:r>
                  </m:sub>
                </m:sSub>
                <m:r>
                  <w:ins w:id="2178" w:author="Björn Jörges" w:date="2021-07-04T02:00:00Z">
                    <w:rPr>
                      <w:rFonts w:ascii="Cambria Math" w:hAnsi="Cambria Math"/>
                    </w:rPr>
                    <m:t>)</m:t>
                  </w:ins>
                </m:r>
              </m:oMath>
            </m:oMathPara>
          </w:p>
        </w:tc>
        <w:tc>
          <w:tcPr>
            <w:tcW w:w="463" w:type="dxa"/>
          </w:tcPr>
          <w:p w14:paraId="220B95D8" w14:textId="77777777" w:rsidR="00266A31" w:rsidRPr="00266A31" w:rsidRDefault="00266A31" w:rsidP="00266A31">
            <w:pPr>
              <w:spacing w:after="160" w:line="259" w:lineRule="auto"/>
              <w:rPr>
                <w:ins w:id="2179" w:author="Björn Jörges" w:date="2021-07-04T02:00:00Z"/>
              </w:rPr>
            </w:pPr>
            <w:ins w:id="2180" w:author="Björn Jörges" w:date="2021-07-04T02:00:00Z">
              <w:r w:rsidRPr="00266A31">
                <w:t>[10]</w:t>
              </w:r>
            </w:ins>
          </w:p>
        </w:tc>
      </w:tr>
      <w:tr w:rsidR="00266A31" w:rsidRPr="00266A31" w14:paraId="48BA3147" w14:textId="77777777" w:rsidTr="00BB0647">
        <w:trPr>
          <w:ins w:id="2181" w:author="Björn Jörges" w:date="2021-07-04T02:00:00Z"/>
        </w:trPr>
        <w:tc>
          <w:tcPr>
            <w:tcW w:w="9108" w:type="dxa"/>
          </w:tcPr>
          <w:p w14:paraId="213A3C8A" w14:textId="4B02D024" w:rsidR="00266A31" w:rsidRPr="00266A31" w:rsidRDefault="00266A31" w:rsidP="00266A31">
            <w:pPr>
              <w:spacing w:after="160" w:line="259" w:lineRule="auto"/>
              <w:rPr>
                <w:ins w:id="2182" w:author="Björn Jörges" w:date="2021-07-04T02:00:00Z"/>
              </w:rPr>
            </w:pPr>
            <m:oMathPara>
              <m:oMath>
                <m:r>
                  <w:ins w:id="2183" w:author="Björn Jörges" w:date="2021-07-04T02:00:00Z">
                    <w:rPr>
                      <w:rFonts w:ascii="Cambria Math" w:hAnsi="Cambria Math"/>
                    </w:rPr>
                    <m:t>Response ~ Motion Profile*Spee</m:t>
                  </w:ins>
                </m:r>
                <m:sSub>
                  <m:sSubPr>
                    <m:ctrlPr>
                      <w:ins w:id="2184" w:author="Björn Jörges" w:date="2021-07-04T02:00:00Z">
                        <w:rPr>
                          <w:rFonts w:ascii="Cambria Math" w:hAnsi="Cambria Math"/>
                          <w:i/>
                        </w:rPr>
                      </w:ins>
                    </m:ctrlPr>
                  </m:sSubPr>
                  <m:e>
                    <m:r>
                      <w:ins w:id="2185" w:author="Björn Jörges" w:date="2021-07-04T02:00:00Z">
                        <w:rPr>
                          <w:rFonts w:ascii="Cambria Math" w:hAnsi="Cambria Math"/>
                        </w:rPr>
                        <m:t>d</m:t>
                      </w:ins>
                    </m:r>
                  </m:e>
                  <m:sub>
                    <m:r>
                      <w:ins w:id="2186" w:author="Björn Jörges" w:date="2021-07-04T02:00:00Z">
                        <w:rPr>
                          <w:rFonts w:ascii="Cambria Math" w:hAnsi="Cambria Math"/>
                        </w:rPr>
                        <m:t>Ball Cloud</m:t>
                      </w:ins>
                    </m:r>
                  </m:sub>
                </m:sSub>
                <m:r>
                  <w:ins w:id="2187" w:author="Björn Jörges" w:date="2021-07-04T02:00:00Z">
                    <w:rPr>
                      <w:rFonts w:ascii="Cambria Math" w:hAnsi="Cambria Math"/>
                    </w:rPr>
                    <m:t>+</m:t>
                  </w:ins>
                </m:r>
                <m:d>
                  <m:dPr>
                    <m:endChr m:val="|"/>
                    <m:ctrlPr>
                      <w:ins w:id="2188" w:author="Björn Jörges" w:date="2021-07-04T02:00:00Z">
                        <w:rPr>
                          <w:rFonts w:ascii="Cambria Math" w:hAnsi="Cambria Math"/>
                          <w:i/>
                        </w:rPr>
                      </w:ins>
                    </m:ctrlPr>
                  </m:dPr>
                  <m:e>
                    <m:r>
                      <w:ins w:id="2189" w:author="Björn Jörges" w:date="2021-07-04T02:00:00Z">
                        <w:rPr>
                          <w:rFonts w:ascii="Cambria Math" w:hAnsi="Cambria Math"/>
                        </w:rPr>
                        <m:t>Spee</m:t>
                      </w:ins>
                    </m:r>
                    <m:sSub>
                      <m:sSubPr>
                        <m:ctrlPr>
                          <w:ins w:id="2190" w:author="Björn Jörges" w:date="2021-07-04T02:00:00Z">
                            <w:rPr>
                              <w:rFonts w:ascii="Cambria Math" w:hAnsi="Cambria Math"/>
                              <w:i/>
                            </w:rPr>
                          </w:ins>
                        </m:ctrlPr>
                      </m:sSubPr>
                      <m:e>
                        <m:r>
                          <w:ins w:id="2191" w:author="Björn Jörges" w:date="2021-07-04T02:00:00Z">
                            <w:rPr>
                              <w:rFonts w:ascii="Cambria Math" w:hAnsi="Cambria Math"/>
                            </w:rPr>
                            <m:t>d</m:t>
                          </w:ins>
                        </m:r>
                      </m:e>
                      <m:sub>
                        <m:r>
                          <w:ins w:id="2192" w:author="Björn Jörges" w:date="2021-07-04T02:00:00Z">
                            <w:rPr>
                              <w:rFonts w:ascii="Cambria Math" w:hAnsi="Cambria Math"/>
                            </w:rPr>
                            <m:t xml:space="preserve">Ball Cloud </m:t>
                          </w:ins>
                        </m:r>
                      </m:sub>
                    </m:sSub>
                  </m:e>
                </m:d>
                <m:r>
                  <w:ins w:id="2193" w:author="Björn Jörges" w:date="2021-07-04T02:00:00Z">
                    <w:rPr>
                      <w:rFonts w:ascii="Cambria Math" w:hAnsi="Cambria Math"/>
                    </w:rPr>
                    <m:t>Subject)+(Spee</m:t>
                  </w:ins>
                </m:r>
                <m:sSub>
                  <m:sSubPr>
                    <m:ctrlPr>
                      <w:ins w:id="2194" w:author="Björn Jörges" w:date="2021-07-04T02:00:00Z">
                        <w:rPr>
                          <w:rFonts w:ascii="Cambria Math" w:hAnsi="Cambria Math"/>
                          <w:i/>
                        </w:rPr>
                      </w:ins>
                    </m:ctrlPr>
                  </m:sSubPr>
                  <m:e>
                    <m:r>
                      <w:ins w:id="2195" w:author="Björn Jörges" w:date="2021-07-04T02:00:00Z">
                        <w:rPr>
                          <w:rFonts w:ascii="Cambria Math" w:hAnsi="Cambria Math"/>
                        </w:rPr>
                        <m:t>d</m:t>
                      </w:ins>
                    </m:r>
                  </m:e>
                  <m:sub>
                    <m:r>
                      <w:ins w:id="2196" w:author="Björn Jörges" w:date="2021-07-04T02:00:00Z">
                        <w:rPr>
                          <w:rFonts w:ascii="Cambria Math" w:hAnsi="Cambria Math"/>
                        </w:rPr>
                        <m:t>Ball Cloud</m:t>
                      </w:ins>
                    </m:r>
                  </m:sub>
                </m:sSub>
                <m:r>
                  <w:ins w:id="2197" w:author="Björn Jörges" w:date="2021-07-04T02:00:00Z">
                    <w:rPr>
                      <w:rFonts w:ascii="Cambria Math" w:hAnsi="Cambria Math"/>
                    </w:rPr>
                    <m:t xml:space="preserve">| </m:t>
                  </w:ins>
                </m:r>
                <m:sSub>
                  <m:sSubPr>
                    <m:ctrlPr>
                      <w:ins w:id="2198" w:author="Björn Jörges" w:date="2021-07-04T02:00:00Z">
                        <w:rPr>
                          <w:rFonts w:ascii="Cambria Math" w:hAnsi="Cambria Math"/>
                          <w:i/>
                        </w:rPr>
                      </w:ins>
                    </m:ctrlPr>
                  </m:sSubPr>
                  <m:e>
                    <m:r>
                      <w:ins w:id="2199" w:author="Björn Jörges" w:date="2021-07-04T02:00:00Z">
                        <w:rPr>
                          <w:rFonts w:ascii="Cambria Math" w:hAnsi="Cambria Math"/>
                        </w:rPr>
                        <m:t>Speed</m:t>
                      </w:ins>
                    </m:r>
                  </m:e>
                  <m:sub>
                    <m:r>
                      <w:ins w:id="2200" w:author="Björn Jörges" w:date="2021-07-04T02:00:00Z">
                        <w:rPr>
                          <w:rFonts w:ascii="Cambria Math" w:hAnsi="Cambria Math"/>
                        </w:rPr>
                        <m:t>Target</m:t>
                      </w:ins>
                    </m:r>
                  </m:sub>
                </m:sSub>
                <m:r>
                  <w:ins w:id="2201" w:author="Björn Jörges" w:date="2021-07-04T02:00:00Z">
                    <w:rPr>
                      <w:rFonts w:ascii="Cambria Math" w:hAnsi="Cambria Math"/>
                    </w:rPr>
                    <m:t>)</m:t>
                  </w:ins>
                </m:r>
              </m:oMath>
            </m:oMathPara>
          </w:p>
        </w:tc>
        <w:tc>
          <w:tcPr>
            <w:tcW w:w="463" w:type="dxa"/>
          </w:tcPr>
          <w:p w14:paraId="52314F40" w14:textId="77777777" w:rsidR="00266A31" w:rsidRPr="00266A31" w:rsidRDefault="00266A31" w:rsidP="00266A31">
            <w:pPr>
              <w:spacing w:after="160" w:line="259" w:lineRule="auto"/>
              <w:rPr>
                <w:ins w:id="2202" w:author="Björn Jörges" w:date="2021-07-04T02:00:00Z"/>
              </w:rPr>
            </w:pPr>
            <w:ins w:id="2203" w:author="Björn Jörges" w:date="2021-07-04T02:00:00Z">
              <w:r w:rsidRPr="00266A31">
                <w:t>[11]</w:t>
              </w:r>
            </w:ins>
          </w:p>
        </w:tc>
      </w:tr>
      <w:tr w:rsidR="00266A31" w:rsidRPr="00266A31" w14:paraId="456E0BBC" w14:textId="77777777" w:rsidTr="00BB0647">
        <w:trPr>
          <w:ins w:id="2204" w:author="Björn Jörges" w:date="2021-07-04T02:00:00Z"/>
        </w:trPr>
        <w:tc>
          <w:tcPr>
            <w:tcW w:w="9108" w:type="dxa"/>
          </w:tcPr>
          <w:p w14:paraId="2A014145" w14:textId="13C1114C" w:rsidR="00266A31" w:rsidRPr="00266A31" w:rsidRDefault="00266A31" w:rsidP="00266A31">
            <w:pPr>
              <w:spacing w:after="160" w:line="259" w:lineRule="auto"/>
              <w:rPr>
                <w:ins w:id="2205" w:author="Björn Jörges" w:date="2021-07-04T02:00:00Z"/>
              </w:rPr>
            </w:pPr>
            <m:oMathPara>
              <m:oMath>
                <m:r>
                  <w:ins w:id="2206" w:author="Björn Jörges" w:date="2021-07-04T02:00:00Z">
                    <w:rPr>
                      <w:rFonts w:ascii="Cambria Math" w:hAnsi="Cambria Math"/>
                    </w:rPr>
                    <m:t>Response ~ Motion Profile*Difference+</m:t>
                  </w:ins>
                </m:r>
                <m:d>
                  <m:dPr>
                    <m:endChr m:val="|"/>
                    <m:ctrlPr>
                      <w:ins w:id="2207" w:author="Björn Jörges" w:date="2021-07-04T02:00:00Z">
                        <w:rPr>
                          <w:rFonts w:ascii="Cambria Math" w:hAnsi="Cambria Math"/>
                          <w:i/>
                        </w:rPr>
                      </w:ins>
                    </m:ctrlPr>
                  </m:dPr>
                  <m:e>
                    <m:r>
                      <w:ins w:id="2208" w:author="Björn Jörges" w:date="2021-07-04T02:00:00Z">
                        <w:rPr>
                          <w:rFonts w:ascii="Cambria Math" w:hAnsi="Cambria Math"/>
                        </w:rPr>
                        <m:t>Difference+Motion Profile</m:t>
                      </w:ins>
                    </m:r>
                  </m:e>
                </m:d>
                <m:r>
                  <w:ins w:id="2209" w:author="Björn Jörges" w:date="2021-07-04T02:00:00Z">
                    <w:rPr>
                      <w:rFonts w:ascii="Cambria Math" w:hAnsi="Cambria Math"/>
                    </w:rPr>
                    <m:t xml:space="preserve">Subject)+(Difference+Motion Profile| </m:t>
                  </w:ins>
                </m:r>
                <m:sSub>
                  <m:sSubPr>
                    <m:ctrlPr>
                      <w:ins w:id="2210" w:author="Björn Jörges" w:date="2021-07-04T02:00:00Z">
                        <w:rPr>
                          <w:rFonts w:ascii="Cambria Math" w:hAnsi="Cambria Math"/>
                          <w:i/>
                        </w:rPr>
                      </w:ins>
                    </m:ctrlPr>
                  </m:sSubPr>
                  <m:e>
                    <m:r>
                      <w:ins w:id="2211" w:author="Björn Jörges" w:date="2021-07-04T02:00:00Z">
                        <w:rPr>
                          <w:rFonts w:ascii="Cambria Math" w:hAnsi="Cambria Math"/>
                        </w:rPr>
                        <m:t>Speed</m:t>
                      </w:ins>
                    </m:r>
                  </m:e>
                  <m:sub>
                    <m:r>
                      <w:ins w:id="2212" w:author="Björn Jörges" w:date="2021-07-04T02:00:00Z">
                        <w:rPr>
                          <w:rFonts w:ascii="Cambria Math" w:hAnsi="Cambria Math"/>
                        </w:rPr>
                        <m:t>Target</m:t>
                      </w:ins>
                    </m:r>
                  </m:sub>
                </m:sSub>
                <m:r>
                  <w:ins w:id="2213" w:author="Björn Jörges" w:date="2021-07-04T02:00:00Z">
                    <w:rPr>
                      <w:rFonts w:ascii="Cambria Math" w:hAnsi="Cambria Math"/>
                    </w:rPr>
                    <m:t>)</m:t>
                  </w:ins>
                </m:r>
              </m:oMath>
            </m:oMathPara>
          </w:p>
        </w:tc>
        <w:tc>
          <w:tcPr>
            <w:tcW w:w="463" w:type="dxa"/>
          </w:tcPr>
          <w:p w14:paraId="0D31AAB1" w14:textId="77777777" w:rsidR="00266A31" w:rsidRPr="00266A31" w:rsidRDefault="00266A31" w:rsidP="00266A31">
            <w:pPr>
              <w:spacing w:after="160" w:line="259" w:lineRule="auto"/>
              <w:rPr>
                <w:ins w:id="2214" w:author="Björn Jörges" w:date="2021-07-04T02:00:00Z"/>
              </w:rPr>
            </w:pPr>
            <w:ins w:id="2215" w:author="Björn Jörges" w:date="2021-07-04T02:00:00Z">
              <w:r w:rsidRPr="00266A31">
                <w:t>[12]</w:t>
              </w:r>
            </w:ins>
          </w:p>
        </w:tc>
      </w:tr>
      <w:tr w:rsidR="00266A31" w:rsidRPr="00266A31" w14:paraId="358A59AD" w14:textId="77777777" w:rsidTr="00BB0647">
        <w:trPr>
          <w:ins w:id="2216" w:author="Björn Jörges" w:date="2021-07-04T02:00:00Z"/>
        </w:trPr>
        <w:tc>
          <w:tcPr>
            <w:tcW w:w="9108" w:type="dxa"/>
          </w:tcPr>
          <w:p w14:paraId="29C5176C" w14:textId="4D90AD28" w:rsidR="00266A31" w:rsidRPr="00266A31" w:rsidRDefault="00266A31" w:rsidP="00266A31">
            <w:pPr>
              <w:spacing w:after="160" w:line="259" w:lineRule="auto"/>
              <w:rPr>
                <w:ins w:id="2217" w:author="Björn Jörges" w:date="2021-07-04T02:00:00Z"/>
              </w:rPr>
            </w:pPr>
            <m:oMathPara>
              <m:oMath>
                <m:r>
                  <w:ins w:id="2218" w:author="Björn Jörges" w:date="2021-07-04T02:00:00Z">
                    <w:rPr>
                      <w:rFonts w:ascii="Cambria Math" w:hAnsi="Cambria Math"/>
                    </w:rPr>
                    <m:t>Response ~ Subject Motion*Spee</m:t>
                  </w:ins>
                </m:r>
                <m:sSub>
                  <m:sSubPr>
                    <m:ctrlPr>
                      <w:ins w:id="2219" w:author="Björn Jörges" w:date="2021-07-04T02:00:00Z">
                        <w:rPr>
                          <w:rFonts w:ascii="Cambria Math" w:hAnsi="Cambria Math"/>
                          <w:i/>
                        </w:rPr>
                      </w:ins>
                    </m:ctrlPr>
                  </m:sSubPr>
                  <m:e>
                    <m:r>
                      <w:ins w:id="2220" w:author="Björn Jörges" w:date="2021-07-04T02:00:00Z">
                        <w:rPr>
                          <w:rFonts w:ascii="Cambria Math" w:hAnsi="Cambria Math"/>
                        </w:rPr>
                        <m:t>d</m:t>
                      </w:ins>
                    </m:r>
                  </m:e>
                  <m:sub>
                    <m:r>
                      <w:ins w:id="2221" w:author="Björn Jörges" w:date="2021-07-04T02:00:00Z">
                        <w:rPr>
                          <w:rFonts w:ascii="Cambria Math" w:hAnsi="Cambria Math"/>
                        </w:rPr>
                        <m:t>Ball Cloud</m:t>
                      </w:ins>
                    </m:r>
                  </m:sub>
                </m:sSub>
                <m:r>
                  <w:ins w:id="2222" w:author="Björn Jörges" w:date="2021-07-04T02:00:00Z">
                    <w:rPr>
                      <w:rFonts w:ascii="Cambria Math" w:hAnsi="Cambria Math"/>
                    </w:rPr>
                    <m:t>+</m:t>
                  </w:ins>
                </m:r>
                <m:d>
                  <m:dPr>
                    <m:endChr m:val="|"/>
                    <m:ctrlPr>
                      <w:ins w:id="2223" w:author="Björn Jörges" w:date="2021-07-04T02:00:00Z">
                        <w:rPr>
                          <w:rFonts w:ascii="Cambria Math" w:hAnsi="Cambria Math"/>
                          <w:i/>
                        </w:rPr>
                      </w:ins>
                    </m:ctrlPr>
                  </m:dPr>
                  <m:e>
                    <m:r>
                      <w:ins w:id="2224" w:author="Björn Jörges" w:date="2021-07-04T02:00:00Z">
                        <w:rPr>
                          <w:rFonts w:ascii="Cambria Math" w:hAnsi="Cambria Math"/>
                        </w:rPr>
                        <m:t>Spee</m:t>
                      </w:ins>
                    </m:r>
                    <m:sSub>
                      <m:sSubPr>
                        <m:ctrlPr>
                          <w:ins w:id="2225" w:author="Björn Jörges" w:date="2021-07-04T02:00:00Z">
                            <w:rPr>
                              <w:rFonts w:ascii="Cambria Math" w:hAnsi="Cambria Math"/>
                              <w:i/>
                            </w:rPr>
                          </w:ins>
                        </m:ctrlPr>
                      </m:sSubPr>
                      <m:e>
                        <m:r>
                          <w:ins w:id="2226" w:author="Björn Jörges" w:date="2021-07-04T02:00:00Z">
                            <w:rPr>
                              <w:rFonts w:ascii="Cambria Math" w:hAnsi="Cambria Math"/>
                            </w:rPr>
                            <m:t>d</m:t>
                          </w:ins>
                        </m:r>
                      </m:e>
                      <m:sub>
                        <m:r>
                          <w:ins w:id="2227" w:author="Björn Jörges" w:date="2021-07-04T02:00:00Z">
                            <w:rPr>
                              <w:rFonts w:ascii="Cambria Math" w:hAnsi="Cambria Math"/>
                            </w:rPr>
                            <m:t xml:space="preserve">Ball Cloud </m:t>
                          </w:ins>
                        </m:r>
                      </m:sub>
                    </m:sSub>
                    <m:r>
                      <w:ins w:id="2228" w:author="Björn Jörges" w:date="2021-07-04T02:00:00Z">
                        <w:rPr>
                          <w:rFonts w:ascii="Cambria Math" w:hAnsi="Cambria Math"/>
                        </w:rPr>
                        <m:t>+Motion Profile</m:t>
                      </w:ins>
                    </m:r>
                  </m:e>
                </m:d>
                <m:r>
                  <w:ins w:id="2229" w:author="Björn Jörges" w:date="2021-07-04T02:00:00Z">
                    <w:rPr>
                      <w:rFonts w:ascii="Cambria Math" w:hAnsi="Cambria Math"/>
                    </w:rPr>
                    <m:t>Subject)+(Spee</m:t>
                  </w:ins>
                </m:r>
                <m:sSub>
                  <m:sSubPr>
                    <m:ctrlPr>
                      <w:ins w:id="2230" w:author="Björn Jörges" w:date="2021-07-04T02:00:00Z">
                        <w:rPr>
                          <w:rFonts w:ascii="Cambria Math" w:hAnsi="Cambria Math"/>
                          <w:i/>
                        </w:rPr>
                      </w:ins>
                    </m:ctrlPr>
                  </m:sSubPr>
                  <m:e>
                    <m:r>
                      <w:ins w:id="2231" w:author="Björn Jörges" w:date="2021-07-04T02:00:00Z">
                        <w:rPr>
                          <w:rFonts w:ascii="Cambria Math" w:hAnsi="Cambria Math"/>
                        </w:rPr>
                        <m:t>d</m:t>
                      </w:ins>
                    </m:r>
                  </m:e>
                  <m:sub>
                    <m:r>
                      <w:ins w:id="2232" w:author="Björn Jörges" w:date="2021-07-04T02:00:00Z">
                        <w:rPr>
                          <w:rFonts w:ascii="Cambria Math" w:hAnsi="Cambria Math"/>
                        </w:rPr>
                        <m:t>Ball Cloud</m:t>
                      </w:ins>
                    </m:r>
                  </m:sub>
                </m:sSub>
                <m:r>
                  <w:ins w:id="2233" w:author="Björn Jörges" w:date="2021-07-04T02:00:00Z">
                    <w:rPr>
                      <w:rFonts w:ascii="Cambria Math" w:hAnsi="Cambria Math"/>
                    </w:rPr>
                    <m:t xml:space="preserve">+Motion Profile| </m:t>
                  </w:ins>
                </m:r>
                <m:sSub>
                  <m:sSubPr>
                    <m:ctrlPr>
                      <w:ins w:id="2234" w:author="Björn Jörges" w:date="2021-07-04T02:00:00Z">
                        <w:rPr>
                          <w:rFonts w:ascii="Cambria Math" w:hAnsi="Cambria Math"/>
                          <w:i/>
                        </w:rPr>
                      </w:ins>
                    </m:ctrlPr>
                  </m:sSubPr>
                  <m:e>
                    <m:r>
                      <w:ins w:id="2235" w:author="Björn Jörges" w:date="2021-07-04T02:00:00Z">
                        <w:rPr>
                          <w:rFonts w:ascii="Cambria Math" w:hAnsi="Cambria Math"/>
                        </w:rPr>
                        <m:t>Speed</m:t>
                      </w:ins>
                    </m:r>
                  </m:e>
                  <m:sub>
                    <m:r>
                      <w:ins w:id="2236" w:author="Björn Jörges" w:date="2021-07-04T02:00:00Z">
                        <w:rPr>
                          <w:rFonts w:ascii="Cambria Math" w:hAnsi="Cambria Math"/>
                        </w:rPr>
                        <m:t>Target</m:t>
                      </w:ins>
                    </m:r>
                  </m:sub>
                </m:sSub>
                <m:r>
                  <w:ins w:id="2237" w:author="Björn Jörges" w:date="2021-07-04T02:00:00Z">
                    <w:rPr>
                      <w:rFonts w:ascii="Cambria Math" w:hAnsi="Cambria Math"/>
                    </w:rPr>
                    <m:t>)</m:t>
                  </w:ins>
                </m:r>
              </m:oMath>
            </m:oMathPara>
          </w:p>
        </w:tc>
        <w:tc>
          <w:tcPr>
            <w:tcW w:w="463" w:type="dxa"/>
          </w:tcPr>
          <w:p w14:paraId="092041D6" w14:textId="77777777" w:rsidR="00266A31" w:rsidRPr="00266A31" w:rsidRDefault="00266A31" w:rsidP="00266A31">
            <w:pPr>
              <w:spacing w:after="160" w:line="259" w:lineRule="auto"/>
              <w:rPr>
                <w:ins w:id="2238" w:author="Björn Jörges" w:date="2021-07-04T02:00:00Z"/>
              </w:rPr>
            </w:pPr>
            <w:ins w:id="2239" w:author="Björn Jörges" w:date="2021-07-04T02:00:00Z">
              <w:r w:rsidRPr="00266A31">
                <w:t>[13]</w:t>
              </w:r>
            </w:ins>
          </w:p>
        </w:tc>
      </w:tr>
    </w:tbl>
    <w:p w14:paraId="179F1EC3" w14:textId="77777777" w:rsidR="00266A31" w:rsidRPr="00266A31" w:rsidRDefault="00266A31" w:rsidP="00BB0647">
      <w:pPr>
        <w:jc w:val="both"/>
        <w:rPr>
          <w:ins w:id="2240" w:author="Björn Jörges" w:date="2021-07-04T02:00:00Z"/>
        </w:rPr>
      </w:pPr>
      <w:ins w:id="2241" w:author="Björn Jörges" w:date="2021-07-04T02:00:00Z">
        <w:r w:rsidRPr="00266A31">
          <w:t xml:space="preserve">To assess that these model specifications were a better fit than the ones proposed in the original pre-registration, we used Likelihood Ratio Tests which allow to compare the fit of two statistical models and ascertain which is more adequate for the data at hand. </w:t>
        </w:r>
      </w:ins>
    </w:p>
    <w:p w14:paraId="4E6BDB4E" w14:textId="77777777" w:rsidR="00266A31" w:rsidRPr="00266A31" w:rsidRDefault="00266A31" w:rsidP="00BB0647">
      <w:pPr>
        <w:jc w:val="both"/>
        <w:rPr>
          <w:ins w:id="2242" w:author="Björn Jörges" w:date="2021-07-04T02:00:00Z"/>
        </w:rPr>
      </w:pPr>
      <w:ins w:id="2243" w:author="Björn Jörges" w:date="2021-07-04T02:00:00Z">
        <w:r w:rsidRPr="00266A31">
          <w:t>We fitted these models for each condition (Main Experimental Condition, Blank Wall Condition, Moving Wall Condition) separately and compared successively whether Model 11 was significantly better than Model 10, then if Model 12 was better than Model 11 and finally if Model 13 was better than Model 12. We found that Model 11 was better than Model 10 for all conditions (with p &lt; 0.001 for all conditions). Model 12 was better than Model 11 for the Main Experimental Condition (p = 0.036) and the Blank Wall Condition (p = 0.002), but not for the Moving Wall Condition (p = 1). For the Moving Wall Condition, we therefore compared Model 13 to Model 11. For the other two conditions, we compared Model 13 and Model 12. For the Main Experimental Condition and the Blank Wall Condition, Model 13 was better than Model 12 (p &lt; 0.001), and for the Moving Wall Condition, Model 13 was better than Model 11 (p = 0.039). We thus used the model specification laid out in Equation 13 for all analyses.</w:t>
        </w:r>
      </w:ins>
    </w:p>
    <w:p w14:paraId="1AC92F95" w14:textId="77777777" w:rsidR="00266A31" w:rsidRPr="00266A31" w:rsidRDefault="00266A31" w:rsidP="00266A31">
      <w:pPr>
        <w:rPr>
          <w:ins w:id="2244" w:author="Björn Jörges" w:date="2021-07-04T02:00:00Z"/>
        </w:rPr>
      </w:pPr>
    </w:p>
    <w:p w14:paraId="33331E5A" w14:textId="77777777" w:rsidR="00266A31" w:rsidRPr="00266A31" w:rsidRDefault="00266A31" w:rsidP="00BB0647">
      <w:pPr>
        <w:numPr>
          <w:ilvl w:val="0"/>
          <w:numId w:val="8"/>
        </w:numPr>
        <w:rPr>
          <w:ins w:id="2245" w:author="Björn Jörges" w:date="2021-07-04T02:00:00Z"/>
        </w:rPr>
      </w:pPr>
      <w:ins w:id="2246" w:author="Björn Jörges" w:date="2021-07-04T02:00:00Z">
        <w:r w:rsidRPr="00266A31">
          <w:lastRenderedPageBreak/>
          <w:t>Main results according to the original analysis plan</w:t>
        </w:r>
      </w:ins>
    </w:p>
    <w:p w14:paraId="4B203784" w14:textId="77777777" w:rsidR="00266A31" w:rsidRPr="00266A31" w:rsidRDefault="00266A31" w:rsidP="00BB0647">
      <w:pPr>
        <w:rPr>
          <w:ins w:id="2247" w:author="Björn Jörges" w:date="2021-07-04T02:00:00Z"/>
        </w:rPr>
      </w:pPr>
      <w:ins w:id="2248" w:author="Björn Jörges" w:date="2021-07-04T02:00:00Z">
        <w:r w:rsidRPr="00266A31">
          <w:t>For full transparency, we further report the results when following the original analysis plan, that is, using the model specification described in Equation 10 and without any outlier analysis.</w:t>
        </w:r>
      </w:ins>
    </w:p>
    <w:p w14:paraId="2DFE8E1C" w14:textId="77777777" w:rsidR="00266A31" w:rsidRPr="00266A31" w:rsidRDefault="00266A31" w:rsidP="00BB0647">
      <w:pPr>
        <w:rPr>
          <w:ins w:id="2249" w:author="Björn Jörges" w:date="2021-07-04T02:00:00Z"/>
          <w:b/>
          <w:bCs/>
        </w:rPr>
      </w:pPr>
      <w:ins w:id="2250" w:author="Björn Jörges" w:date="2021-07-04T02:00:00Z">
        <w:r w:rsidRPr="00266A31">
          <w:rPr>
            <w:b/>
            <w:bCs/>
          </w:rPr>
          <w:t>Main experimental condition</w:t>
        </w:r>
      </w:ins>
    </w:p>
    <w:p w14:paraId="199E82C5" w14:textId="77777777" w:rsidR="00266A31" w:rsidRPr="00266A31" w:rsidRDefault="00266A31" w:rsidP="00BB0647">
      <w:pPr>
        <w:jc w:val="both"/>
        <w:rPr>
          <w:ins w:id="2251" w:author="Björn Jörges" w:date="2021-07-04T02:00:00Z"/>
        </w:rPr>
      </w:pPr>
      <w:ins w:id="2252" w:author="Björn Jörges" w:date="2021-07-04T02:00:00Z">
        <w:r w:rsidRPr="00266A31">
          <w:t xml:space="preserve">When following the original data analysis plan (without removing any outliers and using the difference between test and comparison speed as independent variable), the test model for precision (Equation 4) was still significantly better than the null model (Equation 5; p &lt; 0.001). In the same vein, the PSE test model (Equation 6) was significantly better than the PSE null model (Equation 7; p = 0.006). Please see </w:t>
        </w:r>
        <w:r w:rsidRPr="00266A31">
          <w:fldChar w:fldCharType="begin"/>
        </w:r>
        <w:r w:rsidRPr="00266A31">
          <w:instrText xml:space="preserve"> REF _Ref74708910 \h  \* MERGEFORMAT </w:instrText>
        </w:r>
        <w:r w:rsidRPr="00266A31">
          <w:fldChar w:fldCharType="separate"/>
        </w:r>
        <w:r w:rsidRPr="00266A31">
          <w:t>Table 7</w:t>
        </w:r>
        <w:r w:rsidRPr="00266A31">
          <w:rPr>
            <w:lang w:val="de-DE"/>
          </w:rPr>
          <w:fldChar w:fldCharType="end"/>
        </w:r>
        <w:r w:rsidRPr="00266A31">
          <w:t xml:space="preserve"> for regression coefficients, standard errors and 95% confidence intervals for the corresponding exploratory analyses for the full model (Equation 4) used for the exploratory analyses.</w:t>
        </w:r>
      </w:ins>
    </w:p>
    <w:p w14:paraId="710B74B0" w14:textId="77777777" w:rsidR="00266A31" w:rsidRPr="00266A31" w:rsidRDefault="00266A31" w:rsidP="00266A31">
      <w:pPr>
        <w:rPr>
          <w:ins w:id="2253" w:author="Björn Jörges" w:date="2021-07-04T02:00:00Z"/>
          <w:i/>
          <w:iCs/>
        </w:rPr>
      </w:pPr>
      <w:bookmarkStart w:id="2254" w:name="_Ref74708910"/>
      <w:ins w:id="2255" w:author="Björn Jörges" w:date="2021-07-04T02:00:00Z">
        <w:r w:rsidRPr="00266A31">
          <w:rPr>
            <w:i/>
            <w:iCs/>
          </w:rPr>
          <w:t xml:space="preserve">Table </w:t>
        </w:r>
        <w:r w:rsidRPr="00266A31">
          <w:rPr>
            <w:i/>
            <w:iCs/>
          </w:rPr>
          <w:fldChar w:fldCharType="begin"/>
        </w:r>
        <w:r w:rsidRPr="00266A31">
          <w:rPr>
            <w:i/>
            <w:iCs/>
          </w:rPr>
          <w:instrText xml:space="preserve"> SEQ Table \* ARABIC </w:instrText>
        </w:r>
        <w:r w:rsidRPr="00266A31">
          <w:rPr>
            <w:i/>
            <w:iCs/>
          </w:rPr>
          <w:fldChar w:fldCharType="separate"/>
        </w:r>
        <w:r w:rsidRPr="00266A31">
          <w:rPr>
            <w:i/>
            <w:iCs/>
          </w:rPr>
          <w:t>7</w:t>
        </w:r>
        <w:r w:rsidRPr="00266A31">
          <w:rPr>
            <w:lang w:val="de-DE"/>
          </w:rPr>
          <w:fldChar w:fldCharType="end"/>
        </w:r>
        <w:bookmarkEnd w:id="2254"/>
        <w:r w:rsidRPr="00266A31">
          <w:rPr>
            <w:i/>
            <w:iCs/>
          </w:rPr>
          <w:t xml:space="preserve">: As </w:t>
        </w:r>
        <w:r w:rsidRPr="00266A31">
          <w:rPr>
            <w:i/>
            <w:iCs/>
          </w:rPr>
          <w:fldChar w:fldCharType="begin"/>
        </w:r>
        <w:r w:rsidRPr="00266A31">
          <w:rPr>
            <w:i/>
            <w:iCs/>
          </w:rPr>
          <w:instrText xml:space="preserve"> REF _Ref69786963 \h </w:instrText>
        </w:r>
        <w:r w:rsidRPr="00266A31">
          <w:rPr>
            <w:i/>
            <w:iCs/>
          </w:rPr>
        </w:r>
        <w:r w:rsidRPr="00266A31">
          <w:rPr>
            <w:i/>
            <w:iCs/>
          </w:rPr>
          <w:fldChar w:fldCharType="separate"/>
        </w:r>
        <w:r w:rsidRPr="00266A31">
          <w:t>Table 2</w:t>
        </w:r>
        <w:r w:rsidRPr="00266A31">
          <w:rPr>
            <w:lang w:val="de-DE"/>
          </w:rPr>
          <w:fldChar w:fldCharType="end"/>
        </w:r>
        <w:r w:rsidRPr="00266A31">
          <w:rPr>
            <w:i/>
            <w:iCs/>
          </w:rPr>
          <w:t>, but for the full dataset without removing any outliers.</w:t>
        </w:r>
      </w:ins>
    </w:p>
    <w:bookmarkStart w:id="2256" w:name="_MON_1682294713"/>
    <w:bookmarkEnd w:id="2256"/>
    <w:p w14:paraId="5F887BD2" w14:textId="77777777" w:rsidR="00266A31" w:rsidRPr="00266A31" w:rsidRDefault="00266A31" w:rsidP="00266A31">
      <w:pPr>
        <w:rPr>
          <w:ins w:id="2257" w:author="Björn Jörges" w:date="2021-07-04T02:00:00Z"/>
        </w:rPr>
      </w:pPr>
      <w:ins w:id="2258" w:author="Björn Jörges" w:date="2021-07-04T02:00:00Z">
        <w:r w:rsidRPr="00266A31">
          <w:object w:dxaOrig="9020" w:dyaOrig="3505" w14:anchorId="1102C742">
            <v:shape id="_x0000_i1070" type="#_x0000_t75" style="width:450.25pt;height:175.15pt" o:ole="">
              <v:imagedata r:id="rId23" o:title=""/>
            </v:shape>
            <o:OLEObject Type="Embed" ProgID="Excel.Sheet.12" ShapeID="_x0000_i1070" DrawAspect="Content" ObjectID="_1686870067" r:id="rId24"/>
          </w:object>
        </w:r>
      </w:ins>
    </w:p>
    <w:p w14:paraId="1203191C" w14:textId="77777777" w:rsidR="00266A31" w:rsidRPr="00266A31" w:rsidRDefault="00266A31" w:rsidP="00266A31">
      <w:pPr>
        <w:rPr>
          <w:ins w:id="2259" w:author="Björn Jörges" w:date="2021-07-04T02:00:00Z"/>
          <w:b/>
          <w:bCs/>
        </w:rPr>
      </w:pPr>
      <w:ins w:id="2260" w:author="Björn Jörges" w:date="2021-07-04T02:00:00Z">
        <w:r w:rsidRPr="00266A31">
          <w:rPr>
            <w:b/>
            <w:bCs/>
          </w:rPr>
          <w:t>Blank Wall Condition</w:t>
        </w:r>
      </w:ins>
    </w:p>
    <w:p w14:paraId="1BE6F747" w14:textId="56A460E0" w:rsidR="00266A31" w:rsidRPr="00266A31" w:rsidRDefault="00266A31" w:rsidP="00BB0647">
      <w:pPr>
        <w:jc w:val="both"/>
        <w:rPr>
          <w:ins w:id="2261" w:author="Björn Jörges" w:date="2021-07-04T02:00:00Z"/>
        </w:rPr>
      </w:pPr>
      <w:ins w:id="2262" w:author="Björn Jörges" w:date="2021-07-04T02:00:00Z">
        <w:r w:rsidRPr="00266A31">
          <w:t xml:space="preserve">The precision test model (Equation 4) was again better than the corresponding null model (Equation 5; p = 0.028) for the Blank Wall Condition, and the PSE test model (Equation 6) was better than the PSE null model (Equation 7; p = 0.022) as well. </w:t>
        </w:r>
        <w:r w:rsidRPr="00266A31">
          <w:fldChar w:fldCharType="begin"/>
        </w:r>
        <w:r w:rsidRPr="00266A31">
          <w:instrText xml:space="preserve"> REF _Ref75396080 \h </w:instrText>
        </w:r>
      </w:ins>
      <w:r w:rsidR="00030D2A">
        <w:instrText xml:space="preserve"> \* MERGEFORMAT </w:instrText>
      </w:r>
      <w:ins w:id="2263" w:author="Björn Jörges" w:date="2021-07-04T02:00:00Z">
        <w:r w:rsidRPr="00266A31">
          <w:fldChar w:fldCharType="separate"/>
        </w:r>
        <w:r w:rsidRPr="00266A31">
          <w:rPr>
            <w:i/>
            <w:iCs/>
          </w:rPr>
          <w:t>Table 8</w:t>
        </w:r>
        <w:r w:rsidRPr="00266A31">
          <w:rPr>
            <w:lang w:val="de-DE"/>
          </w:rPr>
          <w:fldChar w:fldCharType="end"/>
        </w:r>
        <w:r w:rsidRPr="00266A31">
          <w:t xml:space="preserve"> displays the regression coefficients, standard errors and 95% confidence intervals for the full model (Equation 4) used for the exploratory analyses.</w:t>
        </w:r>
      </w:ins>
    </w:p>
    <w:p w14:paraId="06A929CD" w14:textId="77777777" w:rsidR="00266A31" w:rsidRPr="00266A31" w:rsidRDefault="00266A31" w:rsidP="00266A31">
      <w:pPr>
        <w:rPr>
          <w:ins w:id="2264" w:author="Björn Jörges" w:date="2021-07-04T02:00:00Z"/>
          <w:i/>
          <w:iCs/>
        </w:rPr>
      </w:pPr>
      <w:bookmarkStart w:id="2265" w:name="_Ref75396080"/>
      <w:ins w:id="2266" w:author="Björn Jörges" w:date="2021-07-04T02:00:00Z">
        <w:r w:rsidRPr="00266A31">
          <w:rPr>
            <w:i/>
            <w:iCs/>
          </w:rPr>
          <w:t xml:space="preserve">Table </w:t>
        </w:r>
        <w:r w:rsidRPr="00266A31">
          <w:rPr>
            <w:i/>
            <w:iCs/>
          </w:rPr>
          <w:fldChar w:fldCharType="begin"/>
        </w:r>
        <w:r w:rsidRPr="00266A31">
          <w:rPr>
            <w:i/>
            <w:iCs/>
          </w:rPr>
          <w:instrText xml:space="preserve"> SEQ Table \* ARABIC </w:instrText>
        </w:r>
        <w:r w:rsidRPr="00266A31">
          <w:rPr>
            <w:i/>
            <w:iCs/>
          </w:rPr>
          <w:fldChar w:fldCharType="separate"/>
        </w:r>
        <w:r w:rsidRPr="00266A31">
          <w:rPr>
            <w:i/>
            <w:iCs/>
          </w:rPr>
          <w:t>8</w:t>
        </w:r>
        <w:r w:rsidRPr="00266A31">
          <w:rPr>
            <w:lang w:val="de-DE"/>
          </w:rPr>
          <w:fldChar w:fldCharType="end"/>
        </w:r>
        <w:bookmarkEnd w:id="2265"/>
        <w:r w:rsidRPr="00266A31">
          <w:rPr>
            <w:i/>
            <w:iCs/>
          </w:rPr>
          <w:t xml:space="preserve">: As </w:t>
        </w:r>
        <w:r w:rsidRPr="00266A31">
          <w:rPr>
            <w:i/>
            <w:iCs/>
          </w:rPr>
          <w:fldChar w:fldCharType="begin"/>
        </w:r>
        <w:r w:rsidRPr="00266A31">
          <w:rPr>
            <w:i/>
            <w:iCs/>
          </w:rPr>
          <w:instrText xml:space="preserve"> REF _Ref73582469 \h  \* MERGEFORMAT </w:instrText>
        </w:r>
        <w:r w:rsidRPr="00266A31">
          <w:rPr>
            <w:i/>
            <w:iCs/>
          </w:rPr>
        </w:r>
        <w:r w:rsidRPr="00266A31">
          <w:rPr>
            <w:i/>
            <w:iCs/>
          </w:rPr>
          <w:fldChar w:fldCharType="separate"/>
        </w:r>
        <w:r w:rsidRPr="00266A31">
          <w:rPr>
            <w:i/>
            <w:iCs/>
          </w:rPr>
          <w:t>Table 3</w:t>
        </w:r>
        <w:r w:rsidRPr="00266A31">
          <w:rPr>
            <w:lang w:val="de-DE"/>
          </w:rPr>
          <w:fldChar w:fldCharType="end"/>
        </w:r>
        <w:r w:rsidRPr="00266A31">
          <w:rPr>
            <w:i/>
            <w:iCs/>
          </w:rPr>
          <w:t>, but for the full dataset without removing any outliers.</w:t>
        </w:r>
      </w:ins>
    </w:p>
    <w:bookmarkStart w:id="2267" w:name="_MON_1682294745"/>
    <w:bookmarkEnd w:id="2267"/>
    <w:p w14:paraId="22B54A22" w14:textId="77777777" w:rsidR="00266A31" w:rsidRPr="00266A31" w:rsidRDefault="00266A31" w:rsidP="00266A31">
      <w:pPr>
        <w:rPr>
          <w:ins w:id="2268" w:author="Björn Jörges" w:date="2021-07-04T02:00:00Z"/>
        </w:rPr>
      </w:pPr>
      <w:ins w:id="2269" w:author="Björn Jörges" w:date="2021-07-04T02:00:00Z">
        <w:r w:rsidRPr="00266A31">
          <w:object w:dxaOrig="9020" w:dyaOrig="3505" w14:anchorId="32A2F902">
            <v:shape id="_x0000_i1071" type="#_x0000_t75" style="width:450.25pt;height:175.15pt" o:ole="">
              <v:imagedata r:id="rId25" o:title=""/>
            </v:shape>
            <o:OLEObject Type="Embed" ProgID="Excel.Sheet.12" ShapeID="_x0000_i1071" DrawAspect="Content" ObjectID="_1686870068" r:id="rId26"/>
          </w:object>
        </w:r>
      </w:ins>
    </w:p>
    <w:p w14:paraId="1FE9B7B8" w14:textId="77777777" w:rsidR="00266A31" w:rsidRPr="00266A31" w:rsidRDefault="00266A31" w:rsidP="00266A31">
      <w:pPr>
        <w:rPr>
          <w:ins w:id="2270" w:author="Björn Jörges" w:date="2021-07-04T02:00:00Z"/>
          <w:b/>
          <w:bCs/>
        </w:rPr>
      </w:pPr>
      <w:ins w:id="2271" w:author="Björn Jörges" w:date="2021-07-04T02:00:00Z">
        <w:r w:rsidRPr="00266A31">
          <w:rPr>
            <w:b/>
            <w:bCs/>
          </w:rPr>
          <w:t>Moving Wall Condition</w:t>
        </w:r>
      </w:ins>
    </w:p>
    <w:p w14:paraId="6439DE9D" w14:textId="4A039A54" w:rsidR="00266A31" w:rsidRPr="00266A31" w:rsidRDefault="00266A31" w:rsidP="00BB0647">
      <w:pPr>
        <w:jc w:val="both"/>
        <w:rPr>
          <w:ins w:id="2272" w:author="Björn Jörges" w:date="2021-07-04T02:00:00Z"/>
        </w:rPr>
      </w:pPr>
      <w:ins w:id="2273" w:author="Björn Jörges" w:date="2021-07-04T02:00:00Z">
        <w:r w:rsidRPr="00266A31">
          <w:t xml:space="preserve">The precision test model (Equation 4) was significantly better than the null model (Equation 5; p &lt; 0.001) for the Moving Wall Condition and the PSE test model (Equation 6) was significantly better than the null model (Equation 7; p &lt; 0.001). In </w:t>
        </w:r>
        <w:r w:rsidRPr="00266A31">
          <w:fldChar w:fldCharType="begin"/>
        </w:r>
        <w:r w:rsidRPr="00266A31">
          <w:instrText xml:space="preserve"> REF _Ref75396106 \h </w:instrText>
        </w:r>
      </w:ins>
      <w:r w:rsidR="00030D2A">
        <w:instrText xml:space="preserve"> \* MERGEFORMAT </w:instrText>
      </w:r>
      <w:ins w:id="2274" w:author="Björn Jörges" w:date="2021-07-04T02:00:00Z">
        <w:r w:rsidRPr="00266A31">
          <w:fldChar w:fldCharType="separate"/>
        </w:r>
        <w:r w:rsidRPr="00266A31">
          <w:t>Table 9</w:t>
        </w:r>
        <w:r w:rsidRPr="00266A31">
          <w:rPr>
            <w:lang w:val="de-DE"/>
          </w:rPr>
          <w:fldChar w:fldCharType="end"/>
        </w:r>
        <w:r w:rsidRPr="00266A31">
          <w:t>, we detail the regression coefficients, standard errors and 95% confidence intervals for the full model (Equation 4) used for the exploratory analyses.</w:t>
        </w:r>
      </w:ins>
    </w:p>
    <w:p w14:paraId="1B1E25E6" w14:textId="77777777" w:rsidR="00266A31" w:rsidRPr="00266A31" w:rsidRDefault="00266A31" w:rsidP="00BB0647">
      <w:pPr>
        <w:rPr>
          <w:ins w:id="2275" w:author="Björn Jörges" w:date="2021-07-04T02:00:00Z"/>
          <w:i/>
          <w:iCs/>
        </w:rPr>
      </w:pPr>
      <w:bookmarkStart w:id="2276" w:name="_Ref75396106"/>
      <w:ins w:id="2277" w:author="Björn Jörges" w:date="2021-07-04T02:00:00Z">
        <w:r w:rsidRPr="00266A31">
          <w:rPr>
            <w:i/>
            <w:iCs/>
          </w:rPr>
          <w:t xml:space="preserve">Table </w:t>
        </w:r>
        <w:r w:rsidRPr="00266A31">
          <w:rPr>
            <w:i/>
            <w:iCs/>
          </w:rPr>
          <w:fldChar w:fldCharType="begin"/>
        </w:r>
        <w:r w:rsidRPr="00266A31">
          <w:rPr>
            <w:i/>
            <w:iCs/>
          </w:rPr>
          <w:instrText xml:space="preserve"> SEQ Table \* ARABIC </w:instrText>
        </w:r>
        <w:r w:rsidRPr="00266A31">
          <w:rPr>
            <w:i/>
            <w:iCs/>
          </w:rPr>
          <w:fldChar w:fldCharType="separate"/>
        </w:r>
        <w:r w:rsidRPr="00266A31">
          <w:rPr>
            <w:i/>
            <w:iCs/>
          </w:rPr>
          <w:t>9</w:t>
        </w:r>
        <w:r w:rsidRPr="00266A31">
          <w:rPr>
            <w:lang w:val="de-DE"/>
          </w:rPr>
          <w:fldChar w:fldCharType="end"/>
        </w:r>
        <w:bookmarkEnd w:id="2276"/>
        <w:r w:rsidRPr="00266A31">
          <w:rPr>
            <w:i/>
            <w:iCs/>
          </w:rPr>
          <w:t xml:space="preserve">: As </w:t>
        </w:r>
        <w:r w:rsidRPr="00266A31">
          <w:rPr>
            <w:i/>
            <w:iCs/>
          </w:rPr>
          <w:fldChar w:fldCharType="begin"/>
        </w:r>
        <w:r w:rsidRPr="00266A31">
          <w:rPr>
            <w:i/>
            <w:iCs/>
          </w:rPr>
          <w:instrText xml:space="preserve"> REF _Ref73582492 \h </w:instrText>
        </w:r>
        <w:r w:rsidRPr="00266A31">
          <w:rPr>
            <w:i/>
            <w:iCs/>
          </w:rPr>
        </w:r>
        <w:r w:rsidRPr="00266A31">
          <w:rPr>
            <w:i/>
            <w:iCs/>
          </w:rPr>
          <w:fldChar w:fldCharType="separate"/>
        </w:r>
        <w:r w:rsidRPr="00266A31">
          <w:rPr>
            <w:i/>
            <w:iCs/>
          </w:rPr>
          <w:t>Table 4</w:t>
        </w:r>
        <w:r w:rsidRPr="00266A31">
          <w:rPr>
            <w:lang w:val="de-DE"/>
          </w:rPr>
          <w:fldChar w:fldCharType="end"/>
        </w:r>
        <w:r w:rsidRPr="00266A31">
          <w:rPr>
            <w:i/>
            <w:iCs/>
          </w:rPr>
          <w:t>, but for the full dataset without removing any outliers.</w:t>
        </w:r>
      </w:ins>
    </w:p>
    <w:bookmarkStart w:id="2278" w:name="_MON_1682294773"/>
    <w:bookmarkEnd w:id="2278"/>
    <w:p w14:paraId="208F8085" w14:textId="6EA09B81" w:rsidR="006C0BE7" w:rsidRPr="00BB0647" w:rsidRDefault="00266A31" w:rsidP="00BB0647">
      <w:pPr>
        <w:rPr>
          <w:lang w:val="de-DE"/>
        </w:rPr>
      </w:pPr>
      <w:ins w:id="2279" w:author="Björn Jörges" w:date="2021-07-04T02:00:00Z">
        <w:r w:rsidRPr="00266A31">
          <w:object w:dxaOrig="9020" w:dyaOrig="3505" w14:anchorId="313786E3">
            <v:shape id="_x0000_i1072" type="#_x0000_t75" style="width:450.25pt;height:175.15pt" o:ole="">
              <v:imagedata r:id="rId27" o:title=""/>
            </v:shape>
            <o:OLEObject Type="Embed" ProgID="Excel.Sheet.12" ShapeID="_x0000_i1072" DrawAspect="Content" ObjectID="_1686870069" r:id="rId28"/>
          </w:object>
        </w:r>
      </w:ins>
    </w:p>
    <w:sectPr w:rsidR="006C0BE7" w:rsidRPr="00BB0647" w:rsidSect="000A7FCE">
      <w:footerReference w:type="default" r:id="rId2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8384D" w14:textId="77777777" w:rsidR="002826E1" w:rsidRDefault="002826E1" w:rsidP="00AD3F26">
      <w:pPr>
        <w:spacing w:after="0" w:line="240" w:lineRule="auto"/>
      </w:pPr>
      <w:r>
        <w:separator/>
      </w:r>
    </w:p>
  </w:endnote>
  <w:endnote w:type="continuationSeparator" w:id="0">
    <w:p w14:paraId="30C8A0AC" w14:textId="77777777" w:rsidR="002826E1" w:rsidRDefault="002826E1"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6695427"/>
      <w:docPartObj>
        <w:docPartGallery w:val="Page Numbers (Bottom of Page)"/>
        <w:docPartUnique/>
      </w:docPartObj>
    </w:sdtPr>
    <w:sdtEndPr>
      <w:rPr>
        <w:noProof/>
      </w:rPr>
    </w:sdtEndPr>
    <w:sdtContent>
      <w:p w14:paraId="7E14B59F" w14:textId="41C1D9BC" w:rsidR="00815D4B" w:rsidRDefault="00815D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E52B27" w14:textId="77777777" w:rsidR="00815D4B" w:rsidRDefault="00815D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236ED" w14:textId="77777777" w:rsidR="002826E1" w:rsidRDefault="002826E1" w:rsidP="00AD3F26">
      <w:pPr>
        <w:spacing w:after="0" w:line="240" w:lineRule="auto"/>
      </w:pPr>
      <w:r>
        <w:separator/>
      </w:r>
    </w:p>
  </w:footnote>
  <w:footnote w:type="continuationSeparator" w:id="0">
    <w:p w14:paraId="21A95737" w14:textId="77777777" w:rsidR="002826E1" w:rsidRDefault="002826E1"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F14B3"/>
    <w:multiLevelType w:val="hybridMultilevel"/>
    <w:tmpl w:val="03FAD996"/>
    <w:lvl w:ilvl="0" w:tplc="5F28D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58765D8"/>
    <w:multiLevelType w:val="hybridMultilevel"/>
    <w:tmpl w:val="DCFAF8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091A88"/>
    <w:multiLevelType w:val="hybridMultilevel"/>
    <w:tmpl w:val="A864B0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E44FA5"/>
    <w:multiLevelType w:val="hybridMultilevel"/>
    <w:tmpl w:val="03FAD996"/>
    <w:lvl w:ilvl="0" w:tplc="5F28D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3D36381"/>
    <w:multiLevelType w:val="hybridMultilevel"/>
    <w:tmpl w:val="1C3C7DC8"/>
    <w:lvl w:ilvl="0" w:tplc="3BBC0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1"/>
  </w:num>
  <w:num w:numId="4">
    <w:abstractNumId w:val="5"/>
  </w:num>
  <w:num w:numId="5">
    <w:abstractNumId w:val="7"/>
  </w:num>
  <w:num w:numId="6">
    <w:abstractNumId w:val="4"/>
  </w:num>
  <w:num w:numId="7">
    <w:abstractNumId w:val="9"/>
  </w:num>
  <w:num w:numId="8">
    <w:abstractNumId w:val="2"/>
  </w:num>
  <w:num w:numId="9">
    <w:abstractNumId w:val="0"/>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3648"/>
    <w:rsid w:val="0000378B"/>
    <w:rsid w:val="00005CDA"/>
    <w:rsid w:val="00006D17"/>
    <w:rsid w:val="000070C3"/>
    <w:rsid w:val="00011B06"/>
    <w:rsid w:val="00012A7C"/>
    <w:rsid w:val="00017375"/>
    <w:rsid w:val="000229AF"/>
    <w:rsid w:val="00025C68"/>
    <w:rsid w:val="00027101"/>
    <w:rsid w:val="00027990"/>
    <w:rsid w:val="00027D49"/>
    <w:rsid w:val="00030D2A"/>
    <w:rsid w:val="00031D2E"/>
    <w:rsid w:val="00031E44"/>
    <w:rsid w:val="0003240F"/>
    <w:rsid w:val="00033D1F"/>
    <w:rsid w:val="0003504B"/>
    <w:rsid w:val="00035057"/>
    <w:rsid w:val="00036386"/>
    <w:rsid w:val="00040C2A"/>
    <w:rsid w:val="00043D46"/>
    <w:rsid w:val="000447FB"/>
    <w:rsid w:val="00045757"/>
    <w:rsid w:val="00047A7F"/>
    <w:rsid w:val="000507AE"/>
    <w:rsid w:val="000510BB"/>
    <w:rsid w:val="00051CDB"/>
    <w:rsid w:val="00052B9B"/>
    <w:rsid w:val="00053752"/>
    <w:rsid w:val="000546B3"/>
    <w:rsid w:val="0005524E"/>
    <w:rsid w:val="00055E4D"/>
    <w:rsid w:val="000566B5"/>
    <w:rsid w:val="0006179C"/>
    <w:rsid w:val="000633A6"/>
    <w:rsid w:val="000638F4"/>
    <w:rsid w:val="00064F37"/>
    <w:rsid w:val="00066AF9"/>
    <w:rsid w:val="00073189"/>
    <w:rsid w:val="00076BFB"/>
    <w:rsid w:val="00077498"/>
    <w:rsid w:val="00090276"/>
    <w:rsid w:val="000939C7"/>
    <w:rsid w:val="00093A2D"/>
    <w:rsid w:val="000979FA"/>
    <w:rsid w:val="000A3FC2"/>
    <w:rsid w:val="000A5303"/>
    <w:rsid w:val="000A61BD"/>
    <w:rsid w:val="000A7FCE"/>
    <w:rsid w:val="000B0DDC"/>
    <w:rsid w:val="000B15DF"/>
    <w:rsid w:val="000B17CA"/>
    <w:rsid w:val="000B3764"/>
    <w:rsid w:val="000B7DCD"/>
    <w:rsid w:val="000C0C29"/>
    <w:rsid w:val="000C3D2A"/>
    <w:rsid w:val="000C5E5E"/>
    <w:rsid w:val="000D394F"/>
    <w:rsid w:val="000D41B4"/>
    <w:rsid w:val="000D42C2"/>
    <w:rsid w:val="000E2D93"/>
    <w:rsid w:val="000E735B"/>
    <w:rsid w:val="000F51D4"/>
    <w:rsid w:val="000F68A2"/>
    <w:rsid w:val="000F7640"/>
    <w:rsid w:val="0010383B"/>
    <w:rsid w:val="001058A1"/>
    <w:rsid w:val="00106148"/>
    <w:rsid w:val="00106AC5"/>
    <w:rsid w:val="00110420"/>
    <w:rsid w:val="001166F1"/>
    <w:rsid w:val="001174B4"/>
    <w:rsid w:val="001214F6"/>
    <w:rsid w:val="00123C24"/>
    <w:rsid w:val="00124045"/>
    <w:rsid w:val="00125292"/>
    <w:rsid w:val="00126E73"/>
    <w:rsid w:val="00132298"/>
    <w:rsid w:val="00133FDB"/>
    <w:rsid w:val="0013402B"/>
    <w:rsid w:val="00136208"/>
    <w:rsid w:val="001363C9"/>
    <w:rsid w:val="0014099D"/>
    <w:rsid w:val="00144E93"/>
    <w:rsid w:val="0014518E"/>
    <w:rsid w:val="00146F09"/>
    <w:rsid w:val="00147458"/>
    <w:rsid w:val="0015188F"/>
    <w:rsid w:val="00152080"/>
    <w:rsid w:val="00153F30"/>
    <w:rsid w:val="0015407E"/>
    <w:rsid w:val="00155F07"/>
    <w:rsid w:val="0015637E"/>
    <w:rsid w:val="001572D1"/>
    <w:rsid w:val="001635B3"/>
    <w:rsid w:val="0016481F"/>
    <w:rsid w:val="00165D2C"/>
    <w:rsid w:val="00165DC4"/>
    <w:rsid w:val="00166294"/>
    <w:rsid w:val="00166897"/>
    <w:rsid w:val="00166D28"/>
    <w:rsid w:val="00167172"/>
    <w:rsid w:val="00167F3C"/>
    <w:rsid w:val="001717CD"/>
    <w:rsid w:val="00173419"/>
    <w:rsid w:val="00176422"/>
    <w:rsid w:val="00176751"/>
    <w:rsid w:val="00176D3B"/>
    <w:rsid w:val="00181D63"/>
    <w:rsid w:val="00185F1E"/>
    <w:rsid w:val="001901D1"/>
    <w:rsid w:val="00192604"/>
    <w:rsid w:val="00192762"/>
    <w:rsid w:val="001A4A0C"/>
    <w:rsid w:val="001A52EA"/>
    <w:rsid w:val="001A7E55"/>
    <w:rsid w:val="001B2BD0"/>
    <w:rsid w:val="001C1DC2"/>
    <w:rsid w:val="001C373D"/>
    <w:rsid w:val="001C3E8A"/>
    <w:rsid w:val="001C451D"/>
    <w:rsid w:val="001C5557"/>
    <w:rsid w:val="001C66E5"/>
    <w:rsid w:val="001D4B95"/>
    <w:rsid w:val="001D5D5C"/>
    <w:rsid w:val="001D6219"/>
    <w:rsid w:val="001E0D77"/>
    <w:rsid w:val="001E1BD6"/>
    <w:rsid w:val="001E295C"/>
    <w:rsid w:val="001E4B8F"/>
    <w:rsid w:val="001E738B"/>
    <w:rsid w:val="001E7658"/>
    <w:rsid w:val="001E7FD0"/>
    <w:rsid w:val="001F0992"/>
    <w:rsid w:val="001F1772"/>
    <w:rsid w:val="001F2328"/>
    <w:rsid w:val="001F4B5E"/>
    <w:rsid w:val="001F500A"/>
    <w:rsid w:val="0020008E"/>
    <w:rsid w:val="00202A21"/>
    <w:rsid w:val="00206EB2"/>
    <w:rsid w:val="00207E6E"/>
    <w:rsid w:val="002100A0"/>
    <w:rsid w:val="0021112B"/>
    <w:rsid w:val="00211BB7"/>
    <w:rsid w:val="00211F1E"/>
    <w:rsid w:val="0021279C"/>
    <w:rsid w:val="0021375E"/>
    <w:rsid w:val="00214442"/>
    <w:rsid w:val="0021621B"/>
    <w:rsid w:val="0022355A"/>
    <w:rsid w:val="00223D5B"/>
    <w:rsid w:val="00227402"/>
    <w:rsid w:val="0023733E"/>
    <w:rsid w:val="00240351"/>
    <w:rsid w:val="00241206"/>
    <w:rsid w:val="00241D12"/>
    <w:rsid w:val="00242D05"/>
    <w:rsid w:val="002468D6"/>
    <w:rsid w:val="00250579"/>
    <w:rsid w:val="0025129F"/>
    <w:rsid w:val="00257022"/>
    <w:rsid w:val="00257DF7"/>
    <w:rsid w:val="00260FC9"/>
    <w:rsid w:val="00262057"/>
    <w:rsid w:val="002631A1"/>
    <w:rsid w:val="00263275"/>
    <w:rsid w:val="002650F2"/>
    <w:rsid w:val="00266A31"/>
    <w:rsid w:val="002765F6"/>
    <w:rsid w:val="00280F38"/>
    <w:rsid w:val="00280FF1"/>
    <w:rsid w:val="002826E1"/>
    <w:rsid w:val="00287D80"/>
    <w:rsid w:val="00294ED7"/>
    <w:rsid w:val="00295E1E"/>
    <w:rsid w:val="00297851"/>
    <w:rsid w:val="002A19B3"/>
    <w:rsid w:val="002A2567"/>
    <w:rsid w:val="002A2FBF"/>
    <w:rsid w:val="002A3494"/>
    <w:rsid w:val="002A6643"/>
    <w:rsid w:val="002A6C4F"/>
    <w:rsid w:val="002A738E"/>
    <w:rsid w:val="002B0AA0"/>
    <w:rsid w:val="002B28A0"/>
    <w:rsid w:val="002B3D22"/>
    <w:rsid w:val="002B4A8F"/>
    <w:rsid w:val="002B78BB"/>
    <w:rsid w:val="002C279E"/>
    <w:rsid w:val="002C3F3F"/>
    <w:rsid w:val="002C49B5"/>
    <w:rsid w:val="002C4E55"/>
    <w:rsid w:val="002C61A1"/>
    <w:rsid w:val="002D1A85"/>
    <w:rsid w:val="002D1EBF"/>
    <w:rsid w:val="002D2119"/>
    <w:rsid w:val="002D49DA"/>
    <w:rsid w:val="002E02CF"/>
    <w:rsid w:val="002E5D3F"/>
    <w:rsid w:val="002E6421"/>
    <w:rsid w:val="002E6C98"/>
    <w:rsid w:val="002E78D3"/>
    <w:rsid w:val="002F15FB"/>
    <w:rsid w:val="002F2808"/>
    <w:rsid w:val="002F45C1"/>
    <w:rsid w:val="002F7BCB"/>
    <w:rsid w:val="00301C9D"/>
    <w:rsid w:val="00302673"/>
    <w:rsid w:val="00302BAF"/>
    <w:rsid w:val="00302E00"/>
    <w:rsid w:val="00302FD3"/>
    <w:rsid w:val="003040A3"/>
    <w:rsid w:val="00304B82"/>
    <w:rsid w:val="00304D07"/>
    <w:rsid w:val="00305905"/>
    <w:rsid w:val="00312DFF"/>
    <w:rsid w:val="00314F28"/>
    <w:rsid w:val="00316CE5"/>
    <w:rsid w:val="003178FA"/>
    <w:rsid w:val="00317E09"/>
    <w:rsid w:val="003207EE"/>
    <w:rsid w:val="00321172"/>
    <w:rsid w:val="00321F13"/>
    <w:rsid w:val="00331280"/>
    <w:rsid w:val="003348F3"/>
    <w:rsid w:val="00334944"/>
    <w:rsid w:val="00340D2B"/>
    <w:rsid w:val="0034142C"/>
    <w:rsid w:val="00341A00"/>
    <w:rsid w:val="00343BCD"/>
    <w:rsid w:val="00344CAC"/>
    <w:rsid w:val="00345380"/>
    <w:rsid w:val="003508FE"/>
    <w:rsid w:val="003539AD"/>
    <w:rsid w:val="00354305"/>
    <w:rsid w:val="00361DDB"/>
    <w:rsid w:val="00365177"/>
    <w:rsid w:val="00365746"/>
    <w:rsid w:val="00365D33"/>
    <w:rsid w:val="003704BA"/>
    <w:rsid w:val="00373890"/>
    <w:rsid w:val="0037406D"/>
    <w:rsid w:val="003751C5"/>
    <w:rsid w:val="00375705"/>
    <w:rsid w:val="00377C3D"/>
    <w:rsid w:val="00380165"/>
    <w:rsid w:val="00380196"/>
    <w:rsid w:val="003810CA"/>
    <w:rsid w:val="003857D3"/>
    <w:rsid w:val="003926C0"/>
    <w:rsid w:val="00396311"/>
    <w:rsid w:val="00396C0F"/>
    <w:rsid w:val="003A0061"/>
    <w:rsid w:val="003A16B7"/>
    <w:rsid w:val="003A2213"/>
    <w:rsid w:val="003A255B"/>
    <w:rsid w:val="003A4B0B"/>
    <w:rsid w:val="003A4EE8"/>
    <w:rsid w:val="003A6F6A"/>
    <w:rsid w:val="003B31B4"/>
    <w:rsid w:val="003B4666"/>
    <w:rsid w:val="003C0B9F"/>
    <w:rsid w:val="003C2DB3"/>
    <w:rsid w:val="003C3190"/>
    <w:rsid w:val="003C3F55"/>
    <w:rsid w:val="003C3F8E"/>
    <w:rsid w:val="003C7753"/>
    <w:rsid w:val="003D27B2"/>
    <w:rsid w:val="003D36DD"/>
    <w:rsid w:val="003E1CB1"/>
    <w:rsid w:val="003E2DAD"/>
    <w:rsid w:val="003E41F8"/>
    <w:rsid w:val="003E7EE7"/>
    <w:rsid w:val="003F05A4"/>
    <w:rsid w:val="003F215D"/>
    <w:rsid w:val="003F29C3"/>
    <w:rsid w:val="003F3404"/>
    <w:rsid w:val="003F3BCC"/>
    <w:rsid w:val="003F7DFE"/>
    <w:rsid w:val="00406CB1"/>
    <w:rsid w:val="0040787E"/>
    <w:rsid w:val="00407B09"/>
    <w:rsid w:val="00410A29"/>
    <w:rsid w:val="00410ABA"/>
    <w:rsid w:val="00413928"/>
    <w:rsid w:val="00413CAE"/>
    <w:rsid w:val="004144B5"/>
    <w:rsid w:val="00415A8A"/>
    <w:rsid w:val="00415B71"/>
    <w:rsid w:val="004164EF"/>
    <w:rsid w:val="00417F2F"/>
    <w:rsid w:val="00420E47"/>
    <w:rsid w:val="004233A3"/>
    <w:rsid w:val="004302BE"/>
    <w:rsid w:val="00433C33"/>
    <w:rsid w:val="00434824"/>
    <w:rsid w:val="004433E5"/>
    <w:rsid w:val="004439E1"/>
    <w:rsid w:val="00443FBD"/>
    <w:rsid w:val="004449D1"/>
    <w:rsid w:val="00446B3D"/>
    <w:rsid w:val="0045065F"/>
    <w:rsid w:val="0045395D"/>
    <w:rsid w:val="004557DA"/>
    <w:rsid w:val="0045758C"/>
    <w:rsid w:val="00457A16"/>
    <w:rsid w:val="0047005B"/>
    <w:rsid w:val="00470EEE"/>
    <w:rsid w:val="00471BF5"/>
    <w:rsid w:val="004725D9"/>
    <w:rsid w:val="00474BF1"/>
    <w:rsid w:val="00474C10"/>
    <w:rsid w:val="00474C1C"/>
    <w:rsid w:val="00476525"/>
    <w:rsid w:val="0048213B"/>
    <w:rsid w:val="00482AAA"/>
    <w:rsid w:val="004834A9"/>
    <w:rsid w:val="004834BA"/>
    <w:rsid w:val="00485411"/>
    <w:rsid w:val="00486941"/>
    <w:rsid w:val="00490655"/>
    <w:rsid w:val="004906A6"/>
    <w:rsid w:val="00493159"/>
    <w:rsid w:val="0049366F"/>
    <w:rsid w:val="00494EA6"/>
    <w:rsid w:val="00496CB1"/>
    <w:rsid w:val="004A2094"/>
    <w:rsid w:val="004A2B67"/>
    <w:rsid w:val="004A5EA3"/>
    <w:rsid w:val="004B278F"/>
    <w:rsid w:val="004B6AC4"/>
    <w:rsid w:val="004C1C9C"/>
    <w:rsid w:val="004C243D"/>
    <w:rsid w:val="004C7B29"/>
    <w:rsid w:val="004C7D83"/>
    <w:rsid w:val="004D2C25"/>
    <w:rsid w:val="004E1A9F"/>
    <w:rsid w:val="004E1B00"/>
    <w:rsid w:val="004E3D5C"/>
    <w:rsid w:val="004E6C2E"/>
    <w:rsid w:val="004F25B6"/>
    <w:rsid w:val="004F4DAA"/>
    <w:rsid w:val="0050253B"/>
    <w:rsid w:val="00504650"/>
    <w:rsid w:val="00504D28"/>
    <w:rsid w:val="005051F7"/>
    <w:rsid w:val="00507488"/>
    <w:rsid w:val="00507D5A"/>
    <w:rsid w:val="00513833"/>
    <w:rsid w:val="00513D3E"/>
    <w:rsid w:val="0051434D"/>
    <w:rsid w:val="00515730"/>
    <w:rsid w:val="00516280"/>
    <w:rsid w:val="00517E8B"/>
    <w:rsid w:val="00521152"/>
    <w:rsid w:val="0052156E"/>
    <w:rsid w:val="00521E26"/>
    <w:rsid w:val="005233FA"/>
    <w:rsid w:val="00523AC0"/>
    <w:rsid w:val="00523C98"/>
    <w:rsid w:val="00524CC3"/>
    <w:rsid w:val="005310F1"/>
    <w:rsid w:val="00533EC6"/>
    <w:rsid w:val="00535F72"/>
    <w:rsid w:val="005435DB"/>
    <w:rsid w:val="005438E9"/>
    <w:rsid w:val="00544D46"/>
    <w:rsid w:val="00546796"/>
    <w:rsid w:val="00550794"/>
    <w:rsid w:val="00552A51"/>
    <w:rsid w:val="0055304A"/>
    <w:rsid w:val="00554841"/>
    <w:rsid w:val="005600F5"/>
    <w:rsid w:val="00561FCB"/>
    <w:rsid w:val="00564A69"/>
    <w:rsid w:val="005653A9"/>
    <w:rsid w:val="00567A74"/>
    <w:rsid w:val="0057257A"/>
    <w:rsid w:val="0057337C"/>
    <w:rsid w:val="00574D8C"/>
    <w:rsid w:val="005768FC"/>
    <w:rsid w:val="0058158D"/>
    <w:rsid w:val="00584E5F"/>
    <w:rsid w:val="00587898"/>
    <w:rsid w:val="00587DCC"/>
    <w:rsid w:val="0059001D"/>
    <w:rsid w:val="00594EF1"/>
    <w:rsid w:val="005A06BE"/>
    <w:rsid w:val="005A1659"/>
    <w:rsid w:val="005A4CA9"/>
    <w:rsid w:val="005A676B"/>
    <w:rsid w:val="005A7FF6"/>
    <w:rsid w:val="005B0199"/>
    <w:rsid w:val="005B48B8"/>
    <w:rsid w:val="005B5264"/>
    <w:rsid w:val="005B78EC"/>
    <w:rsid w:val="005C6B71"/>
    <w:rsid w:val="005C7513"/>
    <w:rsid w:val="005C777B"/>
    <w:rsid w:val="005D229F"/>
    <w:rsid w:val="005D65DF"/>
    <w:rsid w:val="005D74DC"/>
    <w:rsid w:val="005E12BE"/>
    <w:rsid w:val="005E132C"/>
    <w:rsid w:val="005E46EB"/>
    <w:rsid w:val="005E5605"/>
    <w:rsid w:val="005E6F40"/>
    <w:rsid w:val="005E71D6"/>
    <w:rsid w:val="005F01E6"/>
    <w:rsid w:val="005F1756"/>
    <w:rsid w:val="005F422A"/>
    <w:rsid w:val="005F5F77"/>
    <w:rsid w:val="006004E2"/>
    <w:rsid w:val="0060244C"/>
    <w:rsid w:val="00603F12"/>
    <w:rsid w:val="006053D5"/>
    <w:rsid w:val="0060586A"/>
    <w:rsid w:val="00607C27"/>
    <w:rsid w:val="0061078B"/>
    <w:rsid w:val="00610A81"/>
    <w:rsid w:val="00615CEF"/>
    <w:rsid w:val="0062217A"/>
    <w:rsid w:val="006236B0"/>
    <w:rsid w:val="00624628"/>
    <w:rsid w:val="00626889"/>
    <w:rsid w:val="0062693F"/>
    <w:rsid w:val="00626D0F"/>
    <w:rsid w:val="00627514"/>
    <w:rsid w:val="006322B6"/>
    <w:rsid w:val="006351E0"/>
    <w:rsid w:val="00635780"/>
    <w:rsid w:val="00642329"/>
    <w:rsid w:val="00642D3F"/>
    <w:rsid w:val="00650F43"/>
    <w:rsid w:val="006511CB"/>
    <w:rsid w:val="006515B2"/>
    <w:rsid w:val="00654A8F"/>
    <w:rsid w:val="00661830"/>
    <w:rsid w:val="006620E7"/>
    <w:rsid w:val="00662CA7"/>
    <w:rsid w:val="00662DE5"/>
    <w:rsid w:val="00663E4E"/>
    <w:rsid w:val="00664C5F"/>
    <w:rsid w:val="00665407"/>
    <w:rsid w:val="006704B0"/>
    <w:rsid w:val="00671BCE"/>
    <w:rsid w:val="00673081"/>
    <w:rsid w:val="006732A0"/>
    <w:rsid w:val="006778D9"/>
    <w:rsid w:val="00685535"/>
    <w:rsid w:val="00686F57"/>
    <w:rsid w:val="0068777F"/>
    <w:rsid w:val="00692796"/>
    <w:rsid w:val="00695660"/>
    <w:rsid w:val="006A086D"/>
    <w:rsid w:val="006A2426"/>
    <w:rsid w:val="006A777D"/>
    <w:rsid w:val="006B56CF"/>
    <w:rsid w:val="006B71A6"/>
    <w:rsid w:val="006B7672"/>
    <w:rsid w:val="006B79FA"/>
    <w:rsid w:val="006C0BE7"/>
    <w:rsid w:val="006C0DB2"/>
    <w:rsid w:val="006C1047"/>
    <w:rsid w:val="006C405D"/>
    <w:rsid w:val="006C74A0"/>
    <w:rsid w:val="006C7735"/>
    <w:rsid w:val="006D34BB"/>
    <w:rsid w:val="006D3E64"/>
    <w:rsid w:val="006D6C7F"/>
    <w:rsid w:val="006E22F3"/>
    <w:rsid w:val="006F0597"/>
    <w:rsid w:val="006F0DE6"/>
    <w:rsid w:val="006F38B3"/>
    <w:rsid w:val="006F607B"/>
    <w:rsid w:val="00701320"/>
    <w:rsid w:val="00701526"/>
    <w:rsid w:val="00702967"/>
    <w:rsid w:val="00702CAD"/>
    <w:rsid w:val="00703D15"/>
    <w:rsid w:val="00711C4D"/>
    <w:rsid w:val="00715DA3"/>
    <w:rsid w:val="007255DE"/>
    <w:rsid w:val="0073289C"/>
    <w:rsid w:val="00733E88"/>
    <w:rsid w:val="00736090"/>
    <w:rsid w:val="0073656F"/>
    <w:rsid w:val="00740F7C"/>
    <w:rsid w:val="00741F9E"/>
    <w:rsid w:val="00744BDC"/>
    <w:rsid w:val="00745640"/>
    <w:rsid w:val="007478C9"/>
    <w:rsid w:val="00752718"/>
    <w:rsid w:val="00754BE0"/>
    <w:rsid w:val="00754E15"/>
    <w:rsid w:val="00760B08"/>
    <w:rsid w:val="007640BB"/>
    <w:rsid w:val="007765D6"/>
    <w:rsid w:val="007768B1"/>
    <w:rsid w:val="00776D6F"/>
    <w:rsid w:val="00776DDF"/>
    <w:rsid w:val="00785981"/>
    <w:rsid w:val="0079116D"/>
    <w:rsid w:val="00791952"/>
    <w:rsid w:val="00792926"/>
    <w:rsid w:val="007A1A84"/>
    <w:rsid w:val="007A2614"/>
    <w:rsid w:val="007A2668"/>
    <w:rsid w:val="007A3DB0"/>
    <w:rsid w:val="007A78A2"/>
    <w:rsid w:val="007B0D33"/>
    <w:rsid w:val="007B14FB"/>
    <w:rsid w:val="007B46AA"/>
    <w:rsid w:val="007B57FE"/>
    <w:rsid w:val="007B7BA6"/>
    <w:rsid w:val="007C69FE"/>
    <w:rsid w:val="007C7A6A"/>
    <w:rsid w:val="007C7E8B"/>
    <w:rsid w:val="007D0212"/>
    <w:rsid w:val="007D6820"/>
    <w:rsid w:val="007E1D8D"/>
    <w:rsid w:val="007E3785"/>
    <w:rsid w:val="007E3CC9"/>
    <w:rsid w:val="007E5614"/>
    <w:rsid w:val="007E785F"/>
    <w:rsid w:val="007E7EE8"/>
    <w:rsid w:val="007F0446"/>
    <w:rsid w:val="007F25B7"/>
    <w:rsid w:val="007F497D"/>
    <w:rsid w:val="007F61C7"/>
    <w:rsid w:val="00802ACC"/>
    <w:rsid w:val="00802B51"/>
    <w:rsid w:val="0081339A"/>
    <w:rsid w:val="008138E1"/>
    <w:rsid w:val="00814355"/>
    <w:rsid w:val="00815D4B"/>
    <w:rsid w:val="00820A5B"/>
    <w:rsid w:val="00820B2B"/>
    <w:rsid w:val="00820C00"/>
    <w:rsid w:val="00821020"/>
    <w:rsid w:val="00824569"/>
    <w:rsid w:val="00824D90"/>
    <w:rsid w:val="0082661D"/>
    <w:rsid w:val="008277B0"/>
    <w:rsid w:val="00831104"/>
    <w:rsid w:val="0083368F"/>
    <w:rsid w:val="00833E11"/>
    <w:rsid w:val="008366DA"/>
    <w:rsid w:val="00837BC3"/>
    <w:rsid w:val="00841F20"/>
    <w:rsid w:val="00842F42"/>
    <w:rsid w:val="008458E2"/>
    <w:rsid w:val="00845E3F"/>
    <w:rsid w:val="008548D9"/>
    <w:rsid w:val="00856A69"/>
    <w:rsid w:val="008601AF"/>
    <w:rsid w:val="0086035C"/>
    <w:rsid w:val="00860877"/>
    <w:rsid w:val="00861A89"/>
    <w:rsid w:val="00864AC9"/>
    <w:rsid w:val="00864D36"/>
    <w:rsid w:val="0086708A"/>
    <w:rsid w:val="008742E6"/>
    <w:rsid w:val="008806A6"/>
    <w:rsid w:val="00880CF1"/>
    <w:rsid w:val="00881034"/>
    <w:rsid w:val="00883E9F"/>
    <w:rsid w:val="0089067C"/>
    <w:rsid w:val="008923A3"/>
    <w:rsid w:val="0089394E"/>
    <w:rsid w:val="00895417"/>
    <w:rsid w:val="008A361B"/>
    <w:rsid w:val="008A62EF"/>
    <w:rsid w:val="008A7B36"/>
    <w:rsid w:val="008B1A3D"/>
    <w:rsid w:val="008B3B08"/>
    <w:rsid w:val="008B572E"/>
    <w:rsid w:val="008B58D7"/>
    <w:rsid w:val="008B65C4"/>
    <w:rsid w:val="008C00D3"/>
    <w:rsid w:val="008C1071"/>
    <w:rsid w:val="008C26ED"/>
    <w:rsid w:val="008C5E05"/>
    <w:rsid w:val="008D0397"/>
    <w:rsid w:val="008D0B9F"/>
    <w:rsid w:val="008D0BE5"/>
    <w:rsid w:val="008D4B1D"/>
    <w:rsid w:val="008E086D"/>
    <w:rsid w:val="008E2FD6"/>
    <w:rsid w:val="008E402B"/>
    <w:rsid w:val="008E454D"/>
    <w:rsid w:val="008F11E3"/>
    <w:rsid w:val="008F274A"/>
    <w:rsid w:val="008F3F2F"/>
    <w:rsid w:val="008F7AE6"/>
    <w:rsid w:val="009001F4"/>
    <w:rsid w:val="00900F96"/>
    <w:rsid w:val="00901ABF"/>
    <w:rsid w:val="00902561"/>
    <w:rsid w:val="009028AC"/>
    <w:rsid w:val="00904240"/>
    <w:rsid w:val="009053CD"/>
    <w:rsid w:val="00911D65"/>
    <w:rsid w:val="00911FAF"/>
    <w:rsid w:val="00913B18"/>
    <w:rsid w:val="00914809"/>
    <w:rsid w:val="00914F9D"/>
    <w:rsid w:val="00915B4B"/>
    <w:rsid w:val="0092113C"/>
    <w:rsid w:val="0092313C"/>
    <w:rsid w:val="00927B55"/>
    <w:rsid w:val="00930BD6"/>
    <w:rsid w:val="00930D3B"/>
    <w:rsid w:val="00932057"/>
    <w:rsid w:val="0093335D"/>
    <w:rsid w:val="00934B0D"/>
    <w:rsid w:val="00935688"/>
    <w:rsid w:val="009362B7"/>
    <w:rsid w:val="009421B7"/>
    <w:rsid w:val="0094521D"/>
    <w:rsid w:val="0094798B"/>
    <w:rsid w:val="00951A0D"/>
    <w:rsid w:val="009538F9"/>
    <w:rsid w:val="0095530C"/>
    <w:rsid w:val="009564CE"/>
    <w:rsid w:val="0096015C"/>
    <w:rsid w:val="00960CB3"/>
    <w:rsid w:val="009615B4"/>
    <w:rsid w:val="00962151"/>
    <w:rsid w:val="009642EE"/>
    <w:rsid w:val="0096798F"/>
    <w:rsid w:val="00970CED"/>
    <w:rsid w:val="00972562"/>
    <w:rsid w:val="00975658"/>
    <w:rsid w:val="00976145"/>
    <w:rsid w:val="00976982"/>
    <w:rsid w:val="00980901"/>
    <w:rsid w:val="00980BE3"/>
    <w:rsid w:val="0098640E"/>
    <w:rsid w:val="009864F3"/>
    <w:rsid w:val="0099051D"/>
    <w:rsid w:val="00992C42"/>
    <w:rsid w:val="00994115"/>
    <w:rsid w:val="00995761"/>
    <w:rsid w:val="009A3AB1"/>
    <w:rsid w:val="009A4154"/>
    <w:rsid w:val="009A4A35"/>
    <w:rsid w:val="009A5CA7"/>
    <w:rsid w:val="009A607E"/>
    <w:rsid w:val="009B0AA3"/>
    <w:rsid w:val="009B140C"/>
    <w:rsid w:val="009B3163"/>
    <w:rsid w:val="009B3406"/>
    <w:rsid w:val="009C2771"/>
    <w:rsid w:val="009C287D"/>
    <w:rsid w:val="009C2ABB"/>
    <w:rsid w:val="009C5613"/>
    <w:rsid w:val="009C6643"/>
    <w:rsid w:val="009C7052"/>
    <w:rsid w:val="009C7325"/>
    <w:rsid w:val="009C77F0"/>
    <w:rsid w:val="009D1039"/>
    <w:rsid w:val="009D3BEF"/>
    <w:rsid w:val="009D53AE"/>
    <w:rsid w:val="009D6235"/>
    <w:rsid w:val="009D7A73"/>
    <w:rsid w:val="009E4715"/>
    <w:rsid w:val="009E4BFB"/>
    <w:rsid w:val="009E76C6"/>
    <w:rsid w:val="009E7A6F"/>
    <w:rsid w:val="009F00BB"/>
    <w:rsid w:val="009F1665"/>
    <w:rsid w:val="009F488C"/>
    <w:rsid w:val="009F4D14"/>
    <w:rsid w:val="00A008DF"/>
    <w:rsid w:val="00A02176"/>
    <w:rsid w:val="00A02D83"/>
    <w:rsid w:val="00A06459"/>
    <w:rsid w:val="00A10F16"/>
    <w:rsid w:val="00A118DC"/>
    <w:rsid w:val="00A12B74"/>
    <w:rsid w:val="00A14D72"/>
    <w:rsid w:val="00A14FA0"/>
    <w:rsid w:val="00A20428"/>
    <w:rsid w:val="00A21AAC"/>
    <w:rsid w:val="00A22101"/>
    <w:rsid w:val="00A2270B"/>
    <w:rsid w:val="00A26A7D"/>
    <w:rsid w:val="00A304BB"/>
    <w:rsid w:val="00A30A2A"/>
    <w:rsid w:val="00A31C4E"/>
    <w:rsid w:val="00A32094"/>
    <w:rsid w:val="00A32CD4"/>
    <w:rsid w:val="00A351D4"/>
    <w:rsid w:val="00A355D6"/>
    <w:rsid w:val="00A42196"/>
    <w:rsid w:val="00A422E9"/>
    <w:rsid w:val="00A4538A"/>
    <w:rsid w:val="00A46D31"/>
    <w:rsid w:val="00A52D97"/>
    <w:rsid w:val="00A53288"/>
    <w:rsid w:val="00A533D2"/>
    <w:rsid w:val="00A63669"/>
    <w:rsid w:val="00A64213"/>
    <w:rsid w:val="00A6526E"/>
    <w:rsid w:val="00A66145"/>
    <w:rsid w:val="00A71014"/>
    <w:rsid w:val="00A730F7"/>
    <w:rsid w:val="00A73C62"/>
    <w:rsid w:val="00A74F91"/>
    <w:rsid w:val="00A76B32"/>
    <w:rsid w:val="00A8040B"/>
    <w:rsid w:val="00A81839"/>
    <w:rsid w:val="00A81A47"/>
    <w:rsid w:val="00A855B5"/>
    <w:rsid w:val="00A85A33"/>
    <w:rsid w:val="00A90434"/>
    <w:rsid w:val="00A90584"/>
    <w:rsid w:val="00A9120C"/>
    <w:rsid w:val="00A93FE4"/>
    <w:rsid w:val="00AA1AFC"/>
    <w:rsid w:val="00AA2DAC"/>
    <w:rsid w:val="00AA32E7"/>
    <w:rsid w:val="00AA3EE5"/>
    <w:rsid w:val="00AA456F"/>
    <w:rsid w:val="00AA4C9A"/>
    <w:rsid w:val="00AA6538"/>
    <w:rsid w:val="00AA7B31"/>
    <w:rsid w:val="00AA7F42"/>
    <w:rsid w:val="00AB0D92"/>
    <w:rsid w:val="00AB1D5B"/>
    <w:rsid w:val="00AB4640"/>
    <w:rsid w:val="00AC14F1"/>
    <w:rsid w:val="00AC15CB"/>
    <w:rsid w:val="00AC3722"/>
    <w:rsid w:val="00AC39B7"/>
    <w:rsid w:val="00AC6B7D"/>
    <w:rsid w:val="00AD2EE4"/>
    <w:rsid w:val="00AD3F26"/>
    <w:rsid w:val="00AD55C9"/>
    <w:rsid w:val="00AD5BDF"/>
    <w:rsid w:val="00AD6846"/>
    <w:rsid w:val="00AD7FA0"/>
    <w:rsid w:val="00AE2105"/>
    <w:rsid w:val="00AE2584"/>
    <w:rsid w:val="00AE2D59"/>
    <w:rsid w:val="00AE4DC8"/>
    <w:rsid w:val="00AE4DE7"/>
    <w:rsid w:val="00AE65D6"/>
    <w:rsid w:val="00AE6FBA"/>
    <w:rsid w:val="00AE7BDC"/>
    <w:rsid w:val="00AF1766"/>
    <w:rsid w:val="00AF3AF2"/>
    <w:rsid w:val="00AF527C"/>
    <w:rsid w:val="00AF53A2"/>
    <w:rsid w:val="00B003C3"/>
    <w:rsid w:val="00B03477"/>
    <w:rsid w:val="00B045F2"/>
    <w:rsid w:val="00B04B53"/>
    <w:rsid w:val="00B04CB8"/>
    <w:rsid w:val="00B10529"/>
    <w:rsid w:val="00B1131C"/>
    <w:rsid w:val="00B1303C"/>
    <w:rsid w:val="00B133B2"/>
    <w:rsid w:val="00B1624E"/>
    <w:rsid w:val="00B16B30"/>
    <w:rsid w:val="00B1746D"/>
    <w:rsid w:val="00B24048"/>
    <w:rsid w:val="00B262D8"/>
    <w:rsid w:val="00B30EF5"/>
    <w:rsid w:val="00B3172B"/>
    <w:rsid w:val="00B34819"/>
    <w:rsid w:val="00B35C0C"/>
    <w:rsid w:val="00B36093"/>
    <w:rsid w:val="00B42BB4"/>
    <w:rsid w:val="00B4305A"/>
    <w:rsid w:val="00B4310D"/>
    <w:rsid w:val="00B4669B"/>
    <w:rsid w:val="00B46706"/>
    <w:rsid w:val="00B50DD3"/>
    <w:rsid w:val="00B52083"/>
    <w:rsid w:val="00B57BD4"/>
    <w:rsid w:val="00B605CB"/>
    <w:rsid w:val="00B61A8F"/>
    <w:rsid w:val="00B647C2"/>
    <w:rsid w:val="00B65EEC"/>
    <w:rsid w:val="00B72A61"/>
    <w:rsid w:val="00B72A78"/>
    <w:rsid w:val="00B73BF3"/>
    <w:rsid w:val="00B75477"/>
    <w:rsid w:val="00B802B8"/>
    <w:rsid w:val="00B81BBF"/>
    <w:rsid w:val="00B821DA"/>
    <w:rsid w:val="00B8513D"/>
    <w:rsid w:val="00B86A3C"/>
    <w:rsid w:val="00B87684"/>
    <w:rsid w:val="00B87B82"/>
    <w:rsid w:val="00B904DE"/>
    <w:rsid w:val="00B93257"/>
    <w:rsid w:val="00B952F5"/>
    <w:rsid w:val="00B95D90"/>
    <w:rsid w:val="00BA0CF4"/>
    <w:rsid w:val="00BA14D6"/>
    <w:rsid w:val="00BA59E2"/>
    <w:rsid w:val="00BB0647"/>
    <w:rsid w:val="00BB0FE9"/>
    <w:rsid w:val="00BB26C0"/>
    <w:rsid w:val="00BB4953"/>
    <w:rsid w:val="00BB58DD"/>
    <w:rsid w:val="00BC0032"/>
    <w:rsid w:val="00BC03DE"/>
    <w:rsid w:val="00BC11F0"/>
    <w:rsid w:val="00BC1E33"/>
    <w:rsid w:val="00BC2DD6"/>
    <w:rsid w:val="00BC457D"/>
    <w:rsid w:val="00BC6CD8"/>
    <w:rsid w:val="00BD2C36"/>
    <w:rsid w:val="00BD3196"/>
    <w:rsid w:val="00BD4093"/>
    <w:rsid w:val="00BD507C"/>
    <w:rsid w:val="00BE0A7C"/>
    <w:rsid w:val="00BE0D85"/>
    <w:rsid w:val="00BE1D41"/>
    <w:rsid w:val="00BE2839"/>
    <w:rsid w:val="00BE3FF0"/>
    <w:rsid w:val="00BE4088"/>
    <w:rsid w:val="00BE4B1D"/>
    <w:rsid w:val="00BF043C"/>
    <w:rsid w:val="00BF2528"/>
    <w:rsid w:val="00BF2C34"/>
    <w:rsid w:val="00BF3774"/>
    <w:rsid w:val="00BF4EF3"/>
    <w:rsid w:val="00BF6A02"/>
    <w:rsid w:val="00C00F2E"/>
    <w:rsid w:val="00C033C4"/>
    <w:rsid w:val="00C03D4B"/>
    <w:rsid w:val="00C041AA"/>
    <w:rsid w:val="00C07DA2"/>
    <w:rsid w:val="00C139A1"/>
    <w:rsid w:val="00C1489C"/>
    <w:rsid w:val="00C1767B"/>
    <w:rsid w:val="00C2701B"/>
    <w:rsid w:val="00C30D29"/>
    <w:rsid w:val="00C3279E"/>
    <w:rsid w:val="00C3289B"/>
    <w:rsid w:val="00C33451"/>
    <w:rsid w:val="00C352B6"/>
    <w:rsid w:val="00C35930"/>
    <w:rsid w:val="00C35948"/>
    <w:rsid w:val="00C35FDC"/>
    <w:rsid w:val="00C3636B"/>
    <w:rsid w:val="00C401C0"/>
    <w:rsid w:val="00C43D57"/>
    <w:rsid w:val="00C4466E"/>
    <w:rsid w:val="00C479C8"/>
    <w:rsid w:val="00C535BE"/>
    <w:rsid w:val="00C62D73"/>
    <w:rsid w:val="00C63681"/>
    <w:rsid w:val="00C6445C"/>
    <w:rsid w:val="00C66C1A"/>
    <w:rsid w:val="00C705BD"/>
    <w:rsid w:val="00C713BA"/>
    <w:rsid w:val="00C72799"/>
    <w:rsid w:val="00C73108"/>
    <w:rsid w:val="00C75CAF"/>
    <w:rsid w:val="00C76247"/>
    <w:rsid w:val="00C802D6"/>
    <w:rsid w:val="00C80905"/>
    <w:rsid w:val="00C81CF0"/>
    <w:rsid w:val="00C82E07"/>
    <w:rsid w:val="00C844C7"/>
    <w:rsid w:val="00C90E0E"/>
    <w:rsid w:val="00CA010F"/>
    <w:rsid w:val="00CA1678"/>
    <w:rsid w:val="00CA2749"/>
    <w:rsid w:val="00CB0F8B"/>
    <w:rsid w:val="00CB273E"/>
    <w:rsid w:val="00CB2B90"/>
    <w:rsid w:val="00CB3268"/>
    <w:rsid w:val="00CB4DE1"/>
    <w:rsid w:val="00CC055F"/>
    <w:rsid w:val="00CC1C87"/>
    <w:rsid w:val="00CC25A6"/>
    <w:rsid w:val="00CC2B65"/>
    <w:rsid w:val="00CC3AED"/>
    <w:rsid w:val="00CC683E"/>
    <w:rsid w:val="00CD2DD5"/>
    <w:rsid w:val="00CD5FE5"/>
    <w:rsid w:val="00CE120F"/>
    <w:rsid w:val="00CE28DE"/>
    <w:rsid w:val="00CE452A"/>
    <w:rsid w:val="00CE58AC"/>
    <w:rsid w:val="00CE6EF7"/>
    <w:rsid w:val="00CE722E"/>
    <w:rsid w:val="00CF7F36"/>
    <w:rsid w:val="00D01520"/>
    <w:rsid w:val="00D0153C"/>
    <w:rsid w:val="00D045F6"/>
    <w:rsid w:val="00D04996"/>
    <w:rsid w:val="00D05CE9"/>
    <w:rsid w:val="00D07713"/>
    <w:rsid w:val="00D124B7"/>
    <w:rsid w:val="00D12D94"/>
    <w:rsid w:val="00D1493C"/>
    <w:rsid w:val="00D1496D"/>
    <w:rsid w:val="00D217A0"/>
    <w:rsid w:val="00D25154"/>
    <w:rsid w:val="00D25A01"/>
    <w:rsid w:val="00D25B87"/>
    <w:rsid w:val="00D25EFF"/>
    <w:rsid w:val="00D26146"/>
    <w:rsid w:val="00D2743B"/>
    <w:rsid w:val="00D30E79"/>
    <w:rsid w:val="00D340C3"/>
    <w:rsid w:val="00D34828"/>
    <w:rsid w:val="00D43483"/>
    <w:rsid w:val="00D4505E"/>
    <w:rsid w:val="00D459D3"/>
    <w:rsid w:val="00D4708C"/>
    <w:rsid w:val="00D4717F"/>
    <w:rsid w:val="00D474DF"/>
    <w:rsid w:val="00D50386"/>
    <w:rsid w:val="00D5178A"/>
    <w:rsid w:val="00D60DA2"/>
    <w:rsid w:val="00D611EF"/>
    <w:rsid w:val="00D61385"/>
    <w:rsid w:val="00D633AC"/>
    <w:rsid w:val="00D63464"/>
    <w:rsid w:val="00D67995"/>
    <w:rsid w:val="00D73E8C"/>
    <w:rsid w:val="00D74171"/>
    <w:rsid w:val="00D74212"/>
    <w:rsid w:val="00D77C96"/>
    <w:rsid w:val="00D77F87"/>
    <w:rsid w:val="00D8415C"/>
    <w:rsid w:val="00D8489E"/>
    <w:rsid w:val="00D906F9"/>
    <w:rsid w:val="00D90F0F"/>
    <w:rsid w:val="00D91203"/>
    <w:rsid w:val="00D91C69"/>
    <w:rsid w:val="00D920D5"/>
    <w:rsid w:val="00D93B82"/>
    <w:rsid w:val="00D945DE"/>
    <w:rsid w:val="00D97D46"/>
    <w:rsid w:val="00DA60E2"/>
    <w:rsid w:val="00DA74F6"/>
    <w:rsid w:val="00DB0622"/>
    <w:rsid w:val="00DB2508"/>
    <w:rsid w:val="00DB6348"/>
    <w:rsid w:val="00DB7A06"/>
    <w:rsid w:val="00DC4430"/>
    <w:rsid w:val="00DC707F"/>
    <w:rsid w:val="00DC724C"/>
    <w:rsid w:val="00DD0A75"/>
    <w:rsid w:val="00DD3003"/>
    <w:rsid w:val="00DD3545"/>
    <w:rsid w:val="00DD4039"/>
    <w:rsid w:val="00DD473C"/>
    <w:rsid w:val="00DD6322"/>
    <w:rsid w:val="00DD7747"/>
    <w:rsid w:val="00DD79C8"/>
    <w:rsid w:val="00DE13D2"/>
    <w:rsid w:val="00DE15B1"/>
    <w:rsid w:val="00DE1C54"/>
    <w:rsid w:val="00DE1F8F"/>
    <w:rsid w:val="00DE4098"/>
    <w:rsid w:val="00DF09AE"/>
    <w:rsid w:val="00DF1A17"/>
    <w:rsid w:val="00DF2263"/>
    <w:rsid w:val="00DF323E"/>
    <w:rsid w:val="00DF5A39"/>
    <w:rsid w:val="00E02140"/>
    <w:rsid w:val="00E025D4"/>
    <w:rsid w:val="00E02CFA"/>
    <w:rsid w:val="00E05BFC"/>
    <w:rsid w:val="00E07116"/>
    <w:rsid w:val="00E12BD1"/>
    <w:rsid w:val="00E307C8"/>
    <w:rsid w:val="00E32FFF"/>
    <w:rsid w:val="00E334DB"/>
    <w:rsid w:val="00E33FB6"/>
    <w:rsid w:val="00E4195C"/>
    <w:rsid w:val="00E42200"/>
    <w:rsid w:val="00E43043"/>
    <w:rsid w:val="00E448DE"/>
    <w:rsid w:val="00E473B5"/>
    <w:rsid w:val="00E5049D"/>
    <w:rsid w:val="00E61C14"/>
    <w:rsid w:val="00E62BBA"/>
    <w:rsid w:val="00E6403E"/>
    <w:rsid w:val="00E64D11"/>
    <w:rsid w:val="00E67C26"/>
    <w:rsid w:val="00E70A45"/>
    <w:rsid w:val="00E72C4D"/>
    <w:rsid w:val="00E7487F"/>
    <w:rsid w:val="00E80C43"/>
    <w:rsid w:val="00E828E2"/>
    <w:rsid w:val="00E864D2"/>
    <w:rsid w:val="00E86A0E"/>
    <w:rsid w:val="00E87C10"/>
    <w:rsid w:val="00E90B30"/>
    <w:rsid w:val="00E93B96"/>
    <w:rsid w:val="00E95295"/>
    <w:rsid w:val="00E953C3"/>
    <w:rsid w:val="00EA20CB"/>
    <w:rsid w:val="00EA3485"/>
    <w:rsid w:val="00EB0B6A"/>
    <w:rsid w:val="00EB5260"/>
    <w:rsid w:val="00EC1279"/>
    <w:rsid w:val="00EC224C"/>
    <w:rsid w:val="00EC252D"/>
    <w:rsid w:val="00EC2793"/>
    <w:rsid w:val="00EC3969"/>
    <w:rsid w:val="00ED3263"/>
    <w:rsid w:val="00ED3DA0"/>
    <w:rsid w:val="00ED50A6"/>
    <w:rsid w:val="00ED60CA"/>
    <w:rsid w:val="00ED7A34"/>
    <w:rsid w:val="00EE1E50"/>
    <w:rsid w:val="00EE3598"/>
    <w:rsid w:val="00EE405E"/>
    <w:rsid w:val="00EE5EA3"/>
    <w:rsid w:val="00EE6915"/>
    <w:rsid w:val="00EE7A03"/>
    <w:rsid w:val="00EF37C7"/>
    <w:rsid w:val="00EF3CB4"/>
    <w:rsid w:val="00EF4C71"/>
    <w:rsid w:val="00EF507A"/>
    <w:rsid w:val="00EF5451"/>
    <w:rsid w:val="00EF6F66"/>
    <w:rsid w:val="00F02180"/>
    <w:rsid w:val="00F05C8A"/>
    <w:rsid w:val="00F06DCC"/>
    <w:rsid w:val="00F105CA"/>
    <w:rsid w:val="00F11430"/>
    <w:rsid w:val="00F1177B"/>
    <w:rsid w:val="00F12C25"/>
    <w:rsid w:val="00F15EC4"/>
    <w:rsid w:val="00F204C2"/>
    <w:rsid w:val="00F213BF"/>
    <w:rsid w:val="00F23940"/>
    <w:rsid w:val="00F23D52"/>
    <w:rsid w:val="00F2536A"/>
    <w:rsid w:val="00F26201"/>
    <w:rsid w:val="00F27583"/>
    <w:rsid w:val="00F33027"/>
    <w:rsid w:val="00F3506F"/>
    <w:rsid w:val="00F35D04"/>
    <w:rsid w:val="00F37FF3"/>
    <w:rsid w:val="00F4157A"/>
    <w:rsid w:val="00F465EF"/>
    <w:rsid w:val="00F46B4D"/>
    <w:rsid w:val="00F46BB8"/>
    <w:rsid w:val="00F5091C"/>
    <w:rsid w:val="00F5102D"/>
    <w:rsid w:val="00F5241D"/>
    <w:rsid w:val="00F53307"/>
    <w:rsid w:val="00F535DF"/>
    <w:rsid w:val="00F540E7"/>
    <w:rsid w:val="00F54DBC"/>
    <w:rsid w:val="00F55513"/>
    <w:rsid w:val="00F6001C"/>
    <w:rsid w:val="00F60D3C"/>
    <w:rsid w:val="00F61190"/>
    <w:rsid w:val="00F615E8"/>
    <w:rsid w:val="00F632C5"/>
    <w:rsid w:val="00F64121"/>
    <w:rsid w:val="00F7048D"/>
    <w:rsid w:val="00F70D88"/>
    <w:rsid w:val="00F8261A"/>
    <w:rsid w:val="00F82A4C"/>
    <w:rsid w:val="00F83B79"/>
    <w:rsid w:val="00F84735"/>
    <w:rsid w:val="00F85355"/>
    <w:rsid w:val="00F85F69"/>
    <w:rsid w:val="00F93987"/>
    <w:rsid w:val="00F94E12"/>
    <w:rsid w:val="00F966A4"/>
    <w:rsid w:val="00FA049B"/>
    <w:rsid w:val="00FA1079"/>
    <w:rsid w:val="00FA3139"/>
    <w:rsid w:val="00FA31B4"/>
    <w:rsid w:val="00FA3FFA"/>
    <w:rsid w:val="00FA749C"/>
    <w:rsid w:val="00FA7658"/>
    <w:rsid w:val="00FB0837"/>
    <w:rsid w:val="00FB39F7"/>
    <w:rsid w:val="00FB5091"/>
    <w:rsid w:val="00FB5BB4"/>
    <w:rsid w:val="00FB777C"/>
    <w:rsid w:val="00FB7A88"/>
    <w:rsid w:val="00FC0DC3"/>
    <w:rsid w:val="00FC164B"/>
    <w:rsid w:val="00FC1CF1"/>
    <w:rsid w:val="00FC1CFD"/>
    <w:rsid w:val="00FC2FC1"/>
    <w:rsid w:val="00FC4F41"/>
    <w:rsid w:val="00FD1090"/>
    <w:rsid w:val="00FD11B7"/>
    <w:rsid w:val="00FD140A"/>
    <w:rsid w:val="00FD6409"/>
    <w:rsid w:val="00FD6F03"/>
    <w:rsid w:val="00FE037F"/>
    <w:rsid w:val="00FE7FE2"/>
    <w:rsid w:val="00FF2B7B"/>
    <w:rsid w:val="00FF55D6"/>
    <w:rsid w:val="00FF7387"/>
    <w:rsid w:val="00FF7C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82A4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50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50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31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 w:type="character" w:styleId="UnresolvedMention">
    <w:name w:val="Unresolved Mention"/>
    <w:basedOn w:val="DefaultParagraphFont"/>
    <w:uiPriority w:val="99"/>
    <w:semiHidden/>
    <w:unhideWhenUsed/>
    <w:rsid w:val="00494EA6"/>
    <w:rPr>
      <w:color w:val="605E5C"/>
      <w:shd w:val="clear" w:color="auto" w:fill="E1DFDD"/>
    </w:rPr>
  </w:style>
  <w:style w:type="character" w:customStyle="1" w:styleId="Heading2Char">
    <w:name w:val="Heading 2 Char"/>
    <w:basedOn w:val="DefaultParagraphFont"/>
    <w:link w:val="Heading2"/>
    <w:uiPriority w:val="9"/>
    <w:rsid w:val="00EF50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50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A3139"/>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59001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82A4C"/>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933110">
      <w:bodyDiv w:val="1"/>
      <w:marLeft w:val="0"/>
      <w:marRight w:val="0"/>
      <w:marTop w:val="0"/>
      <w:marBottom w:val="0"/>
      <w:divBdr>
        <w:top w:val="none" w:sz="0" w:space="0" w:color="auto"/>
        <w:left w:val="none" w:sz="0" w:space="0" w:color="auto"/>
        <w:bottom w:val="none" w:sz="0" w:space="0" w:color="auto"/>
        <w:right w:val="none" w:sz="0" w:space="0" w:color="auto"/>
      </w:divBdr>
    </w:div>
    <w:div w:id="63719348">
      <w:bodyDiv w:val="1"/>
      <w:marLeft w:val="0"/>
      <w:marRight w:val="0"/>
      <w:marTop w:val="0"/>
      <w:marBottom w:val="0"/>
      <w:divBdr>
        <w:top w:val="none" w:sz="0" w:space="0" w:color="auto"/>
        <w:left w:val="none" w:sz="0" w:space="0" w:color="auto"/>
        <w:bottom w:val="none" w:sz="0" w:space="0" w:color="auto"/>
        <w:right w:val="none" w:sz="0" w:space="0" w:color="auto"/>
      </w:divBdr>
    </w:div>
    <w:div w:id="86538218">
      <w:bodyDiv w:val="1"/>
      <w:marLeft w:val="0"/>
      <w:marRight w:val="0"/>
      <w:marTop w:val="0"/>
      <w:marBottom w:val="0"/>
      <w:divBdr>
        <w:top w:val="none" w:sz="0" w:space="0" w:color="auto"/>
        <w:left w:val="none" w:sz="0" w:space="0" w:color="auto"/>
        <w:bottom w:val="none" w:sz="0" w:space="0" w:color="auto"/>
        <w:right w:val="none" w:sz="0" w:space="0" w:color="auto"/>
      </w:divBdr>
    </w:div>
    <w:div w:id="100344545">
      <w:bodyDiv w:val="1"/>
      <w:marLeft w:val="0"/>
      <w:marRight w:val="0"/>
      <w:marTop w:val="0"/>
      <w:marBottom w:val="0"/>
      <w:divBdr>
        <w:top w:val="none" w:sz="0" w:space="0" w:color="auto"/>
        <w:left w:val="none" w:sz="0" w:space="0" w:color="auto"/>
        <w:bottom w:val="none" w:sz="0" w:space="0" w:color="auto"/>
        <w:right w:val="none" w:sz="0" w:space="0" w:color="auto"/>
      </w:divBdr>
    </w:div>
    <w:div w:id="155732586">
      <w:bodyDiv w:val="1"/>
      <w:marLeft w:val="0"/>
      <w:marRight w:val="0"/>
      <w:marTop w:val="0"/>
      <w:marBottom w:val="0"/>
      <w:divBdr>
        <w:top w:val="none" w:sz="0" w:space="0" w:color="auto"/>
        <w:left w:val="none" w:sz="0" w:space="0" w:color="auto"/>
        <w:bottom w:val="none" w:sz="0" w:space="0" w:color="auto"/>
        <w:right w:val="none" w:sz="0" w:space="0" w:color="auto"/>
      </w:divBdr>
    </w:div>
    <w:div w:id="174157323">
      <w:bodyDiv w:val="1"/>
      <w:marLeft w:val="0"/>
      <w:marRight w:val="0"/>
      <w:marTop w:val="0"/>
      <w:marBottom w:val="0"/>
      <w:divBdr>
        <w:top w:val="none" w:sz="0" w:space="0" w:color="auto"/>
        <w:left w:val="none" w:sz="0" w:space="0" w:color="auto"/>
        <w:bottom w:val="none" w:sz="0" w:space="0" w:color="auto"/>
        <w:right w:val="none" w:sz="0" w:space="0" w:color="auto"/>
      </w:divBdr>
    </w:div>
    <w:div w:id="174226183">
      <w:bodyDiv w:val="1"/>
      <w:marLeft w:val="0"/>
      <w:marRight w:val="0"/>
      <w:marTop w:val="0"/>
      <w:marBottom w:val="0"/>
      <w:divBdr>
        <w:top w:val="none" w:sz="0" w:space="0" w:color="auto"/>
        <w:left w:val="none" w:sz="0" w:space="0" w:color="auto"/>
        <w:bottom w:val="none" w:sz="0" w:space="0" w:color="auto"/>
        <w:right w:val="none" w:sz="0" w:space="0" w:color="auto"/>
      </w:divBdr>
    </w:div>
    <w:div w:id="179324426">
      <w:bodyDiv w:val="1"/>
      <w:marLeft w:val="0"/>
      <w:marRight w:val="0"/>
      <w:marTop w:val="0"/>
      <w:marBottom w:val="0"/>
      <w:divBdr>
        <w:top w:val="none" w:sz="0" w:space="0" w:color="auto"/>
        <w:left w:val="none" w:sz="0" w:space="0" w:color="auto"/>
        <w:bottom w:val="none" w:sz="0" w:space="0" w:color="auto"/>
        <w:right w:val="none" w:sz="0" w:space="0" w:color="auto"/>
      </w:divBdr>
    </w:div>
    <w:div w:id="242642305">
      <w:bodyDiv w:val="1"/>
      <w:marLeft w:val="0"/>
      <w:marRight w:val="0"/>
      <w:marTop w:val="0"/>
      <w:marBottom w:val="0"/>
      <w:divBdr>
        <w:top w:val="none" w:sz="0" w:space="0" w:color="auto"/>
        <w:left w:val="none" w:sz="0" w:space="0" w:color="auto"/>
        <w:bottom w:val="none" w:sz="0" w:space="0" w:color="auto"/>
        <w:right w:val="none" w:sz="0" w:space="0" w:color="auto"/>
      </w:divBdr>
    </w:div>
    <w:div w:id="249504345">
      <w:bodyDiv w:val="1"/>
      <w:marLeft w:val="0"/>
      <w:marRight w:val="0"/>
      <w:marTop w:val="0"/>
      <w:marBottom w:val="0"/>
      <w:divBdr>
        <w:top w:val="none" w:sz="0" w:space="0" w:color="auto"/>
        <w:left w:val="none" w:sz="0" w:space="0" w:color="auto"/>
        <w:bottom w:val="none" w:sz="0" w:space="0" w:color="auto"/>
        <w:right w:val="none" w:sz="0" w:space="0" w:color="auto"/>
      </w:divBdr>
    </w:div>
    <w:div w:id="350255462">
      <w:bodyDiv w:val="1"/>
      <w:marLeft w:val="0"/>
      <w:marRight w:val="0"/>
      <w:marTop w:val="0"/>
      <w:marBottom w:val="0"/>
      <w:divBdr>
        <w:top w:val="none" w:sz="0" w:space="0" w:color="auto"/>
        <w:left w:val="none" w:sz="0" w:space="0" w:color="auto"/>
        <w:bottom w:val="none" w:sz="0" w:space="0" w:color="auto"/>
        <w:right w:val="none" w:sz="0" w:space="0" w:color="auto"/>
      </w:divBdr>
    </w:div>
    <w:div w:id="364598440">
      <w:bodyDiv w:val="1"/>
      <w:marLeft w:val="0"/>
      <w:marRight w:val="0"/>
      <w:marTop w:val="0"/>
      <w:marBottom w:val="0"/>
      <w:divBdr>
        <w:top w:val="none" w:sz="0" w:space="0" w:color="auto"/>
        <w:left w:val="none" w:sz="0" w:space="0" w:color="auto"/>
        <w:bottom w:val="none" w:sz="0" w:space="0" w:color="auto"/>
        <w:right w:val="none" w:sz="0" w:space="0" w:color="auto"/>
      </w:divBdr>
    </w:div>
    <w:div w:id="367686397">
      <w:bodyDiv w:val="1"/>
      <w:marLeft w:val="0"/>
      <w:marRight w:val="0"/>
      <w:marTop w:val="0"/>
      <w:marBottom w:val="0"/>
      <w:divBdr>
        <w:top w:val="none" w:sz="0" w:space="0" w:color="auto"/>
        <w:left w:val="none" w:sz="0" w:space="0" w:color="auto"/>
        <w:bottom w:val="none" w:sz="0" w:space="0" w:color="auto"/>
        <w:right w:val="none" w:sz="0" w:space="0" w:color="auto"/>
      </w:divBdr>
    </w:div>
    <w:div w:id="398868524">
      <w:bodyDiv w:val="1"/>
      <w:marLeft w:val="0"/>
      <w:marRight w:val="0"/>
      <w:marTop w:val="0"/>
      <w:marBottom w:val="0"/>
      <w:divBdr>
        <w:top w:val="none" w:sz="0" w:space="0" w:color="auto"/>
        <w:left w:val="none" w:sz="0" w:space="0" w:color="auto"/>
        <w:bottom w:val="none" w:sz="0" w:space="0" w:color="auto"/>
        <w:right w:val="none" w:sz="0" w:space="0" w:color="auto"/>
      </w:divBdr>
    </w:div>
    <w:div w:id="457263779">
      <w:bodyDiv w:val="1"/>
      <w:marLeft w:val="0"/>
      <w:marRight w:val="0"/>
      <w:marTop w:val="0"/>
      <w:marBottom w:val="0"/>
      <w:divBdr>
        <w:top w:val="none" w:sz="0" w:space="0" w:color="auto"/>
        <w:left w:val="none" w:sz="0" w:space="0" w:color="auto"/>
        <w:bottom w:val="none" w:sz="0" w:space="0" w:color="auto"/>
        <w:right w:val="none" w:sz="0" w:space="0" w:color="auto"/>
      </w:divBdr>
    </w:div>
    <w:div w:id="471485568">
      <w:bodyDiv w:val="1"/>
      <w:marLeft w:val="0"/>
      <w:marRight w:val="0"/>
      <w:marTop w:val="0"/>
      <w:marBottom w:val="0"/>
      <w:divBdr>
        <w:top w:val="none" w:sz="0" w:space="0" w:color="auto"/>
        <w:left w:val="none" w:sz="0" w:space="0" w:color="auto"/>
        <w:bottom w:val="none" w:sz="0" w:space="0" w:color="auto"/>
        <w:right w:val="none" w:sz="0" w:space="0" w:color="auto"/>
      </w:divBdr>
    </w:div>
    <w:div w:id="474683003">
      <w:bodyDiv w:val="1"/>
      <w:marLeft w:val="0"/>
      <w:marRight w:val="0"/>
      <w:marTop w:val="0"/>
      <w:marBottom w:val="0"/>
      <w:divBdr>
        <w:top w:val="none" w:sz="0" w:space="0" w:color="auto"/>
        <w:left w:val="none" w:sz="0" w:space="0" w:color="auto"/>
        <w:bottom w:val="none" w:sz="0" w:space="0" w:color="auto"/>
        <w:right w:val="none" w:sz="0" w:space="0" w:color="auto"/>
      </w:divBdr>
    </w:div>
    <w:div w:id="474880439">
      <w:bodyDiv w:val="1"/>
      <w:marLeft w:val="0"/>
      <w:marRight w:val="0"/>
      <w:marTop w:val="0"/>
      <w:marBottom w:val="0"/>
      <w:divBdr>
        <w:top w:val="none" w:sz="0" w:space="0" w:color="auto"/>
        <w:left w:val="none" w:sz="0" w:space="0" w:color="auto"/>
        <w:bottom w:val="none" w:sz="0" w:space="0" w:color="auto"/>
        <w:right w:val="none" w:sz="0" w:space="0" w:color="auto"/>
      </w:divBdr>
    </w:div>
    <w:div w:id="501163134">
      <w:bodyDiv w:val="1"/>
      <w:marLeft w:val="0"/>
      <w:marRight w:val="0"/>
      <w:marTop w:val="0"/>
      <w:marBottom w:val="0"/>
      <w:divBdr>
        <w:top w:val="none" w:sz="0" w:space="0" w:color="auto"/>
        <w:left w:val="none" w:sz="0" w:space="0" w:color="auto"/>
        <w:bottom w:val="none" w:sz="0" w:space="0" w:color="auto"/>
        <w:right w:val="none" w:sz="0" w:space="0" w:color="auto"/>
      </w:divBdr>
    </w:div>
    <w:div w:id="522327716">
      <w:bodyDiv w:val="1"/>
      <w:marLeft w:val="0"/>
      <w:marRight w:val="0"/>
      <w:marTop w:val="0"/>
      <w:marBottom w:val="0"/>
      <w:divBdr>
        <w:top w:val="none" w:sz="0" w:space="0" w:color="auto"/>
        <w:left w:val="none" w:sz="0" w:space="0" w:color="auto"/>
        <w:bottom w:val="none" w:sz="0" w:space="0" w:color="auto"/>
        <w:right w:val="none" w:sz="0" w:space="0" w:color="auto"/>
      </w:divBdr>
    </w:div>
    <w:div w:id="589965910">
      <w:bodyDiv w:val="1"/>
      <w:marLeft w:val="0"/>
      <w:marRight w:val="0"/>
      <w:marTop w:val="0"/>
      <w:marBottom w:val="0"/>
      <w:divBdr>
        <w:top w:val="none" w:sz="0" w:space="0" w:color="auto"/>
        <w:left w:val="none" w:sz="0" w:space="0" w:color="auto"/>
        <w:bottom w:val="none" w:sz="0" w:space="0" w:color="auto"/>
        <w:right w:val="none" w:sz="0" w:space="0" w:color="auto"/>
      </w:divBdr>
    </w:div>
    <w:div w:id="617105506">
      <w:bodyDiv w:val="1"/>
      <w:marLeft w:val="0"/>
      <w:marRight w:val="0"/>
      <w:marTop w:val="0"/>
      <w:marBottom w:val="0"/>
      <w:divBdr>
        <w:top w:val="none" w:sz="0" w:space="0" w:color="auto"/>
        <w:left w:val="none" w:sz="0" w:space="0" w:color="auto"/>
        <w:bottom w:val="none" w:sz="0" w:space="0" w:color="auto"/>
        <w:right w:val="none" w:sz="0" w:space="0" w:color="auto"/>
      </w:divBdr>
    </w:div>
    <w:div w:id="617949064">
      <w:bodyDiv w:val="1"/>
      <w:marLeft w:val="0"/>
      <w:marRight w:val="0"/>
      <w:marTop w:val="0"/>
      <w:marBottom w:val="0"/>
      <w:divBdr>
        <w:top w:val="none" w:sz="0" w:space="0" w:color="auto"/>
        <w:left w:val="none" w:sz="0" w:space="0" w:color="auto"/>
        <w:bottom w:val="none" w:sz="0" w:space="0" w:color="auto"/>
        <w:right w:val="none" w:sz="0" w:space="0" w:color="auto"/>
      </w:divBdr>
    </w:div>
    <w:div w:id="646325076">
      <w:bodyDiv w:val="1"/>
      <w:marLeft w:val="0"/>
      <w:marRight w:val="0"/>
      <w:marTop w:val="0"/>
      <w:marBottom w:val="0"/>
      <w:divBdr>
        <w:top w:val="none" w:sz="0" w:space="0" w:color="auto"/>
        <w:left w:val="none" w:sz="0" w:space="0" w:color="auto"/>
        <w:bottom w:val="none" w:sz="0" w:space="0" w:color="auto"/>
        <w:right w:val="none" w:sz="0" w:space="0" w:color="auto"/>
      </w:divBdr>
    </w:div>
    <w:div w:id="647321867">
      <w:bodyDiv w:val="1"/>
      <w:marLeft w:val="0"/>
      <w:marRight w:val="0"/>
      <w:marTop w:val="0"/>
      <w:marBottom w:val="0"/>
      <w:divBdr>
        <w:top w:val="none" w:sz="0" w:space="0" w:color="auto"/>
        <w:left w:val="none" w:sz="0" w:space="0" w:color="auto"/>
        <w:bottom w:val="none" w:sz="0" w:space="0" w:color="auto"/>
        <w:right w:val="none" w:sz="0" w:space="0" w:color="auto"/>
      </w:divBdr>
    </w:div>
    <w:div w:id="725494045">
      <w:bodyDiv w:val="1"/>
      <w:marLeft w:val="0"/>
      <w:marRight w:val="0"/>
      <w:marTop w:val="0"/>
      <w:marBottom w:val="0"/>
      <w:divBdr>
        <w:top w:val="none" w:sz="0" w:space="0" w:color="auto"/>
        <w:left w:val="none" w:sz="0" w:space="0" w:color="auto"/>
        <w:bottom w:val="none" w:sz="0" w:space="0" w:color="auto"/>
        <w:right w:val="none" w:sz="0" w:space="0" w:color="auto"/>
      </w:divBdr>
    </w:div>
    <w:div w:id="765610808">
      <w:bodyDiv w:val="1"/>
      <w:marLeft w:val="0"/>
      <w:marRight w:val="0"/>
      <w:marTop w:val="0"/>
      <w:marBottom w:val="0"/>
      <w:divBdr>
        <w:top w:val="none" w:sz="0" w:space="0" w:color="auto"/>
        <w:left w:val="none" w:sz="0" w:space="0" w:color="auto"/>
        <w:bottom w:val="none" w:sz="0" w:space="0" w:color="auto"/>
        <w:right w:val="none" w:sz="0" w:space="0" w:color="auto"/>
      </w:divBdr>
    </w:div>
    <w:div w:id="773090170">
      <w:bodyDiv w:val="1"/>
      <w:marLeft w:val="0"/>
      <w:marRight w:val="0"/>
      <w:marTop w:val="0"/>
      <w:marBottom w:val="0"/>
      <w:divBdr>
        <w:top w:val="none" w:sz="0" w:space="0" w:color="auto"/>
        <w:left w:val="none" w:sz="0" w:space="0" w:color="auto"/>
        <w:bottom w:val="none" w:sz="0" w:space="0" w:color="auto"/>
        <w:right w:val="none" w:sz="0" w:space="0" w:color="auto"/>
      </w:divBdr>
    </w:div>
    <w:div w:id="782573349">
      <w:bodyDiv w:val="1"/>
      <w:marLeft w:val="0"/>
      <w:marRight w:val="0"/>
      <w:marTop w:val="0"/>
      <w:marBottom w:val="0"/>
      <w:divBdr>
        <w:top w:val="none" w:sz="0" w:space="0" w:color="auto"/>
        <w:left w:val="none" w:sz="0" w:space="0" w:color="auto"/>
        <w:bottom w:val="none" w:sz="0" w:space="0" w:color="auto"/>
        <w:right w:val="none" w:sz="0" w:space="0" w:color="auto"/>
      </w:divBdr>
    </w:div>
    <w:div w:id="827553489">
      <w:bodyDiv w:val="1"/>
      <w:marLeft w:val="0"/>
      <w:marRight w:val="0"/>
      <w:marTop w:val="0"/>
      <w:marBottom w:val="0"/>
      <w:divBdr>
        <w:top w:val="none" w:sz="0" w:space="0" w:color="auto"/>
        <w:left w:val="none" w:sz="0" w:space="0" w:color="auto"/>
        <w:bottom w:val="none" w:sz="0" w:space="0" w:color="auto"/>
        <w:right w:val="none" w:sz="0" w:space="0" w:color="auto"/>
      </w:divBdr>
    </w:div>
    <w:div w:id="919676204">
      <w:bodyDiv w:val="1"/>
      <w:marLeft w:val="0"/>
      <w:marRight w:val="0"/>
      <w:marTop w:val="0"/>
      <w:marBottom w:val="0"/>
      <w:divBdr>
        <w:top w:val="none" w:sz="0" w:space="0" w:color="auto"/>
        <w:left w:val="none" w:sz="0" w:space="0" w:color="auto"/>
        <w:bottom w:val="none" w:sz="0" w:space="0" w:color="auto"/>
        <w:right w:val="none" w:sz="0" w:space="0" w:color="auto"/>
      </w:divBdr>
    </w:div>
    <w:div w:id="924144453">
      <w:bodyDiv w:val="1"/>
      <w:marLeft w:val="0"/>
      <w:marRight w:val="0"/>
      <w:marTop w:val="0"/>
      <w:marBottom w:val="0"/>
      <w:divBdr>
        <w:top w:val="none" w:sz="0" w:space="0" w:color="auto"/>
        <w:left w:val="none" w:sz="0" w:space="0" w:color="auto"/>
        <w:bottom w:val="none" w:sz="0" w:space="0" w:color="auto"/>
        <w:right w:val="none" w:sz="0" w:space="0" w:color="auto"/>
      </w:divBdr>
    </w:div>
    <w:div w:id="967005031">
      <w:bodyDiv w:val="1"/>
      <w:marLeft w:val="0"/>
      <w:marRight w:val="0"/>
      <w:marTop w:val="0"/>
      <w:marBottom w:val="0"/>
      <w:divBdr>
        <w:top w:val="none" w:sz="0" w:space="0" w:color="auto"/>
        <w:left w:val="none" w:sz="0" w:space="0" w:color="auto"/>
        <w:bottom w:val="none" w:sz="0" w:space="0" w:color="auto"/>
        <w:right w:val="none" w:sz="0" w:space="0" w:color="auto"/>
      </w:divBdr>
    </w:div>
    <w:div w:id="1060442419">
      <w:bodyDiv w:val="1"/>
      <w:marLeft w:val="0"/>
      <w:marRight w:val="0"/>
      <w:marTop w:val="0"/>
      <w:marBottom w:val="0"/>
      <w:divBdr>
        <w:top w:val="none" w:sz="0" w:space="0" w:color="auto"/>
        <w:left w:val="none" w:sz="0" w:space="0" w:color="auto"/>
        <w:bottom w:val="none" w:sz="0" w:space="0" w:color="auto"/>
        <w:right w:val="none" w:sz="0" w:space="0" w:color="auto"/>
      </w:divBdr>
    </w:div>
    <w:div w:id="1129593301">
      <w:bodyDiv w:val="1"/>
      <w:marLeft w:val="0"/>
      <w:marRight w:val="0"/>
      <w:marTop w:val="0"/>
      <w:marBottom w:val="0"/>
      <w:divBdr>
        <w:top w:val="none" w:sz="0" w:space="0" w:color="auto"/>
        <w:left w:val="none" w:sz="0" w:space="0" w:color="auto"/>
        <w:bottom w:val="none" w:sz="0" w:space="0" w:color="auto"/>
        <w:right w:val="none" w:sz="0" w:space="0" w:color="auto"/>
      </w:divBdr>
    </w:div>
    <w:div w:id="1137138822">
      <w:bodyDiv w:val="1"/>
      <w:marLeft w:val="0"/>
      <w:marRight w:val="0"/>
      <w:marTop w:val="0"/>
      <w:marBottom w:val="0"/>
      <w:divBdr>
        <w:top w:val="none" w:sz="0" w:space="0" w:color="auto"/>
        <w:left w:val="none" w:sz="0" w:space="0" w:color="auto"/>
        <w:bottom w:val="none" w:sz="0" w:space="0" w:color="auto"/>
        <w:right w:val="none" w:sz="0" w:space="0" w:color="auto"/>
      </w:divBdr>
    </w:div>
    <w:div w:id="1140422418">
      <w:bodyDiv w:val="1"/>
      <w:marLeft w:val="0"/>
      <w:marRight w:val="0"/>
      <w:marTop w:val="0"/>
      <w:marBottom w:val="0"/>
      <w:divBdr>
        <w:top w:val="none" w:sz="0" w:space="0" w:color="auto"/>
        <w:left w:val="none" w:sz="0" w:space="0" w:color="auto"/>
        <w:bottom w:val="none" w:sz="0" w:space="0" w:color="auto"/>
        <w:right w:val="none" w:sz="0" w:space="0" w:color="auto"/>
      </w:divBdr>
    </w:div>
    <w:div w:id="1176575673">
      <w:bodyDiv w:val="1"/>
      <w:marLeft w:val="0"/>
      <w:marRight w:val="0"/>
      <w:marTop w:val="0"/>
      <w:marBottom w:val="0"/>
      <w:divBdr>
        <w:top w:val="none" w:sz="0" w:space="0" w:color="auto"/>
        <w:left w:val="none" w:sz="0" w:space="0" w:color="auto"/>
        <w:bottom w:val="none" w:sz="0" w:space="0" w:color="auto"/>
        <w:right w:val="none" w:sz="0" w:space="0" w:color="auto"/>
      </w:divBdr>
    </w:div>
    <w:div w:id="1198615725">
      <w:bodyDiv w:val="1"/>
      <w:marLeft w:val="0"/>
      <w:marRight w:val="0"/>
      <w:marTop w:val="0"/>
      <w:marBottom w:val="0"/>
      <w:divBdr>
        <w:top w:val="none" w:sz="0" w:space="0" w:color="auto"/>
        <w:left w:val="none" w:sz="0" w:space="0" w:color="auto"/>
        <w:bottom w:val="none" w:sz="0" w:space="0" w:color="auto"/>
        <w:right w:val="none" w:sz="0" w:space="0" w:color="auto"/>
      </w:divBdr>
    </w:div>
    <w:div w:id="1225917647">
      <w:bodyDiv w:val="1"/>
      <w:marLeft w:val="0"/>
      <w:marRight w:val="0"/>
      <w:marTop w:val="0"/>
      <w:marBottom w:val="0"/>
      <w:divBdr>
        <w:top w:val="none" w:sz="0" w:space="0" w:color="auto"/>
        <w:left w:val="none" w:sz="0" w:space="0" w:color="auto"/>
        <w:bottom w:val="none" w:sz="0" w:space="0" w:color="auto"/>
        <w:right w:val="none" w:sz="0" w:space="0" w:color="auto"/>
      </w:divBdr>
    </w:div>
    <w:div w:id="1255818045">
      <w:bodyDiv w:val="1"/>
      <w:marLeft w:val="0"/>
      <w:marRight w:val="0"/>
      <w:marTop w:val="0"/>
      <w:marBottom w:val="0"/>
      <w:divBdr>
        <w:top w:val="none" w:sz="0" w:space="0" w:color="auto"/>
        <w:left w:val="none" w:sz="0" w:space="0" w:color="auto"/>
        <w:bottom w:val="none" w:sz="0" w:space="0" w:color="auto"/>
        <w:right w:val="none" w:sz="0" w:space="0" w:color="auto"/>
      </w:divBdr>
    </w:div>
    <w:div w:id="1295211001">
      <w:bodyDiv w:val="1"/>
      <w:marLeft w:val="0"/>
      <w:marRight w:val="0"/>
      <w:marTop w:val="0"/>
      <w:marBottom w:val="0"/>
      <w:divBdr>
        <w:top w:val="none" w:sz="0" w:space="0" w:color="auto"/>
        <w:left w:val="none" w:sz="0" w:space="0" w:color="auto"/>
        <w:bottom w:val="none" w:sz="0" w:space="0" w:color="auto"/>
        <w:right w:val="none" w:sz="0" w:space="0" w:color="auto"/>
      </w:divBdr>
    </w:div>
    <w:div w:id="1305039909">
      <w:bodyDiv w:val="1"/>
      <w:marLeft w:val="0"/>
      <w:marRight w:val="0"/>
      <w:marTop w:val="0"/>
      <w:marBottom w:val="0"/>
      <w:divBdr>
        <w:top w:val="none" w:sz="0" w:space="0" w:color="auto"/>
        <w:left w:val="none" w:sz="0" w:space="0" w:color="auto"/>
        <w:bottom w:val="none" w:sz="0" w:space="0" w:color="auto"/>
        <w:right w:val="none" w:sz="0" w:space="0" w:color="auto"/>
      </w:divBdr>
    </w:div>
    <w:div w:id="1320500819">
      <w:bodyDiv w:val="1"/>
      <w:marLeft w:val="0"/>
      <w:marRight w:val="0"/>
      <w:marTop w:val="0"/>
      <w:marBottom w:val="0"/>
      <w:divBdr>
        <w:top w:val="none" w:sz="0" w:space="0" w:color="auto"/>
        <w:left w:val="none" w:sz="0" w:space="0" w:color="auto"/>
        <w:bottom w:val="none" w:sz="0" w:space="0" w:color="auto"/>
        <w:right w:val="none" w:sz="0" w:space="0" w:color="auto"/>
      </w:divBdr>
    </w:div>
    <w:div w:id="1341784703">
      <w:bodyDiv w:val="1"/>
      <w:marLeft w:val="0"/>
      <w:marRight w:val="0"/>
      <w:marTop w:val="0"/>
      <w:marBottom w:val="0"/>
      <w:divBdr>
        <w:top w:val="none" w:sz="0" w:space="0" w:color="auto"/>
        <w:left w:val="none" w:sz="0" w:space="0" w:color="auto"/>
        <w:bottom w:val="none" w:sz="0" w:space="0" w:color="auto"/>
        <w:right w:val="none" w:sz="0" w:space="0" w:color="auto"/>
      </w:divBdr>
    </w:div>
    <w:div w:id="1365013693">
      <w:bodyDiv w:val="1"/>
      <w:marLeft w:val="0"/>
      <w:marRight w:val="0"/>
      <w:marTop w:val="0"/>
      <w:marBottom w:val="0"/>
      <w:divBdr>
        <w:top w:val="none" w:sz="0" w:space="0" w:color="auto"/>
        <w:left w:val="none" w:sz="0" w:space="0" w:color="auto"/>
        <w:bottom w:val="none" w:sz="0" w:space="0" w:color="auto"/>
        <w:right w:val="none" w:sz="0" w:space="0" w:color="auto"/>
      </w:divBdr>
    </w:div>
    <w:div w:id="1367485937">
      <w:bodyDiv w:val="1"/>
      <w:marLeft w:val="0"/>
      <w:marRight w:val="0"/>
      <w:marTop w:val="0"/>
      <w:marBottom w:val="0"/>
      <w:divBdr>
        <w:top w:val="none" w:sz="0" w:space="0" w:color="auto"/>
        <w:left w:val="none" w:sz="0" w:space="0" w:color="auto"/>
        <w:bottom w:val="none" w:sz="0" w:space="0" w:color="auto"/>
        <w:right w:val="none" w:sz="0" w:space="0" w:color="auto"/>
      </w:divBdr>
    </w:div>
    <w:div w:id="1378428470">
      <w:bodyDiv w:val="1"/>
      <w:marLeft w:val="0"/>
      <w:marRight w:val="0"/>
      <w:marTop w:val="0"/>
      <w:marBottom w:val="0"/>
      <w:divBdr>
        <w:top w:val="none" w:sz="0" w:space="0" w:color="auto"/>
        <w:left w:val="none" w:sz="0" w:space="0" w:color="auto"/>
        <w:bottom w:val="none" w:sz="0" w:space="0" w:color="auto"/>
        <w:right w:val="none" w:sz="0" w:space="0" w:color="auto"/>
      </w:divBdr>
    </w:div>
    <w:div w:id="1395348277">
      <w:bodyDiv w:val="1"/>
      <w:marLeft w:val="0"/>
      <w:marRight w:val="0"/>
      <w:marTop w:val="0"/>
      <w:marBottom w:val="0"/>
      <w:divBdr>
        <w:top w:val="none" w:sz="0" w:space="0" w:color="auto"/>
        <w:left w:val="none" w:sz="0" w:space="0" w:color="auto"/>
        <w:bottom w:val="none" w:sz="0" w:space="0" w:color="auto"/>
        <w:right w:val="none" w:sz="0" w:space="0" w:color="auto"/>
      </w:divBdr>
    </w:div>
    <w:div w:id="1401292402">
      <w:bodyDiv w:val="1"/>
      <w:marLeft w:val="0"/>
      <w:marRight w:val="0"/>
      <w:marTop w:val="0"/>
      <w:marBottom w:val="0"/>
      <w:divBdr>
        <w:top w:val="none" w:sz="0" w:space="0" w:color="auto"/>
        <w:left w:val="none" w:sz="0" w:space="0" w:color="auto"/>
        <w:bottom w:val="none" w:sz="0" w:space="0" w:color="auto"/>
        <w:right w:val="none" w:sz="0" w:space="0" w:color="auto"/>
      </w:divBdr>
    </w:div>
    <w:div w:id="1488397176">
      <w:bodyDiv w:val="1"/>
      <w:marLeft w:val="0"/>
      <w:marRight w:val="0"/>
      <w:marTop w:val="0"/>
      <w:marBottom w:val="0"/>
      <w:divBdr>
        <w:top w:val="none" w:sz="0" w:space="0" w:color="auto"/>
        <w:left w:val="none" w:sz="0" w:space="0" w:color="auto"/>
        <w:bottom w:val="none" w:sz="0" w:space="0" w:color="auto"/>
        <w:right w:val="none" w:sz="0" w:space="0" w:color="auto"/>
      </w:divBdr>
    </w:div>
    <w:div w:id="1495873470">
      <w:bodyDiv w:val="1"/>
      <w:marLeft w:val="0"/>
      <w:marRight w:val="0"/>
      <w:marTop w:val="0"/>
      <w:marBottom w:val="0"/>
      <w:divBdr>
        <w:top w:val="none" w:sz="0" w:space="0" w:color="auto"/>
        <w:left w:val="none" w:sz="0" w:space="0" w:color="auto"/>
        <w:bottom w:val="none" w:sz="0" w:space="0" w:color="auto"/>
        <w:right w:val="none" w:sz="0" w:space="0" w:color="auto"/>
      </w:divBdr>
    </w:div>
    <w:div w:id="1529680917">
      <w:bodyDiv w:val="1"/>
      <w:marLeft w:val="0"/>
      <w:marRight w:val="0"/>
      <w:marTop w:val="0"/>
      <w:marBottom w:val="0"/>
      <w:divBdr>
        <w:top w:val="none" w:sz="0" w:space="0" w:color="auto"/>
        <w:left w:val="none" w:sz="0" w:space="0" w:color="auto"/>
        <w:bottom w:val="none" w:sz="0" w:space="0" w:color="auto"/>
        <w:right w:val="none" w:sz="0" w:space="0" w:color="auto"/>
      </w:divBdr>
    </w:div>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 w:id="1679119214">
      <w:bodyDiv w:val="1"/>
      <w:marLeft w:val="0"/>
      <w:marRight w:val="0"/>
      <w:marTop w:val="0"/>
      <w:marBottom w:val="0"/>
      <w:divBdr>
        <w:top w:val="none" w:sz="0" w:space="0" w:color="auto"/>
        <w:left w:val="none" w:sz="0" w:space="0" w:color="auto"/>
        <w:bottom w:val="none" w:sz="0" w:space="0" w:color="auto"/>
        <w:right w:val="none" w:sz="0" w:space="0" w:color="auto"/>
      </w:divBdr>
    </w:div>
    <w:div w:id="1692534011">
      <w:bodyDiv w:val="1"/>
      <w:marLeft w:val="0"/>
      <w:marRight w:val="0"/>
      <w:marTop w:val="0"/>
      <w:marBottom w:val="0"/>
      <w:divBdr>
        <w:top w:val="none" w:sz="0" w:space="0" w:color="auto"/>
        <w:left w:val="none" w:sz="0" w:space="0" w:color="auto"/>
        <w:bottom w:val="none" w:sz="0" w:space="0" w:color="auto"/>
        <w:right w:val="none" w:sz="0" w:space="0" w:color="auto"/>
      </w:divBdr>
    </w:div>
    <w:div w:id="1714697636">
      <w:bodyDiv w:val="1"/>
      <w:marLeft w:val="0"/>
      <w:marRight w:val="0"/>
      <w:marTop w:val="0"/>
      <w:marBottom w:val="0"/>
      <w:divBdr>
        <w:top w:val="none" w:sz="0" w:space="0" w:color="auto"/>
        <w:left w:val="none" w:sz="0" w:space="0" w:color="auto"/>
        <w:bottom w:val="none" w:sz="0" w:space="0" w:color="auto"/>
        <w:right w:val="none" w:sz="0" w:space="0" w:color="auto"/>
      </w:divBdr>
    </w:div>
    <w:div w:id="1766265832">
      <w:bodyDiv w:val="1"/>
      <w:marLeft w:val="0"/>
      <w:marRight w:val="0"/>
      <w:marTop w:val="0"/>
      <w:marBottom w:val="0"/>
      <w:divBdr>
        <w:top w:val="none" w:sz="0" w:space="0" w:color="auto"/>
        <w:left w:val="none" w:sz="0" w:space="0" w:color="auto"/>
        <w:bottom w:val="none" w:sz="0" w:space="0" w:color="auto"/>
        <w:right w:val="none" w:sz="0" w:space="0" w:color="auto"/>
      </w:divBdr>
    </w:div>
    <w:div w:id="1800605985">
      <w:bodyDiv w:val="1"/>
      <w:marLeft w:val="0"/>
      <w:marRight w:val="0"/>
      <w:marTop w:val="0"/>
      <w:marBottom w:val="0"/>
      <w:divBdr>
        <w:top w:val="none" w:sz="0" w:space="0" w:color="auto"/>
        <w:left w:val="none" w:sz="0" w:space="0" w:color="auto"/>
        <w:bottom w:val="none" w:sz="0" w:space="0" w:color="auto"/>
        <w:right w:val="none" w:sz="0" w:space="0" w:color="auto"/>
      </w:divBdr>
    </w:div>
    <w:div w:id="1910385094">
      <w:bodyDiv w:val="1"/>
      <w:marLeft w:val="0"/>
      <w:marRight w:val="0"/>
      <w:marTop w:val="0"/>
      <w:marBottom w:val="0"/>
      <w:divBdr>
        <w:top w:val="none" w:sz="0" w:space="0" w:color="auto"/>
        <w:left w:val="none" w:sz="0" w:space="0" w:color="auto"/>
        <w:bottom w:val="none" w:sz="0" w:space="0" w:color="auto"/>
        <w:right w:val="none" w:sz="0" w:space="0" w:color="auto"/>
      </w:divBdr>
      <w:divsChild>
        <w:div w:id="14122666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9610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437029">
      <w:bodyDiv w:val="1"/>
      <w:marLeft w:val="0"/>
      <w:marRight w:val="0"/>
      <w:marTop w:val="0"/>
      <w:marBottom w:val="0"/>
      <w:divBdr>
        <w:top w:val="none" w:sz="0" w:space="0" w:color="auto"/>
        <w:left w:val="none" w:sz="0" w:space="0" w:color="auto"/>
        <w:bottom w:val="none" w:sz="0" w:space="0" w:color="auto"/>
        <w:right w:val="none" w:sz="0" w:space="0" w:color="auto"/>
      </w:divBdr>
    </w:div>
    <w:div w:id="1941916105">
      <w:bodyDiv w:val="1"/>
      <w:marLeft w:val="0"/>
      <w:marRight w:val="0"/>
      <w:marTop w:val="0"/>
      <w:marBottom w:val="0"/>
      <w:divBdr>
        <w:top w:val="none" w:sz="0" w:space="0" w:color="auto"/>
        <w:left w:val="none" w:sz="0" w:space="0" w:color="auto"/>
        <w:bottom w:val="none" w:sz="0" w:space="0" w:color="auto"/>
        <w:right w:val="none" w:sz="0" w:space="0" w:color="auto"/>
      </w:divBdr>
    </w:div>
    <w:div w:id="1974865375">
      <w:bodyDiv w:val="1"/>
      <w:marLeft w:val="0"/>
      <w:marRight w:val="0"/>
      <w:marTop w:val="0"/>
      <w:marBottom w:val="0"/>
      <w:divBdr>
        <w:top w:val="none" w:sz="0" w:space="0" w:color="auto"/>
        <w:left w:val="none" w:sz="0" w:space="0" w:color="auto"/>
        <w:bottom w:val="none" w:sz="0" w:space="0" w:color="auto"/>
        <w:right w:val="none" w:sz="0" w:space="0" w:color="auto"/>
      </w:divBdr>
    </w:div>
    <w:div w:id="2007902513">
      <w:bodyDiv w:val="1"/>
      <w:marLeft w:val="0"/>
      <w:marRight w:val="0"/>
      <w:marTop w:val="0"/>
      <w:marBottom w:val="0"/>
      <w:divBdr>
        <w:top w:val="none" w:sz="0" w:space="0" w:color="auto"/>
        <w:left w:val="none" w:sz="0" w:space="0" w:color="auto"/>
        <w:bottom w:val="none" w:sz="0" w:space="0" w:color="auto"/>
        <w:right w:val="none" w:sz="0" w:space="0" w:color="auto"/>
      </w:divBdr>
    </w:div>
    <w:div w:id="2013337968">
      <w:bodyDiv w:val="1"/>
      <w:marLeft w:val="0"/>
      <w:marRight w:val="0"/>
      <w:marTop w:val="0"/>
      <w:marBottom w:val="0"/>
      <w:divBdr>
        <w:top w:val="none" w:sz="0" w:space="0" w:color="auto"/>
        <w:left w:val="none" w:sz="0" w:space="0" w:color="auto"/>
        <w:bottom w:val="none" w:sz="0" w:space="0" w:color="auto"/>
        <w:right w:val="none" w:sz="0" w:space="0" w:color="auto"/>
      </w:divBdr>
    </w:div>
    <w:div w:id="2036035103">
      <w:bodyDiv w:val="1"/>
      <w:marLeft w:val="0"/>
      <w:marRight w:val="0"/>
      <w:marTop w:val="0"/>
      <w:marBottom w:val="0"/>
      <w:divBdr>
        <w:top w:val="none" w:sz="0" w:space="0" w:color="auto"/>
        <w:left w:val="none" w:sz="0" w:space="0" w:color="auto"/>
        <w:bottom w:val="none" w:sz="0" w:space="0" w:color="auto"/>
        <w:right w:val="none" w:sz="0" w:space="0" w:color="auto"/>
      </w:divBdr>
    </w:div>
    <w:div w:id="2106918968">
      <w:bodyDiv w:val="1"/>
      <w:marLeft w:val="0"/>
      <w:marRight w:val="0"/>
      <w:marTop w:val="0"/>
      <w:marBottom w:val="0"/>
      <w:divBdr>
        <w:top w:val="none" w:sz="0" w:space="0" w:color="auto"/>
        <w:left w:val="none" w:sz="0" w:space="0" w:color="auto"/>
        <w:bottom w:val="none" w:sz="0" w:space="0" w:color="auto"/>
        <w:right w:val="none" w:sz="0" w:space="0" w:color="auto"/>
      </w:divBdr>
    </w:div>
    <w:div w:id="2130468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package" Target="embeddings/Microsoft_Excel_Worksheet1.xlsx"/><Relationship Id="rId26" Type="http://schemas.openxmlformats.org/officeDocument/2006/relationships/package" Target="embeddings/Microsoft_Excel_Worksheet4.xlsx"/><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9.emf"/><Relationship Id="rId25" Type="http://schemas.openxmlformats.org/officeDocument/2006/relationships/image" Target="media/image14.emf"/><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package" Target="embeddings/Microsoft_Excel_Worksheet2.xlsx"/><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package" Target="embeddings/Microsoft_Excel_Worksheet3.xls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Excel_Worksheet.xlsx"/><Relationship Id="rId23" Type="http://schemas.openxmlformats.org/officeDocument/2006/relationships/image" Target="media/image13.emf"/><Relationship Id="rId28" Type="http://schemas.openxmlformats.org/officeDocument/2006/relationships/package" Target="embeddings/Microsoft_Excel_Worksheet5.xlsx"/><Relationship Id="rId10" Type="http://schemas.openxmlformats.org/officeDocument/2006/relationships/image" Target="media/image3.png"/><Relationship Id="rId19" Type="http://schemas.openxmlformats.org/officeDocument/2006/relationships/image" Target="media/image10.emf"/><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 Id="rId22" Type="http://schemas.openxmlformats.org/officeDocument/2006/relationships/image" Target="media/image12.jpg"/><Relationship Id="rId27" Type="http://schemas.openxmlformats.org/officeDocument/2006/relationships/image" Target="media/image15.emf"/><Relationship Id="rId30"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C52C1-329C-47DF-B1A3-A5862AC7B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41</TotalTime>
  <Pages>32</Pages>
  <Words>35964</Words>
  <Characters>204997</Characters>
  <Application>Microsoft Office Word</Application>
  <DocSecurity>0</DocSecurity>
  <Lines>1708</Lines>
  <Paragraphs>4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40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627</cp:revision>
  <cp:lastPrinted>2021-06-18T19:46:00Z</cp:lastPrinted>
  <dcterms:created xsi:type="dcterms:W3CDTF">2020-01-25T00:08:00Z</dcterms:created>
  <dcterms:modified xsi:type="dcterms:W3CDTF">2021-07-04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